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02C8" w:rsidRDefault="00AC02C8" w:rsidP="00AC02C8">
      <w:pPr>
        <w:pStyle w:val="02Tajuk02-HalamanJudul"/>
      </w:pPr>
      <w:r>
        <w:t>SISTEM APLIKASI GO FOOD</w:t>
      </w:r>
    </w:p>
    <w:p w:rsidR="00AC02C8" w:rsidRDefault="00AC02C8" w:rsidP="00AC02C8">
      <w:pPr>
        <w:pStyle w:val="02Tajuk02-HalamanJudul"/>
      </w:pPr>
      <w:r>
        <w:t>nurfilzah hanum binti mohd fazi</w:t>
      </w:r>
    </w:p>
    <w:p w:rsidR="00AC02C8" w:rsidRDefault="00AC02C8" w:rsidP="00AC02C8">
      <w:pPr>
        <w:jc w:val="center"/>
      </w:pPr>
      <w:r>
        <w:t>A155252</w:t>
      </w:r>
    </w:p>
    <w:p w:rsidR="00AC02C8" w:rsidRDefault="00AC02C8" w:rsidP="00AC02C8">
      <w:pPr>
        <w:jc w:val="center"/>
      </w:pPr>
    </w:p>
    <w:p w:rsidR="00AC02C8" w:rsidRDefault="00AC02C8" w:rsidP="00AC02C8">
      <w:pPr>
        <w:jc w:val="center"/>
      </w:pPr>
    </w:p>
    <w:p w:rsidR="00AC02C8" w:rsidRDefault="00AC02C8" w:rsidP="00AC02C8">
      <w:pPr>
        <w:jc w:val="center"/>
      </w:pPr>
    </w:p>
    <w:p w:rsidR="00AC02C8" w:rsidRDefault="00AC02C8" w:rsidP="00AC02C8">
      <w:pPr>
        <w:jc w:val="center"/>
      </w:pPr>
    </w:p>
    <w:p w:rsidR="00AC02C8" w:rsidRDefault="00AC02C8" w:rsidP="00AC02C8">
      <w:pPr>
        <w:jc w:val="center"/>
      </w:pPr>
      <w:r>
        <w:t xml:space="preserve">TESIS YANG </w:t>
      </w:r>
      <w:r w:rsidRPr="00C129E0">
        <w:t>DIKEMUKAKAN</w:t>
      </w:r>
      <w:r>
        <w:t xml:space="preserve"> UNTUK Memenuhi sebahagian daripada syarat memperoleh ijazah sarjanamuda kejuruteraan perisian(pembangunan sistem maklumat)</w:t>
      </w:r>
    </w:p>
    <w:p w:rsidR="00AC02C8" w:rsidRDefault="00AC02C8" w:rsidP="00AC02C8"/>
    <w:p w:rsidR="00AC02C8" w:rsidRDefault="00AC02C8" w:rsidP="00AC02C8">
      <w:pPr>
        <w:spacing w:after="0"/>
        <w:jc w:val="center"/>
      </w:pPr>
    </w:p>
    <w:p w:rsidR="00AC02C8" w:rsidRDefault="00AC02C8" w:rsidP="00AC02C8">
      <w:pPr>
        <w:spacing w:after="0"/>
        <w:jc w:val="center"/>
      </w:pPr>
    </w:p>
    <w:p w:rsidR="00AC02C8" w:rsidRDefault="00AC02C8" w:rsidP="00AC02C8">
      <w:pPr>
        <w:spacing w:after="0"/>
        <w:jc w:val="center"/>
      </w:pPr>
    </w:p>
    <w:p w:rsidR="00AC02C8" w:rsidRDefault="00AC02C8" w:rsidP="00AC02C8">
      <w:pPr>
        <w:spacing w:after="0"/>
        <w:jc w:val="center"/>
      </w:pPr>
    </w:p>
    <w:p w:rsidR="00AC02C8" w:rsidRDefault="00AC02C8" w:rsidP="00AC02C8">
      <w:pPr>
        <w:spacing w:after="0"/>
        <w:jc w:val="center"/>
      </w:pPr>
    </w:p>
    <w:p w:rsidR="00AC02C8" w:rsidRDefault="00AC02C8" w:rsidP="00AC02C8">
      <w:pPr>
        <w:spacing w:after="0"/>
        <w:jc w:val="center"/>
      </w:pPr>
      <w:r>
        <w:t>FAKULTI TEKNOLOGI DAN SAINS MAKLUMAT</w:t>
      </w:r>
    </w:p>
    <w:p w:rsidR="00AC02C8" w:rsidRDefault="00AC02C8" w:rsidP="00AC02C8">
      <w:pPr>
        <w:spacing w:after="0"/>
        <w:jc w:val="center"/>
      </w:pPr>
      <w:r>
        <w:t>UNIVERSITI KEBANGSAAN MALAYSIA</w:t>
      </w:r>
    </w:p>
    <w:p w:rsidR="00AC02C8" w:rsidRDefault="00AC02C8" w:rsidP="00AC02C8">
      <w:pPr>
        <w:spacing w:after="0"/>
        <w:jc w:val="center"/>
      </w:pPr>
      <w:r>
        <w:t>BANGI</w:t>
      </w:r>
    </w:p>
    <w:p w:rsidR="00AC02C8" w:rsidRDefault="00AC02C8" w:rsidP="00AC02C8">
      <w:pPr>
        <w:jc w:val="center"/>
      </w:pPr>
    </w:p>
    <w:p w:rsidR="00AC02C8" w:rsidRDefault="00AC02C8" w:rsidP="00AC02C8">
      <w:pPr>
        <w:jc w:val="center"/>
      </w:pPr>
      <w:r>
        <w:t>2017</w:t>
      </w:r>
    </w:p>
    <w:p w:rsidR="00AC02C8" w:rsidRDefault="00AC02C8" w:rsidP="00AC02C8">
      <w:pPr>
        <w:jc w:val="center"/>
        <w:rPr>
          <w:b/>
        </w:rPr>
      </w:pPr>
      <w:r w:rsidRPr="00AC02C8">
        <w:rPr>
          <w:b/>
        </w:rPr>
        <w:lastRenderedPageBreak/>
        <w:t>ABSTRAK</w:t>
      </w:r>
    </w:p>
    <w:p w:rsidR="00AC02C8" w:rsidRDefault="00AC02C8" w:rsidP="00AC02C8">
      <w:pPr>
        <w:jc w:val="center"/>
        <w:rPr>
          <w:b/>
        </w:rPr>
      </w:pPr>
    </w:p>
    <w:p w:rsidR="00CF07D7" w:rsidRPr="00CF07D7" w:rsidRDefault="006B2D5B" w:rsidP="00CF07D7">
      <w:pPr>
        <w:pStyle w:val="10Normal01-PerengganPertama"/>
        <w:jc w:val="left"/>
      </w:pPr>
      <w:r w:rsidRPr="00CF07D7">
        <w:t>Sistem aplikasi Go Food merupakan sistem E-Dagang yang berkonsep jual beli makanan dari atas talian. Sistem apliksi ini dibangunkan khas untuk aktiviti perniagaan dua hala antara penjual dan pembeli. Melalui sistem aplikasi ini, satu platform atau “</w:t>
      </w:r>
      <w:r w:rsidRPr="00CF07D7">
        <w:rPr>
          <w:i/>
        </w:rPr>
        <w:t>digital marketplace</w:t>
      </w:r>
      <w:r w:rsidRPr="00CF07D7">
        <w:t>” untuk pembeli memilih dan membeli makanan daripada penjual yang mendaftar dapat diwujudkan.</w:t>
      </w:r>
      <w:r w:rsidR="00D944FC" w:rsidRPr="00CF07D7">
        <w:t xml:space="preserve"> Ketiadaan platform untuk penjual menjual makanan secara atas talian memaksa penjual menggunakan</w:t>
      </w:r>
      <w:r w:rsidRPr="00CF07D7">
        <w:t xml:space="preserve"> </w:t>
      </w:r>
      <w:r w:rsidR="00D944FC" w:rsidRPr="00CF07D7">
        <w:t>media sosial seperti Facebook, Twitter dan Instagram se</w:t>
      </w:r>
      <w:r w:rsidR="00853FFB" w:rsidRPr="00CF07D7">
        <w:t>bagai medium untuk mempromosikan</w:t>
      </w:r>
      <w:r w:rsidR="00D944FC" w:rsidRPr="00CF07D7">
        <w:t xml:space="preserve"> dan menjual makanan yang</w:t>
      </w:r>
      <w:r w:rsidR="00853FFB" w:rsidRPr="00CF07D7">
        <w:t xml:space="preserve"> dijual. Namun begitu, kegunaan media sosial bagi tujuan bisnes adalah tidak menyeluruh dan kurang menguntungkan. Tambahan pula, pembeli sukar mendapatkan informasi dan maklumat mengenai aktiviti penjualan yang berlaku di media sosial. Kebiasaanya, pembeli yang sering membeli makanan di luar adalah terdiri daripada golongan bekerjaya kerana kekangan masa dalam menyediakan makanan untuk diri sendiri dan keluarga di rumah. Oleh itu, sistem aplikasi ini dibangunkan </w:t>
      </w:r>
      <w:r w:rsidR="005E4343" w:rsidRPr="00CF07D7">
        <w:t>bagi membantu dan memberi manfaat kepada k</w:t>
      </w:r>
      <w:r w:rsidR="00B652B0" w:rsidRPr="00CF07D7">
        <w:t xml:space="preserve">edua-dua pengguna iaitu bagi menyediakan platform untuk penjual menjual makanan dan membantu pembeli membeli makanan </w:t>
      </w:r>
      <w:r w:rsidR="00CF07D7" w:rsidRPr="00CF07D7">
        <w:t xml:space="preserve">yang menjadi pilihan </w:t>
      </w:r>
      <w:r w:rsidR="00B652B0" w:rsidRPr="00CF07D7">
        <w:t>dengan mudah</w:t>
      </w:r>
      <w:r w:rsidR="00CF07D7" w:rsidRPr="00CF07D7">
        <w:t>. Menerusi sistem aplikasi ini juga, pengguna dapat mengesan lokasi nyata masing-masing dengan penggunaan GPS pada peranti mudah alih. Teknologi yang telah dipilih untuk membangunkan system aplikasi ini adalah pendekatan “</w:t>
      </w:r>
      <w:r w:rsidR="00CF07D7" w:rsidRPr="00CF07D7">
        <w:rPr>
          <w:i/>
        </w:rPr>
        <w:t>Laravel Framework”</w:t>
      </w:r>
      <w:r w:rsidR="00CF07D7" w:rsidRPr="00CF07D7">
        <w:t xml:space="preserve"> yang menggabungkan Bahasa pengaturcaraan HTML dan PHP5 bersama </w:t>
      </w:r>
      <w:proofErr w:type="gramStart"/>
      <w:r w:rsidR="00CF07D7" w:rsidRPr="00CF07D7">
        <w:t>sama</w:t>
      </w:r>
      <w:proofErr w:type="gramEnd"/>
      <w:r w:rsidR="00CF07D7" w:rsidRPr="00CF07D7">
        <w:t xml:space="preserve"> </w:t>
      </w:r>
      <w:r w:rsidR="00CF07D7" w:rsidRPr="00CF07D7">
        <w:rPr>
          <w:i/>
        </w:rPr>
        <w:t>MySql</w:t>
      </w:r>
      <w:r w:rsidR="00CF07D7" w:rsidRPr="00CF07D7">
        <w:t xml:space="preserve"> untuk proses penyimpanan dan pengambilan data dari pangkalan data. </w:t>
      </w:r>
    </w:p>
    <w:p w:rsidR="00D944FC" w:rsidRDefault="00D944FC" w:rsidP="006B2D5B">
      <w:pPr>
        <w:jc w:val="left"/>
      </w:pPr>
    </w:p>
    <w:p w:rsidR="00AC02C8" w:rsidRDefault="00AC02C8"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CF07D7">
      <w:pPr>
        <w:jc w:val="center"/>
        <w:rPr>
          <w:b/>
        </w:rPr>
      </w:pPr>
      <w:r>
        <w:rPr>
          <w:b/>
        </w:rPr>
        <w:lastRenderedPageBreak/>
        <w:t>KANDUNGAN</w:t>
      </w: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AC02C8" w:rsidRDefault="00AC02C8"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CF07D7">
      <w:r>
        <w:lastRenderedPageBreak/>
        <w:br w:type="page"/>
      </w:r>
    </w:p>
    <w:p w:rsidR="00CF07D7" w:rsidRPr="009B50C7" w:rsidRDefault="00CF07D7" w:rsidP="00CF07D7">
      <w:pPr>
        <w:spacing w:line="360" w:lineRule="auto"/>
        <w:jc w:val="center"/>
        <w:rPr>
          <w:b/>
        </w:rPr>
      </w:pPr>
      <w:r w:rsidRPr="009B50C7">
        <w:rPr>
          <w:b/>
        </w:rPr>
        <w:lastRenderedPageBreak/>
        <w:t>BAB 1</w:t>
      </w:r>
    </w:p>
    <w:p w:rsidR="00CF07D7" w:rsidRPr="009B50C7" w:rsidRDefault="00CF07D7" w:rsidP="00CF07D7">
      <w:pPr>
        <w:spacing w:line="360" w:lineRule="auto"/>
        <w:jc w:val="center"/>
        <w:rPr>
          <w:b/>
        </w:rPr>
      </w:pPr>
    </w:p>
    <w:p w:rsidR="00CF07D7" w:rsidRPr="009B50C7" w:rsidRDefault="00CF07D7" w:rsidP="00CF07D7">
      <w:pPr>
        <w:spacing w:line="360" w:lineRule="auto"/>
        <w:jc w:val="center"/>
        <w:rPr>
          <w:b/>
        </w:rPr>
      </w:pPr>
      <w:r w:rsidRPr="009B50C7">
        <w:rPr>
          <w:b/>
        </w:rPr>
        <w:t>PENDAHULUAN</w:t>
      </w:r>
    </w:p>
    <w:p w:rsidR="00CF07D7" w:rsidRPr="009B50C7" w:rsidRDefault="00CF07D7" w:rsidP="00CF07D7">
      <w:pPr>
        <w:spacing w:line="360" w:lineRule="auto"/>
        <w:jc w:val="center"/>
        <w:rPr>
          <w:b/>
        </w:rPr>
      </w:pPr>
    </w:p>
    <w:p w:rsidR="00CF07D7" w:rsidRPr="009B50C7" w:rsidRDefault="00CF07D7" w:rsidP="00CF07D7">
      <w:pPr>
        <w:spacing w:line="360" w:lineRule="auto"/>
        <w:rPr>
          <w:b/>
        </w:rPr>
      </w:pPr>
    </w:p>
    <w:p w:rsidR="00CF07D7" w:rsidRPr="009B50C7" w:rsidRDefault="00CF07D7" w:rsidP="00CF07D7">
      <w:pPr>
        <w:spacing w:line="360" w:lineRule="auto"/>
        <w:rPr>
          <w:b/>
        </w:rPr>
      </w:pPr>
      <w:r w:rsidRPr="009B50C7">
        <w:rPr>
          <w:b/>
        </w:rPr>
        <w:t>1.1 PENGENALAN</w:t>
      </w:r>
    </w:p>
    <w:p w:rsidR="00CF07D7" w:rsidRPr="009B50C7" w:rsidRDefault="00CF07D7" w:rsidP="00CF07D7">
      <w:pPr>
        <w:spacing w:line="360" w:lineRule="auto"/>
      </w:pPr>
    </w:p>
    <w:p w:rsidR="00CF07D7" w:rsidRPr="00CF07D7" w:rsidRDefault="00CF07D7" w:rsidP="00CF07D7">
      <w:pPr>
        <w:widowControl/>
        <w:autoSpaceDE/>
        <w:autoSpaceDN/>
        <w:adjustRightInd/>
        <w:spacing w:after="160" w:line="360" w:lineRule="auto"/>
        <w:ind w:left="0" w:firstLine="0"/>
        <w:jc w:val="left"/>
        <w:rPr>
          <w:rFonts w:eastAsiaTheme="minorHAnsi"/>
          <w:noProof w:val="0"/>
          <w:lang w:val="en-MY"/>
        </w:rPr>
      </w:pPr>
      <w:r w:rsidRPr="00CF07D7">
        <w:rPr>
          <w:rFonts w:eastAsiaTheme="minorHAnsi"/>
          <w:noProof w:val="0"/>
          <w:lang w:val="en-MY"/>
        </w:rPr>
        <w:t xml:space="preserve">        Masyarakat pada masa kini berada di abad-21 dimana dunia sudah dikuasai oleh </w:t>
      </w:r>
      <w:proofErr w:type="gramStart"/>
      <w:r w:rsidRPr="00CF07D7">
        <w:rPr>
          <w:rFonts w:eastAsiaTheme="minorHAnsi"/>
          <w:noProof w:val="0"/>
          <w:lang w:val="en-MY"/>
        </w:rPr>
        <w:t>sistem  digital</w:t>
      </w:r>
      <w:proofErr w:type="gramEnd"/>
      <w:r w:rsidRPr="00CF07D7">
        <w:rPr>
          <w:rFonts w:eastAsiaTheme="minorHAnsi"/>
          <w:noProof w:val="0"/>
          <w:lang w:val="en-MY"/>
        </w:rPr>
        <w:t xml:space="preserve"> dan maklumat yang moden serta canggih disebabkan oleh perkembangan teknologi yang pesat. Kepesatan teknologi ini telah memberi impak yang amat besar kepada pelbagai sektor antaranya termasuklah sektor perniagaan. Masyarakat pada masa kini tidak kira golongan muda atau dewasa, ramai yang telah menceburkan diri dalam bidang perniagaan terutama sekali perniagaan dalam bidang makanan. Hal ini kerana, kemajuan teknologi yang semakin pesat di Malaysia telah menyebabkan ramai menjalankan bisnes makanan sendiri untuk menampung </w:t>
      </w:r>
      <w:proofErr w:type="gramStart"/>
      <w:r w:rsidRPr="00CF07D7">
        <w:rPr>
          <w:rFonts w:eastAsiaTheme="minorHAnsi"/>
          <w:noProof w:val="0"/>
          <w:lang w:val="en-MY"/>
        </w:rPr>
        <w:t>kos</w:t>
      </w:r>
      <w:proofErr w:type="gramEnd"/>
      <w:r w:rsidRPr="00CF07D7">
        <w:rPr>
          <w:rFonts w:eastAsiaTheme="minorHAnsi"/>
          <w:noProof w:val="0"/>
          <w:lang w:val="en-MY"/>
        </w:rPr>
        <w:t xml:space="preserve"> sara hidup yang tinggi.Oleh hal yang demikian, jika dilihat dengan jelas, terlalu banyak lambakan jualan makanan yang dipasarkan kepada pembeli sehingga pembeli tidak tahu untuk memilih makanan untuk dimakanannya.   </w:t>
      </w:r>
    </w:p>
    <w:p w:rsidR="00CF07D7" w:rsidRPr="00CF07D7" w:rsidRDefault="00CF07D7" w:rsidP="00CF07D7">
      <w:pPr>
        <w:widowControl/>
        <w:autoSpaceDE/>
        <w:autoSpaceDN/>
        <w:adjustRightInd/>
        <w:spacing w:after="160" w:line="360" w:lineRule="auto"/>
        <w:ind w:left="0" w:firstLine="0"/>
        <w:jc w:val="left"/>
        <w:rPr>
          <w:rFonts w:eastAsiaTheme="minorHAnsi"/>
          <w:noProof w:val="0"/>
          <w:lang w:val="en-MY"/>
        </w:rPr>
      </w:pPr>
      <w:r w:rsidRPr="00CF07D7">
        <w:rPr>
          <w:rFonts w:eastAsiaTheme="minorHAnsi"/>
          <w:noProof w:val="0"/>
          <w:lang w:val="en-MY"/>
        </w:rPr>
        <w:t xml:space="preserve">          Kos </w:t>
      </w:r>
      <w:proofErr w:type="gramStart"/>
      <w:r w:rsidRPr="00CF07D7">
        <w:rPr>
          <w:rFonts w:eastAsiaTheme="minorHAnsi"/>
          <w:noProof w:val="0"/>
          <w:lang w:val="en-MY"/>
        </w:rPr>
        <w:t>sara</w:t>
      </w:r>
      <w:proofErr w:type="gramEnd"/>
      <w:r w:rsidRPr="00CF07D7">
        <w:rPr>
          <w:rFonts w:eastAsiaTheme="minorHAnsi"/>
          <w:noProof w:val="0"/>
          <w:lang w:val="en-MY"/>
        </w:rPr>
        <w:t xml:space="preserve"> hidup yang tinggi pada masa kini telah memaksa masyarakat untuk menjalankan perniagaan makanan. Oleh yang demikian, deretan gerai atau restoran dapat dilihat di sepanjang jalan kawasan </w:t>
      </w:r>
      <w:proofErr w:type="gramStart"/>
      <w:r w:rsidRPr="00CF07D7">
        <w:rPr>
          <w:rFonts w:eastAsiaTheme="minorHAnsi"/>
          <w:noProof w:val="0"/>
          <w:lang w:val="en-MY"/>
        </w:rPr>
        <w:t>kota</w:t>
      </w:r>
      <w:proofErr w:type="gramEnd"/>
      <w:r w:rsidRPr="00CF07D7">
        <w:rPr>
          <w:rFonts w:eastAsiaTheme="minorHAnsi"/>
          <w:noProof w:val="0"/>
          <w:lang w:val="en-MY"/>
        </w:rPr>
        <w:t xml:space="preserve"> dan juga kewujudan ‘Food Truck’ ataupun lori bergerak yang menjual makanan semakin berleluasa telah menjadi tarikan ramai pembeli. Tidak kurang dengan itu, aktiviti perniagaan dalam makanan juga aktif dijalankan dari atas talian. Buktinya, ramai suri rumah telah menggunakan medium media sosial seperti Facebook, Twitter dan Instagram sebagai platform untuk mereka komersialkan jualan makanan mereka. Namun begitu, terdapat kelemahan apabila penjual menggunakan media sosial sebagai saluran perniagaan mereka kerana bukan semua pembeli </w:t>
      </w:r>
      <w:proofErr w:type="gramStart"/>
      <w:r w:rsidRPr="00CF07D7">
        <w:rPr>
          <w:rFonts w:eastAsiaTheme="minorHAnsi"/>
          <w:noProof w:val="0"/>
          <w:lang w:val="en-MY"/>
        </w:rPr>
        <w:t>akan</w:t>
      </w:r>
      <w:proofErr w:type="gramEnd"/>
      <w:r w:rsidRPr="00CF07D7">
        <w:rPr>
          <w:rFonts w:eastAsiaTheme="minorHAnsi"/>
          <w:noProof w:val="0"/>
          <w:lang w:val="en-MY"/>
        </w:rPr>
        <w:t xml:space="preserve"> mendapat info jualan tersebut melainkan mereka mengikuti perkembangan semasa penjual tersebut. Oleh itu, penjual </w:t>
      </w:r>
      <w:proofErr w:type="gramStart"/>
      <w:r w:rsidRPr="00CF07D7">
        <w:rPr>
          <w:rFonts w:eastAsiaTheme="minorHAnsi"/>
          <w:noProof w:val="0"/>
          <w:lang w:val="en-MY"/>
        </w:rPr>
        <w:t>akan</w:t>
      </w:r>
      <w:proofErr w:type="gramEnd"/>
      <w:r w:rsidRPr="00CF07D7">
        <w:rPr>
          <w:rFonts w:eastAsiaTheme="minorHAnsi"/>
          <w:noProof w:val="0"/>
          <w:lang w:val="en-MY"/>
        </w:rPr>
        <w:t xml:space="preserve"> kehilangan beberapa pelanggan yang ingin membeli kerana yang kurang info tentang jualan tersebut.</w:t>
      </w:r>
    </w:p>
    <w:p w:rsidR="00CF07D7" w:rsidRDefault="00CF07D7" w:rsidP="00CF07D7">
      <w:pPr>
        <w:widowControl/>
        <w:autoSpaceDE/>
        <w:autoSpaceDN/>
        <w:adjustRightInd/>
        <w:spacing w:after="160" w:line="360" w:lineRule="auto"/>
        <w:ind w:left="0" w:firstLine="0"/>
        <w:jc w:val="left"/>
        <w:rPr>
          <w:rFonts w:eastAsiaTheme="minorHAnsi"/>
          <w:noProof w:val="0"/>
          <w:lang w:val="en-MY"/>
        </w:rPr>
      </w:pPr>
      <w:r w:rsidRPr="00CF07D7">
        <w:rPr>
          <w:rFonts w:eastAsiaTheme="minorHAnsi"/>
          <w:noProof w:val="0"/>
          <w:lang w:val="en-MY"/>
        </w:rPr>
        <w:lastRenderedPageBreak/>
        <w:t xml:space="preserve">            Lambakan jualan makanan yang dipasarkan </w:t>
      </w:r>
      <w:proofErr w:type="gramStart"/>
      <w:r w:rsidRPr="00CF07D7">
        <w:rPr>
          <w:rFonts w:eastAsiaTheme="minorHAnsi"/>
          <w:noProof w:val="0"/>
          <w:lang w:val="en-MY"/>
        </w:rPr>
        <w:t>sama</w:t>
      </w:r>
      <w:proofErr w:type="gramEnd"/>
      <w:r w:rsidRPr="00CF07D7">
        <w:rPr>
          <w:rFonts w:eastAsiaTheme="minorHAnsi"/>
          <w:noProof w:val="0"/>
          <w:lang w:val="en-MY"/>
        </w:rPr>
        <w:t xml:space="preserve"> ada di gerai-gerai mahupun dari atas talian telah menyebabkan segelintir daripada masyarakat tidak dapat membuat keputusan untuk memilih makanan untuk dimakannya. Situasi ini sering terjadi kepada ramai orang </w:t>
      </w:r>
      <w:proofErr w:type="gramStart"/>
      <w:r w:rsidRPr="00CF07D7">
        <w:rPr>
          <w:rFonts w:eastAsiaTheme="minorHAnsi"/>
          <w:noProof w:val="0"/>
          <w:lang w:val="en-MY"/>
        </w:rPr>
        <w:t>terutama</w:t>
      </w:r>
      <w:proofErr w:type="gramEnd"/>
      <w:r w:rsidRPr="00CF07D7">
        <w:rPr>
          <w:rFonts w:eastAsiaTheme="minorHAnsi"/>
          <w:noProof w:val="0"/>
          <w:lang w:val="en-MY"/>
        </w:rPr>
        <w:t xml:space="preserve"> sekali bagi golongan bekerjaya kerana kesibukan di pejabat dan di luar pejabat sehinggakan mereka tidak dapat membuat keputusan untuk membeli makanan sebagai juadah mereka. Tambahan pula, kekangan waktu yang dihadapi oleh golongan ini menyebabkan mereka tiada masa untuk menyediakan makanan untuk diri sendiri mahupun keluarga seterusnya mengabaikan kesihatan mereka.</w:t>
      </w:r>
    </w:p>
    <w:p w:rsidR="00CF07D7" w:rsidRPr="00CF07D7" w:rsidRDefault="00CF07D7" w:rsidP="00CF07D7">
      <w:pPr>
        <w:widowControl/>
        <w:autoSpaceDE/>
        <w:autoSpaceDN/>
        <w:adjustRightInd/>
        <w:spacing w:after="160" w:line="360" w:lineRule="auto"/>
        <w:ind w:left="0" w:firstLine="0"/>
        <w:jc w:val="left"/>
        <w:rPr>
          <w:rFonts w:eastAsiaTheme="minorHAnsi"/>
          <w:noProof w:val="0"/>
          <w:lang w:val="en-MY"/>
        </w:rPr>
      </w:pPr>
    </w:p>
    <w:p w:rsidR="00CF07D7" w:rsidRDefault="00CF07D7" w:rsidP="00CF07D7">
      <w:pPr>
        <w:widowControl/>
        <w:autoSpaceDE/>
        <w:autoSpaceDN/>
        <w:adjustRightInd/>
        <w:spacing w:after="160" w:line="360" w:lineRule="auto"/>
        <w:ind w:left="0" w:firstLine="0"/>
        <w:jc w:val="left"/>
        <w:rPr>
          <w:rFonts w:eastAsiaTheme="minorHAnsi"/>
          <w:noProof w:val="0"/>
          <w:lang w:val="en-MY"/>
        </w:rPr>
      </w:pPr>
      <w:r w:rsidRPr="00CF07D7">
        <w:rPr>
          <w:rFonts w:eastAsiaTheme="minorHAnsi"/>
          <w:noProof w:val="0"/>
          <w:lang w:val="en-MY"/>
        </w:rPr>
        <w:t xml:space="preserve">         Sehubungan dengan itu, cadangan untuk membangunkan sistem E-Dagang bagi menyokong Bisnes Sosial berasaskan web dan aplikasi mudah alih merupakan salah satu penggunaaan teknologi maklumat untuk memudahkan urusan penjualan dan pembelian dari atas talian. Sistem ini bertujuan untuk menyediakan platform bagi masyarakat setempat yang masih lagi berjinak dalam menjalankan perniagaan makanan dari atas talian dan merupakan alternatif baru bagi peniaga kedai makan untuk mengembangkan perniagaan secara elektronik.</w:t>
      </w:r>
    </w:p>
    <w:p w:rsidR="00CF07D7" w:rsidRPr="00CF07D7" w:rsidRDefault="00CF07D7" w:rsidP="00CF07D7">
      <w:pPr>
        <w:widowControl/>
        <w:autoSpaceDE/>
        <w:autoSpaceDN/>
        <w:adjustRightInd/>
        <w:spacing w:after="160" w:line="360" w:lineRule="auto"/>
        <w:ind w:left="0" w:firstLine="0"/>
        <w:jc w:val="left"/>
        <w:rPr>
          <w:rFonts w:eastAsiaTheme="minorHAnsi"/>
          <w:noProof w:val="0"/>
          <w:lang w:val="en-MY"/>
        </w:rPr>
      </w:pPr>
    </w:p>
    <w:p w:rsidR="00CF07D7" w:rsidRPr="00CF07D7" w:rsidRDefault="00CF07D7" w:rsidP="00CF07D7">
      <w:pPr>
        <w:widowControl/>
        <w:autoSpaceDE/>
        <w:autoSpaceDN/>
        <w:adjustRightInd/>
        <w:spacing w:after="160" w:line="360" w:lineRule="auto"/>
        <w:ind w:left="0" w:firstLine="0"/>
        <w:jc w:val="left"/>
        <w:rPr>
          <w:rFonts w:eastAsiaTheme="minorHAnsi"/>
          <w:noProof w:val="0"/>
          <w:lang w:val="en-MY"/>
        </w:rPr>
      </w:pPr>
      <w:r w:rsidRPr="00CF07D7">
        <w:rPr>
          <w:rFonts w:eastAsiaTheme="minorHAnsi"/>
          <w:noProof w:val="0"/>
          <w:lang w:val="en-MY"/>
        </w:rPr>
        <w:t xml:space="preserve">          Sistem E-Dagang bagi menyokong Bisnes Sosial diwujudkan untuk membantu masyarakat terutamanya golongan bekerjaya untuk membuat pilihan dalam membeli makanan yang berdekatan dengan mereka. Hal ini kerana, sistem ini dipasangkan GPS untuk mengesan lokasi makanan yang berhampiran dengan pembeli, di samping memberi perkhidmatan kepada pembeli untuk membeli makanan dengan mudah dan cepat. Melalui sistem apikasi ini juga pembeli dapat memilih penjual dan makanan yang yang diingini dengan yakin berdasarkan ulasan yang diberikan oleh pembeli sebelum ini.</w:t>
      </w:r>
    </w:p>
    <w:p w:rsidR="00CF07D7" w:rsidRPr="00CF07D7" w:rsidRDefault="00CF07D7" w:rsidP="00CF07D7">
      <w:pPr>
        <w:widowControl/>
        <w:autoSpaceDE/>
        <w:autoSpaceDN/>
        <w:adjustRightInd/>
        <w:spacing w:after="160" w:line="360" w:lineRule="auto"/>
        <w:ind w:left="0" w:firstLine="0"/>
        <w:jc w:val="left"/>
        <w:rPr>
          <w:rFonts w:eastAsiaTheme="minorHAnsi"/>
          <w:b/>
          <w:noProof w:val="0"/>
          <w:lang w:val="en-MY"/>
        </w:rPr>
      </w:pPr>
    </w:p>
    <w:p w:rsidR="00CF07D7" w:rsidRPr="00CF07D7" w:rsidRDefault="00CF07D7" w:rsidP="00CF07D7">
      <w:pPr>
        <w:widowControl/>
        <w:autoSpaceDE/>
        <w:autoSpaceDN/>
        <w:adjustRightInd/>
        <w:spacing w:after="160" w:line="360" w:lineRule="auto"/>
        <w:ind w:left="0" w:firstLine="0"/>
        <w:jc w:val="left"/>
        <w:rPr>
          <w:rFonts w:eastAsiaTheme="minorHAnsi"/>
          <w:b/>
          <w:noProof w:val="0"/>
          <w:lang w:val="en-MY"/>
        </w:rPr>
      </w:pPr>
    </w:p>
    <w:p w:rsidR="00CF07D7" w:rsidRPr="00CF07D7" w:rsidRDefault="00CF07D7" w:rsidP="00CF07D7">
      <w:pPr>
        <w:widowControl/>
        <w:autoSpaceDE/>
        <w:autoSpaceDN/>
        <w:adjustRightInd/>
        <w:spacing w:after="160" w:line="360" w:lineRule="auto"/>
        <w:ind w:left="0" w:firstLine="0"/>
        <w:jc w:val="left"/>
        <w:rPr>
          <w:rFonts w:eastAsiaTheme="minorHAnsi"/>
          <w:b/>
          <w:noProof w:val="0"/>
          <w:lang w:val="en-MY"/>
        </w:rPr>
      </w:pPr>
    </w:p>
    <w:p w:rsidR="00CF07D7" w:rsidRPr="00CF07D7" w:rsidRDefault="00CF07D7" w:rsidP="00CF07D7">
      <w:pPr>
        <w:widowControl/>
        <w:autoSpaceDE/>
        <w:autoSpaceDN/>
        <w:adjustRightInd/>
        <w:spacing w:after="160" w:line="360" w:lineRule="auto"/>
        <w:ind w:left="0" w:firstLine="0"/>
        <w:jc w:val="left"/>
        <w:rPr>
          <w:rFonts w:eastAsiaTheme="minorHAnsi"/>
          <w:b/>
          <w:noProof w:val="0"/>
          <w:lang w:val="en-MY"/>
        </w:rPr>
      </w:pPr>
    </w:p>
    <w:p w:rsidR="00CF07D7" w:rsidRDefault="00CF07D7" w:rsidP="00AC02C8">
      <w:pPr>
        <w:jc w:val="left"/>
        <w:rPr>
          <w:b/>
        </w:rPr>
      </w:pPr>
    </w:p>
    <w:p w:rsidR="00CF07D7" w:rsidRDefault="00CF07D7" w:rsidP="00AC02C8">
      <w:pPr>
        <w:jc w:val="left"/>
        <w:rPr>
          <w:b/>
        </w:rPr>
      </w:pPr>
    </w:p>
    <w:p w:rsidR="00CF07D7" w:rsidRPr="009B50C7" w:rsidRDefault="00CF07D7" w:rsidP="00CF07D7">
      <w:pPr>
        <w:spacing w:line="360" w:lineRule="auto"/>
        <w:rPr>
          <w:b/>
        </w:rPr>
      </w:pPr>
      <w:r w:rsidRPr="009B50C7">
        <w:rPr>
          <w:b/>
        </w:rPr>
        <w:lastRenderedPageBreak/>
        <w:t>1.2 PERNYATAAN MASALAH</w:t>
      </w:r>
    </w:p>
    <w:p w:rsidR="00CF07D7" w:rsidRPr="009B50C7" w:rsidRDefault="00CF07D7" w:rsidP="00CF07D7">
      <w:pPr>
        <w:spacing w:line="360" w:lineRule="auto"/>
      </w:pPr>
    </w:p>
    <w:p w:rsidR="00CF07D7" w:rsidRDefault="00CF07D7" w:rsidP="00CF07D7">
      <w:pPr>
        <w:spacing w:line="360" w:lineRule="auto"/>
        <w:ind w:right="10" w:firstLine="720"/>
      </w:pPr>
      <w:r>
        <w:t>P</w:t>
      </w:r>
      <w:r w:rsidRPr="009B50C7">
        <w:t xml:space="preserve">ertumbuhan ekonomi dan kos sara hidup yang tinggi  telah menyebabkan ramai masyarakat ingin mencari pekerjaan sambilan </w:t>
      </w:r>
      <w:r>
        <w:t xml:space="preserve">seperti membuat bisnes jualan makanan </w:t>
      </w:r>
      <w:r w:rsidRPr="009B50C7">
        <w:t>sebagai duit poket bagi menampung perbelanjaan harian. Tidak ketinggalan, ramai suri rumah pada masa kini telah menjalankan perniagaan makanan dengan menjadikan media sosial seperti Facebook, Twitter dan Instagram sebagai medium untuk mereka menjalankan perniagaan makanan langsung terus dari rumah.  Namun begitu, penggunaan media sosial untuk perniagaan adalah tidak menyeluruh di mana maklumat yang disampaikan tidak akan diketahui oleh banyak orang  melainkan orang yang mengikuti media sosial pe</w:t>
      </w:r>
      <w:r>
        <w:t>njual</w:t>
      </w:r>
      <w:r w:rsidRPr="009B50C7">
        <w:t xml:space="preserve"> itu sahaja.</w:t>
      </w:r>
    </w:p>
    <w:p w:rsidR="00CF07D7" w:rsidRPr="009B50C7" w:rsidRDefault="00CF07D7" w:rsidP="00CF07D7">
      <w:pPr>
        <w:spacing w:line="360" w:lineRule="auto"/>
        <w:ind w:right="10" w:firstLine="720"/>
      </w:pPr>
      <w:r>
        <w:t xml:space="preserve">Selain itu, lambakan jualan makanan yang dijualkan di gerai-gerai mahupun dari atas talian </w:t>
      </w:r>
      <w:r w:rsidRPr="009B50C7">
        <w:t xml:space="preserve"> </w:t>
      </w:r>
      <w:r>
        <w:t xml:space="preserve">telah menyebabkan </w:t>
      </w:r>
      <w:r w:rsidRPr="009B50C7">
        <w:t xml:space="preserve">segelintir masyarakat masih </w:t>
      </w:r>
      <w:r>
        <w:t>terus</w:t>
      </w:r>
      <w:r w:rsidRPr="009B50C7">
        <w:t xml:space="preserve"> buntu dalam membuat pilihan untuk memilih makanan untuk dimakannya. Hal ini sering terjadi kepada masyarakat pada masa kini terutama</w:t>
      </w:r>
      <w:r>
        <w:t>nya</w:t>
      </w:r>
      <w:r w:rsidRPr="009B50C7">
        <w:t xml:space="preserve"> bagi golongan yang bekerjaya. Kekangan masa dan kesibukan kerja telah memaksa mereka membeli </w:t>
      </w:r>
      <w:r>
        <w:t xml:space="preserve">apa-apa saja </w:t>
      </w:r>
      <w:r w:rsidRPr="009B50C7">
        <w:t>juadah</w:t>
      </w:r>
      <w:r>
        <w:t xml:space="preserve"> yang dirasakan cepat dan mudah</w:t>
      </w:r>
      <w:r w:rsidRPr="009B50C7">
        <w:t xml:space="preserve"> untuk</w:t>
      </w:r>
      <w:r>
        <w:t xml:space="preserve"> diri sendiri serta keluarga</w:t>
      </w:r>
      <w:r w:rsidRPr="009B50C7">
        <w:t>.</w:t>
      </w:r>
      <w:r>
        <w:t xml:space="preserve"> Kerana tidak dapat berfikir mengenai juadah lain, akhirnya golongan ini tetap memilih makanan yang sama atau mengambil makanan segera sebagai juadah harian mereka dan seisi keluarga </w:t>
      </w:r>
      <w:r w:rsidRPr="009B50C7">
        <w:t>sehingga mengabaikan kesihatan mereka</w:t>
      </w:r>
      <w:r>
        <w:t xml:space="preserve"> sekeluarga</w:t>
      </w:r>
      <w:r w:rsidRPr="009B50C7">
        <w:t>.</w:t>
      </w:r>
    </w:p>
    <w:p w:rsidR="00CF07D7" w:rsidRDefault="00CF07D7" w:rsidP="00CF07D7">
      <w:pPr>
        <w:spacing w:line="360" w:lineRule="auto"/>
        <w:ind w:right="10" w:firstLine="720"/>
      </w:pPr>
    </w:p>
    <w:p w:rsidR="00CF07D7" w:rsidRDefault="00CF07D7" w:rsidP="00CF07D7">
      <w:pPr>
        <w:spacing w:line="360" w:lineRule="auto"/>
        <w:ind w:right="10" w:firstLine="720"/>
      </w:pPr>
    </w:p>
    <w:p w:rsidR="00CF07D7" w:rsidRDefault="00CF07D7" w:rsidP="00CF07D7">
      <w:pPr>
        <w:spacing w:line="360" w:lineRule="auto"/>
        <w:ind w:right="10" w:firstLine="720"/>
      </w:pPr>
    </w:p>
    <w:p w:rsidR="00CF07D7" w:rsidRDefault="00CF07D7" w:rsidP="00CF07D7">
      <w:pPr>
        <w:spacing w:line="360" w:lineRule="auto"/>
        <w:ind w:right="10" w:firstLine="720"/>
      </w:pPr>
    </w:p>
    <w:p w:rsidR="00CF07D7" w:rsidRDefault="00CF07D7" w:rsidP="00CF07D7">
      <w:pPr>
        <w:spacing w:line="360" w:lineRule="auto"/>
        <w:ind w:right="10" w:firstLine="720"/>
      </w:pPr>
    </w:p>
    <w:p w:rsidR="00CF07D7" w:rsidRDefault="00CF07D7" w:rsidP="00CF07D7">
      <w:pPr>
        <w:spacing w:line="360" w:lineRule="auto"/>
        <w:ind w:right="10" w:firstLine="720"/>
      </w:pPr>
    </w:p>
    <w:p w:rsidR="00CF07D7" w:rsidRDefault="00CF07D7" w:rsidP="00CF07D7">
      <w:pPr>
        <w:spacing w:line="360" w:lineRule="auto"/>
        <w:ind w:right="10" w:firstLine="720"/>
      </w:pPr>
    </w:p>
    <w:p w:rsidR="00CF07D7" w:rsidRPr="00CF07D7" w:rsidRDefault="00CF07D7" w:rsidP="00CF07D7">
      <w:pPr>
        <w:widowControl/>
        <w:autoSpaceDE/>
        <w:autoSpaceDN/>
        <w:adjustRightInd/>
        <w:spacing w:after="160" w:line="360" w:lineRule="auto"/>
        <w:ind w:left="0" w:right="10" w:firstLine="0"/>
        <w:jc w:val="left"/>
        <w:rPr>
          <w:rFonts w:eastAsiaTheme="minorHAnsi"/>
          <w:b/>
          <w:noProof w:val="0"/>
          <w:lang w:val="en-MY"/>
        </w:rPr>
      </w:pPr>
      <w:r w:rsidRPr="00CF07D7">
        <w:rPr>
          <w:rFonts w:eastAsiaTheme="minorHAnsi"/>
          <w:b/>
          <w:noProof w:val="0"/>
          <w:lang w:val="en-MY"/>
        </w:rPr>
        <w:lastRenderedPageBreak/>
        <w:t>1.3 CADANGAN PENYELESAIAN</w:t>
      </w:r>
    </w:p>
    <w:p w:rsidR="00CF07D7" w:rsidRPr="00CF07D7" w:rsidRDefault="00CF07D7" w:rsidP="00CF07D7">
      <w:pPr>
        <w:widowControl/>
        <w:autoSpaceDE/>
        <w:autoSpaceDN/>
        <w:adjustRightInd/>
        <w:spacing w:after="160" w:line="360" w:lineRule="auto"/>
        <w:ind w:left="0" w:right="10" w:firstLine="0"/>
        <w:jc w:val="left"/>
        <w:rPr>
          <w:rFonts w:eastAsiaTheme="minorHAnsi"/>
          <w:noProof w:val="0"/>
          <w:lang w:val="en-MY"/>
        </w:rPr>
      </w:pPr>
    </w:p>
    <w:p w:rsidR="00CF07D7" w:rsidRPr="00CF07D7" w:rsidRDefault="00CF07D7" w:rsidP="00CF07D7">
      <w:pPr>
        <w:widowControl/>
        <w:autoSpaceDE/>
        <w:autoSpaceDN/>
        <w:adjustRightInd/>
        <w:spacing w:after="160" w:line="360" w:lineRule="auto"/>
        <w:ind w:left="0" w:right="10" w:firstLine="0"/>
        <w:jc w:val="left"/>
        <w:rPr>
          <w:rFonts w:eastAsiaTheme="minorHAnsi"/>
          <w:noProof w:val="0"/>
          <w:lang w:val="en-MY"/>
        </w:rPr>
      </w:pPr>
      <w:r w:rsidRPr="00CF07D7">
        <w:rPr>
          <w:rFonts w:eastAsiaTheme="minorHAnsi"/>
          <w:noProof w:val="0"/>
          <w:lang w:val="en-MY"/>
        </w:rPr>
        <w:t xml:space="preserve">           Bagi mengatasi masalah yang telah disenaraikan, satu sistem aplikasi E-Dagang berkonsepkan bisnes sosial perlu dibangunkan bagi memudahkan urusan penjualan dan pembelian masyarakat setempat.</w:t>
      </w:r>
    </w:p>
    <w:p w:rsidR="00CF07D7" w:rsidRPr="00CF07D7" w:rsidRDefault="00CF07D7" w:rsidP="00CF07D7">
      <w:pPr>
        <w:widowControl/>
        <w:autoSpaceDE/>
        <w:autoSpaceDN/>
        <w:adjustRightInd/>
        <w:spacing w:after="160" w:line="360" w:lineRule="auto"/>
        <w:ind w:left="0" w:right="10" w:firstLine="0"/>
        <w:jc w:val="left"/>
        <w:rPr>
          <w:rFonts w:eastAsiaTheme="minorHAnsi"/>
          <w:noProof w:val="0"/>
          <w:lang w:val="en-MY"/>
        </w:rPr>
      </w:pPr>
      <w:r w:rsidRPr="00CF07D7">
        <w:rPr>
          <w:rFonts w:eastAsiaTheme="minorHAnsi"/>
          <w:noProof w:val="0"/>
          <w:lang w:val="en-MY"/>
        </w:rPr>
        <w:t xml:space="preserve">   </w:t>
      </w:r>
    </w:p>
    <w:p w:rsidR="00CF07D7" w:rsidRPr="00CF07D7" w:rsidRDefault="00CF07D7" w:rsidP="00CF07D7">
      <w:pPr>
        <w:widowControl/>
        <w:autoSpaceDE/>
        <w:autoSpaceDN/>
        <w:adjustRightInd/>
        <w:spacing w:after="160" w:line="360" w:lineRule="auto"/>
        <w:ind w:left="0" w:right="10" w:firstLine="0"/>
        <w:jc w:val="left"/>
        <w:rPr>
          <w:rFonts w:eastAsiaTheme="minorHAnsi"/>
          <w:noProof w:val="0"/>
          <w:lang w:val="en-MY"/>
        </w:rPr>
      </w:pPr>
      <w:r w:rsidRPr="00CF07D7">
        <w:rPr>
          <w:rFonts w:eastAsiaTheme="minorHAnsi"/>
          <w:noProof w:val="0"/>
          <w:lang w:val="en-MY"/>
        </w:rPr>
        <w:t xml:space="preserve">           Sistem aplikasi ini membantu penjual terutamanya golongan yang baru berkecimpung dalam bidang perniagaan makanan. Hal ini kerana, sistem aplikasi ini merupakan platform baru bagi penjual untuk menjual dan mengiklankan makanan yang dimasak sendiri oleh mereka. Melalui sistem ini, segala informasi dan jualan penjual dapat diketahui oleh ramai orang berbanding dengan menggunakan media sosial kerana sistem aplikasi ini terbuka kepada semua orang. Oleh itu, sistem ini dapat membantu penjual dan juga suri rumah </w:t>
      </w:r>
      <w:proofErr w:type="gramStart"/>
      <w:r w:rsidRPr="00CF07D7">
        <w:rPr>
          <w:rFonts w:eastAsiaTheme="minorHAnsi"/>
          <w:noProof w:val="0"/>
          <w:lang w:val="en-MY"/>
        </w:rPr>
        <w:t>untuk  menambahkan</w:t>
      </w:r>
      <w:proofErr w:type="gramEnd"/>
      <w:r w:rsidRPr="00CF07D7">
        <w:rPr>
          <w:rFonts w:eastAsiaTheme="minorHAnsi"/>
          <w:noProof w:val="0"/>
          <w:lang w:val="en-MY"/>
        </w:rPr>
        <w:t xml:space="preserve"> lagi pendapatan keluarga dengan menjual makanan di sistem ini.</w:t>
      </w:r>
    </w:p>
    <w:p w:rsidR="00CF07D7" w:rsidRPr="00CF07D7" w:rsidRDefault="00CF07D7" w:rsidP="00CF07D7">
      <w:pPr>
        <w:widowControl/>
        <w:autoSpaceDE/>
        <w:autoSpaceDN/>
        <w:adjustRightInd/>
        <w:spacing w:after="160" w:line="360" w:lineRule="auto"/>
        <w:ind w:left="0" w:firstLine="0"/>
        <w:jc w:val="left"/>
        <w:rPr>
          <w:rFonts w:eastAsiaTheme="minorHAnsi"/>
          <w:noProof w:val="0"/>
          <w:lang w:val="en-MY"/>
        </w:rPr>
      </w:pPr>
      <w:r w:rsidRPr="00CF07D7">
        <w:rPr>
          <w:rFonts w:eastAsiaTheme="minorHAnsi"/>
          <w:noProof w:val="0"/>
          <w:lang w:val="en-MY"/>
        </w:rPr>
        <w:t xml:space="preserve">          </w:t>
      </w:r>
    </w:p>
    <w:p w:rsidR="00CF07D7" w:rsidRPr="00CF07D7" w:rsidRDefault="00CF07D7" w:rsidP="00CF07D7">
      <w:pPr>
        <w:widowControl/>
        <w:autoSpaceDE/>
        <w:autoSpaceDN/>
        <w:adjustRightInd/>
        <w:spacing w:after="160" w:line="360" w:lineRule="auto"/>
        <w:ind w:left="0" w:firstLine="0"/>
        <w:jc w:val="left"/>
        <w:rPr>
          <w:rFonts w:eastAsiaTheme="minorHAnsi"/>
          <w:noProof w:val="0"/>
          <w:lang w:val="en-MY"/>
        </w:rPr>
      </w:pPr>
      <w:r w:rsidRPr="00CF07D7">
        <w:rPr>
          <w:rFonts w:eastAsiaTheme="minorHAnsi"/>
          <w:noProof w:val="0"/>
          <w:lang w:val="en-MY"/>
        </w:rPr>
        <w:t xml:space="preserve">             </w:t>
      </w:r>
      <w:r>
        <w:rPr>
          <w:rFonts w:eastAsiaTheme="minorHAnsi"/>
          <w:noProof w:val="0"/>
          <w:lang w:val="en-MY"/>
        </w:rPr>
        <w:t>Seterusnya, si</w:t>
      </w:r>
      <w:r w:rsidRPr="00CF07D7">
        <w:rPr>
          <w:rFonts w:eastAsiaTheme="minorHAnsi"/>
          <w:noProof w:val="0"/>
          <w:lang w:val="en-MY"/>
        </w:rPr>
        <w:t>stem aplikasi ini membantu pengguna terutamanya golongan yang berkerjaya supaya dapat membuat pilihan dengan cepat dan mudah dalam memilih makanan yang dikehendakinya. Hal ini kerana, pengguna boleh mendapatkan makanan yang dikehendakinya di kawasan yang berhampiran kerana sistem aplikasi ini menggunakan GPS untuk menjejaki kawasan jualan makanan yang terdekat dengan pembeli. Oleh itu, urusan pembelian menjadi lebih mudah dan seterusnya dapat menjimatkan masa.</w:t>
      </w:r>
    </w:p>
    <w:p w:rsidR="00CF07D7" w:rsidRPr="00CF07D7" w:rsidRDefault="00CF07D7" w:rsidP="00CF07D7">
      <w:pPr>
        <w:widowControl/>
        <w:autoSpaceDE/>
        <w:autoSpaceDN/>
        <w:adjustRightInd/>
        <w:spacing w:after="160" w:line="360" w:lineRule="auto"/>
        <w:ind w:left="0" w:firstLine="0"/>
        <w:jc w:val="left"/>
        <w:rPr>
          <w:rFonts w:eastAsiaTheme="minorHAnsi"/>
          <w:noProof w:val="0"/>
          <w:lang w:val="en-MY"/>
        </w:rPr>
      </w:pPr>
    </w:p>
    <w:p w:rsidR="00CF07D7" w:rsidRPr="009B50C7" w:rsidRDefault="00CF07D7" w:rsidP="00CF07D7">
      <w:pPr>
        <w:spacing w:line="360" w:lineRule="auto"/>
        <w:ind w:right="10" w:firstLine="720"/>
      </w:pPr>
    </w:p>
    <w:p w:rsidR="00CF07D7" w:rsidRPr="009B50C7" w:rsidRDefault="00CF07D7" w:rsidP="00CF07D7">
      <w:pPr>
        <w:spacing w:line="360" w:lineRule="auto"/>
        <w:ind w:right="10" w:firstLine="720"/>
      </w:pPr>
    </w:p>
    <w:p w:rsidR="00CF07D7" w:rsidRPr="009B50C7" w:rsidRDefault="00CF07D7" w:rsidP="00CF07D7">
      <w:pPr>
        <w:spacing w:line="360" w:lineRule="auto"/>
        <w:ind w:right="10" w:firstLine="720"/>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Default="00CF07D7" w:rsidP="00AC02C8">
      <w:pPr>
        <w:jc w:val="left"/>
        <w:rPr>
          <w:b/>
        </w:rPr>
      </w:pPr>
    </w:p>
    <w:p w:rsidR="00CF07D7" w:rsidRPr="00CF07D7" w:rsidRDefault="00CF07D7" w:rsidP="00CF07D7">
      <w:pPr>
        <w:widowControl/>
        <w:autoSpaceDE/>
        <w:autoSpaceDN/>
        <w:adjustRightInd/>
        <w:spacing w:after="160" w:line="360" w:lineRule="auto"/>
        <w:ind w:left="0" w:firstLine="0"/>
        <w:jc w:val="left"/>
        <w:rPr>
          <w:rFonts w:eastAsiaTheme="minorHAnsi"/>
          <w:b/>
          <w:noProof w:val="0"/>
          <w:lang w:val="en-MY"/>
        </w:rPr>
      </w:pPr>
      <w:r w:rsidRPr="00CF07D7">
        <w:rPr>
          <w:rFonts w:eastAsiaTheme="minorHAnsi"/>
          <w:b/>
          <w:noProof w:val="0"/>
          <w:lang w:val="en-MY"/>
        </w:rPr>
        <w:lastRenderedPageBreak/>
        <w:t>1.4 OBJEKTIF KAJIAN</w:t>
      </w:r>
    </w:p>
    <w:p w:rsidR="00CF07D7" w:rsidRDefault="00CF07D7" w:rsidP="00CF07D7">
      <w:pPr>
        <w:widowControl/>
        <w:autoSpaceDE/>
        <w:autoSpaceDN/>
        <w:adjustRightInd/>
        <w:spacing w:after="160" w:line="360" w:lineRule="auto"/>
        <w:ind w:left="0" w:right="10" w:firstLine="0"/>
        <w:jc w:val="left"/>
        <w:rPr>
          <w:rFonts w:eastAsiaTheme="minorHAnsi"/>
          <w:noProof w:val="0"/>
          <w:lang w:val="en-MY"/>
        </w:rPr>
      </w:pPr>
    </w:p>
    <w:p w:rsidR="00CF07D7" w:rsidRPr="00CF07D7" w:rsidRDefault="00CF07D7" w:rsidP="00CF07D7">
      <w:pPr>
        <w:widowControl/>
        <w:autoSpaceDE/>
        <w:autoSpaceDN/>
        <w:adjustRightInd/>
        <w:spacing w:after="160" w:line="360" w:lineRule="auto"/>
        <w:ind w:left="0" w:right="10" w:firstLine="0"/>
        <w:jc w:val="left"/>
        <w:rPr>
          <w:rFonts w:eastAsiaTheme="minorHAnsi"/>
          <w:noProof w:val="0"/>
          <w:lang w:val="en-MY"/>
        </w:rPr>
      </w:pPr>
      <w:r w:rsidRPr="00CF07D7">
        <w:rPr>
          <w:rFonts w:eastAsiaTheme="minorHAnsi"/>
          <w:noProof w:val="0"/>
          <w:lang w:val="en-MY"/>
        </w:rPr>
        <w:t xml:space="preserve"> Objektif utama projek ini adalah untuk membangunkan satu sistem yang dapat membantu masyarakat terutamanya golongan bekerjaya dalam memilih dan membeli makanan sebagai juadah harian mereka. Berdasarkan sistem ini juga, masyarakat dapat melihat bermacam jenis pilihan makanan yang berdekatan dengan mereka kerana sistem ini</w:t>
      </w:r>
      <w:r w:rsidR="00393F6C">
        <w:rPr>
          <w:rFonts w:eastAsiaTheme="minorHAnsi"/>
          <w:noProof w:val="0"/>
          <w:lang w:val="en-MY"/>
        </w:rPr>
        <w:t xml:space="preserve"> merupakan platform bagi penjual menjual makanan mereka di samping</w:t>
      </w:r>
      <w:r w:rsidRPr="00CF07D7">
        <w:rPr>
          <w:rFonts w:eastAsiaTheme="minorHAnsi"/>
          <w:noProof w:val="0"/>
          <w:lang w:val="en-MY"/>
        </w:rPr>
        <w:t xml:space="preserve"> dapat mengesan dan berkongsi lokasi masa-nyata antara peniaga dan juga pembeli.</w:t>
      </w:r>
    </w:p>
    <w:p w:rsidR="00CF07D7" w:rsidRPr="00CF07D7" w:rsidRDefault="00CF07D7" w:rsidP="00CF07D7">
      <w:pPr>
        <w:widowControl/>
        <w:autoSpaceDE/>
        <w:autoSpaceDN/>
        <w:adjustRightInd/>
        <w:spacing w:after="0" w:line="360" w:lineRule="auto"/>
        <w:ind w:left="0" w:right="10" w:firstLine="0"/>
        <w:rPr>
          <w:rFonts w:eastAsiaTheme="minorHAnsi"/>
          <w:noProof w:val="0"/>
          <w:lang w:val="en-MY"/>
        </w:rPr>
      </w:pPr>
      <w:r w:rsidRPr="00CF07D7">
        <w:rPr>
          <w:rFonts w:eastAsiaTheme="minorHAnsi"/>
          <w:noProof w:val="0"/>
          <w:lang w:val="en-MY"/>
        </w:rPr>
        <w:t xml:space="preserve">Sistem e-Dagang bagi menyokong Bisnes Sosial Melalui pendekatan Sumber Khalayak ini </w:t>
      </w:r>
      <w:proofErr w:type="gramStart"/>
      <w:r w:rsidRPr="00CF07D7">
        <w:rPr>
          <w:rFonts w:eastAsiaTheme="minorHAnsi"/>
          <w:noProof w:val="0"/>
          <w:lang w:val="en-MY"/>
        </w:rPr>
        <w:t>berupaya :</w:t>
      </w:r>
      <w:proofErr w:type="gramEnd"/>
    </w:p>
    <w:p w:rsidR="00CF07D7" w:rsidRPr="00CF07D7" w:rsidRDefault="00CF07D7" w:rsidP="00CF07D7">
      <w:pPr>
        <w:widowControl/>
        <w:autoSpaceDE/>
        <w:autoSpaceDN/>
        <w:adjustRightInd/>
        <w:spacing w:after="0" w:line="360" w:lineRule="auto"/>
        <w:ind w:left="0" w:right="10" w:firstLine="0"/>
        <w:rPr>
          <w:rFonts w:eastAsiaTheme="minorHAnsi"/>
          <w:noProof w:val="0"/>
          <w:lang w:val="en-MY"/>
        </w:rPr>
      </w:pPr>
    </w:p>
    <w:p w:rsidR="00CF07D7" w:rsidRPr="00CF07D7" w:rsidRDefault="00CF07D7" w:rsidP="00CF07D7">
      <w:pPr>
        <w:widowControl/>
        <w:autoSpaceDE/>
        <w:autoSpaceDN/>
        <w:adjustRightInd/>
        <w:spacing w:after="0" w:line="360" w:lineRule="auto"/>
        <w:ind w:right="10" w:firstLine="0"/>
        <w:rPr>
          <w:rFonts w:eastAsiaTheme="minorHAnsi"/>
          <w:noProof w:val="0"/>
          <w:lang w:val="en-MY"/>
        </w:rPr>
      </w:pPr>
    </w:p>
    <w:p w:rsidR="00CF07D7" w:rsidRPr="00CF07D7" w:rsidRDefault="00CF07D7" w:rsidP="00CF07D7">
      <w:pPr>
        <w:widowControl/>
        <w:numPr>
          <w:ilvl w:val="0"/>
          <w:numId w:val="1"/>
        </w:numPr>
        <w:autoSpaceDE/>
        <w:autoSpaceDN/>
        <w:adjustRightInd/>
        <w:spacing w:after="0" w:line="360" w:lineRule="auto"/>
        <w:ind w:right="10"/>
        <w:contextualSpacing/>
        <w:jc w:val="left"/>
        <w:rPr>
          <w:rFonts w:eastAsiaTheme="minorHAnsi"/>
          <w:noProof w:val="0"/>
          <w:lang w:val="en-MY"/>
        </w:rPr>
      </w:pPr>
      <w:r w:rsidRPr="00CF07D7">
        <w:rPr>
          <w:rFonts w:eastAsiaTheme="minorHAnsi"/>
          <w:noProof w:val="0"/>
          <w:lang w:val="en-MY"/>
        </w:rPr>
        <w:t>Membantu pembeli memilih dan membeli makanan yang berhampiran dengan mudah.</w:t>
      </w:r>
    </w:p>
    <w:p w:rsidR="00CF07D7" w:rsidRPr="00CF07D7" w:rsidRDefault="00CF07D7" w:rsidP="00CF07D7">
      <w:pPr>
        <w:widowControl/>
        <w:autoSpaceDE/>
        <w:autoSpaceDN/>
        <w:adjustRightInd/>
        <w:spacing w:after="0" w:line="360" w:lineRule="auto"/>
        <w:ind w:right="10" w:firstLine="0"/>
        <w:contextualSpacing/>
        <w:rPr>
          <w:rFonts w:eastAsiaTheme="minorHAnsi"/>
          <w:noProof w:val="0"/>
          <w:lang w:val="en-MY"/>
        </w:rPr>
      </w:pPr>
    </w:p>
    <w:p w:rsidR="00CF07D7" w:rsidRDefault="00CF07D7" w:rsidP="00CF07D7">
      <w:pPr>
        <w:widowControl/>
        <w:numPr>
          <w:ilvl w:val="0"/>
          <w:numId w:val="1"/>
        </w:numPr>
        <w:autoSpaceDE/>
        <w:autoSpaceDN/>
        <w:adjustRightInd/>
        <w:spacing w:after="0" w:line="360" w:lineRule="auto"/>
        <w:ind w:right="10"/>
        <w:contextualSpacing/>
        <w:jc w:val="left"/>
        <w:rPr>
          <w:rFonts w:eastAsiaTheme="minorHAnsi"/>
          <w:noProof w:val="0"/>
          <w:lang w:val="en-MY"/>
        </w:rPr>
      </w:pPr>
      <w:r w:rsidRPr="00CF07D7">
        <w:rPr>
          <w:rFonts w:eastAsiaTheme="minorHAnsi"/>
          <w:noProof w:val="0"/>
          <w:lang w:val="en-MY"/>
        </w:rPr>
        <w:t>Membantu penjual sebagai alat untuk menjalankan perniagaan makanan dari atas talian.</w:t>
      </w:r>
    </w:p>
    <w:p w:rsidR="00CF07D7" w:rsidRPr="00CF07D7" w:rsidRDefault="00CF07D7" w:rsidP="00CF07D7">
      <w:pPr>
        <w:widowControl/>
        <w:autoSpaceDE/>
        <w:autoSpaceDN/>
        <w:adjustRightInd/>
        <w:spacing w:after="0" w:line="360" w:lineRule="auto"/>
        <w:ind w:left="0" w:right="10" w:firstLine="0"/>
        <w:contextualSpacing/>
        <w:jc w:val="left"/>
        <w:rPr>
          <w:rFonts w:eastAsiaTheme="minorHAnsi"/>
          <w:noProof w:val="0"/>
          <w:lang w:val="en-MY"/>
        </w:rPr>
      </w:pPr>
    </w:p>
    <w:p w:rsidR="00CF07D7" w:rsidRPr="00CF07D7" w:rsidRDefault="00CF07D7" w:rsidP="00CF07D7">
      <w:pPr>
        <w:widowControl/>
        <w:numPr>
          <w:ilvl w:val="0"/>
          <w:numId w:val="1"/>
        </w:numPr>
        <w:autoSpaceDE/>
        <w:autoSpaceDN/>
        <w:adjustRightInd/>
        <w:spacing w:after="0" w:line="360" w:lineRule="auto"/>
        <w:ind w:right="2524"/>
        <w:contextualSpacing/>
        <w:jc w:val="left"/>
        <w:rPr>
          <w:rFonts w:eastAsiaTheme="minorHAnsi"/>
          <w:noProof w:val="0"/>
          <w:lang w:val="en-MY"/>
        </w:rPr>
      </w:pPr>
      <w:r w:rsidRPr="00CF07D7">
        <w:rPr>
          <w:rFonts w:eastAsiaTheme="minorHAnsi"/>
          <w:noProof w:val="0"/>
          <w:lang w:val="en-MY"/>
        </w:rPr>
        <w:t xml:space="preserve">Membantu penjual menganalisis dan mengenalpasti data pada setiap jualan makanan. </w:t>
      </w:r>
    </w:p>
    <w:p w:rsidR="00CF07D7" w:rsidRPr="00CF07D7" w:rsidRDefault="00CF07D7" w:rsidP="00CF07D7">
      <w:pPr>
        <w:widowControl/>
        <w:autoSpaceDE/>
        <w:autoSpaceDN/>
        <w:adjustRightInd/>
        <w:spacing w:after="0" w:line="360" w:lineRule="auto"/>
        <w:ind w:right="2524" w:firstLine="0"/>
        <w:contextualSpacing/>
        <w:jc w:val="left"/>
        <w:rPr>
          <w:rFonts w:eastAsiaTheme="minorHAnsi"/>
          <w:noProof w:val="0"/>
          <w:lang w:val="en-MY"/>
        </w:rPr>
      </w:pPr>
    </w:p>
    <w:p w:rsidR="00CF07D7" w:rsidRPr="00CF07D7" w:rsidRDefault="00CF07D7" w:rsidP="00CF07D7">
      <w:pPr>
        <w:widowControl/>
        <w:autoSpaceDE/>
        <w:autoSpaceDN/>
        <w:adjustRightInd/>
        <w:spacing w:after="0" w:line="360" w:lineRule="auto"/>
        <w:ind w:right="2524" w:firstLine="0"/>
        <w:contextualSpacing/>
        <w:jc w:val="left"/>
        <w:rPr>
          <w:rFonts w:eastAsiaTheme="minorHAnsi"/>
          <w:noProof w:val="0"/>
          <w:lang w:val="en-MY"/>
        </w:rPr>
      </w:pPr>
    </w:p>
    <w:p w:rsidR="00CF07D7" w:rsidRPr="00CF07D7" w:rsidRDefault="00CF07D7" w:rsidP="00CF07D7">
      <w:pPr>
        <w:widowControl/>
        <w:autoSpaceDE/>
        <w:autoSpaceDN/>
        <w:adjustRightInd/>
        <w:spacing w:after="0" w:line="360" w:lineRule="auto"/>
        <w:ind w:right="2524" w:firstLine="0"/>
        <w:contextualSpacing/>
        <w:jc w:val="left"/>
        <w:rPr>
          <w:rFonts w:eastAsiaTheme="minorHAnsi"/>
          <w:noProof w:val="0"/>
          <w:lang w:val="en-MY"/>
        </w:rPr>
      </w:pPr>
    </w:p>
    <w:p w:rsidR="00CF07D7" w:rsidRPr="00CF07D7" w:rsidRDefault="00CF07D7" w:rsidP="00CF07D7">
      <w:pPr>
        <w:widowControl/>
        <w:autoSpaceDE/>
        <w:autoSpaceDN/>
        <w:adjustRightInd/>
        <w:spacing w:after="0" w:line="360" w:lineRule="auto"/>
        <w:ind w:right="2524" w:firstLine="0"/>
        <w:contextualSpacing/>
        <w:jc w:val="left"/>
        <w:rPr>
          <w:rFonts w:eastAsiaTheme="minorHAnsi"/>
          <w:noProof w:val="0"/>
          <w:lang w:val="en-MY"/>
        </w:rPr>
      </w:pPr>
    </w:p>
    <w:p w:rsidR="00CF07D7" w:rsidRDefault="00CF07D7" w:rsidP="00AC02C8">
      <w:pPr>
        <w:jc w:val="left"/>
        <w:rPr>
          <w:b/>
        </w:rPr>
      </w:pPr>
    </w:p>
    <w:p w:rsidR="00393F6C" w:rsidRDefault="00393F6C" w:rsidP="00AC02C8">
      <w:pPr>
        <w:jc w:val="left"/>
        <w:rPr>
          <w:b/>
        </w:rPr>
      </w:pPr>
    </w:p>
    <w:p w:rsidR="00393F6C" w:rsidRDefault="00393F6C" w:rsidP="00AC02C8">
      <w:pPr>
        <w:jc w:val="left"/>
        <w:rPr>
          <w:b/>
        </w:rPr>
      </w:pPr>
    </w:p>
    <w:p w:rsidR="00393F6C" w:rsidRDefault="00393F6C" w:rsidP="00AC02C8">
      <w:pPr>
        <w:jc w:val="left"/>
        <w:rPr>
          <w:b/>
        </w:rPr>
      </w:pPr>
    </w:p>
    <w:p w:rsidR="00393F6C" w:rsidRDefault="00393F6C" w:rsidP="00AC02C8">
      <w:pPr>
        <w:jc w:val="left"/>
        <w:rPr>
          <w:b/>
        </w:rPr>
      </w:pPr>
    </w:p>
    <w:p w:rsidR="00393F6C" w:rsidRDefault="00393F6C" w:rsidP="00AC02C8">
      <w:pPr>
        <w:jc w:val="left"/>
        <w:rPr>
          <w:b/>
        </w:rPr>
      </w:pPr>
    </w:p>
    <w:p w:rsidR="00393F6C" w:rsidRDefault="00393F6C" w:rsidP="00AC02C8">
      <w:pPr>
        <w:jc w:val="left"/>
        <w:rPr>
          <w:b/>
        </w:rPr>
      </w:pPr>
    </w:p>
    <w:p w:rsidR="00393F6C" w:rsidRDefault="00393F6C" w:rsidP="00AC02C8">
      <w:pPr>
        <w:jc w:val="left"/>
        <w:rPr>
          <w:b/>
        </w:rPr>
      </w:pPr>
    </w:p>
    <w:p w:rsidR="00393F6C" w:rsidRPr="00393F6C" w:rsidRDefault="00393F6C" w:rsidP="00393F6C">
      <w:pPr>
        <w:widowControl/>
        <w:autoSpaceDE/>
        <w:autoSpaceDN/>
        <w:adjustRightInd/>
        <w:spacing w:after="0" w:line="360" w:lineRule="auto"/>
        <w:ind w:left="0" w:right="2524" w:firstLine="0"/>
        <w:rPr>
          <w:rFonts w:eastAsiaTheme="minorHAnsi"/>
          <w:b/>
          <w:noProof w:val="0"/>
          <w:lang w:val="en-MY"/>
        </w:rPr>
      </w:pPr>
      <w:r w:rsidRPr="00393F6C">
        <w:rPr>
          <w:rFonts w:eastAsiaTheme="minorHAnsi"/>
          <w:b/>
          <w:noProof w:val="0"/>
          <w:lang w:val="en-MY"/>
        </w:rPr>
        <w:lastRenderedPageBreak/>
        <w:t>1.5 KEKANGAN</w:t>
      </w:r>
    </w:p>
    <w:p w:rsidR="00393F6C" w:rsidRPr="00393F6C" w:rsidRDefault="00393F6C" w:rsidP="00393F6C">
      <w:pPr>
        <w:widowControl/>
        <w:autoSpaceDE/>
        <w:autoSpaceDN/>
        <w:adjustRightInd/>
        <w:spacing w:after="0" w:line="360" w:lineRule="auto"/>
        <w:ind w:right="2524" w:firstLine="0"/>
        <w:contextualSpacing/>
        <w:jc w:val="left"/>
        <w:rPr>
          <w:rFonts w:eastAsiaTheme="minorHAnsi"/>
          <w:noProof w:val="0"/>
          <w:lang w:val="en-MY"/>
        </w:rPr>
      </w:pPr>
    </w:p>
    <w:p w:rsidR="00393F6C" w:rsidRPr="00393F6C" w:rsidRDefault="00393F6C" w:rsidP="00393F6C">
      <w:pPr>
        <w:widowControl/>
        <w:autoSpaceDE/>
        <w:autoSpaceDN/>
        <w:adjustRightInd/>
        <w:spacing w:after="0" w:line="360" w:lineRule="auto"/>
        <w:ind w:right="2524" w:firstLine="0"/>
        <w:contextualSpacing/>
        <w:jc w:val="left"/>
        <w:rPr>
          <w:rFonts w:eastAsiaTheme="minorHAnsi"/>
          <w:noProof w:val="0"/>
          <w:lang w:val="en-MY"/>
        </w:rPr>
      </w:pPr>
    </w:p>
    <w:p w:rsidR="00393F6C" w:rsidRPr="00393F6C" w:rsidRDefault="00393F6C" w:rsidP="00393F6C">
      <w:pPr>
        <w:widowControl/>
        <w:autoSpaceDE/>
        <w:autoSpaceDN/>
        <w:adjustRightInd/>
        <w:spacing w:after="160" w:line="360" w:lineRule="auto"/>
        <w:ind w:left="0" w:right="10" w:firstLine="0"/>
        <w:jc w:val="left"/>
        <w:rPr>
          <w:rFonts w:eastAsiaTheme="minorHAnsi"/>
          <w:noProof w:val="0"/>
          <w:lang w:val="en-MY"/>
        </w:rPr>
      </w:pPr>
      <w:r w:rsidRPr="00393F6C">
        <w:rPr>
          <w:rFonts w:eastAsiaTheme="minorHAnsi"/>
          <w:noProof w:val="0"/>
          <w:lang w:val="en-MY"/>
        </w:rPr>
        <w:t xml:space="preserve">Bagi memenuhi objektif yang telah dirancang, terdapat beberapa kekangan yang telah dikenalpasti.  Masalah dan kekangan yang dihadapi sepanjang proses pembangunan </w:t>
      </w:r>
      <w:r>
        <w:rPr>
          <w:rFonts w:eastAsiaTheme="minorHAnsi"/>
          <w:noProof w:val="0"/>
          <w:lang w:val="en-MY"/>
        </w:rPr>
        <w:t>system aplikasi</w:t>
      </w:r>
      <w:r w:rsidRPr="00393F6C">
        <w:rPr>
          <w:rFonts w:eastAsiaTheme="minorHAnsi"/>
          <w:noProof w:val="0"/>
          <w:lang w:val="en-MY"/>
        </w:rPr>
        <w:t xml:space="preserve"> ini adalah seperti berikut:</w:t>
      </w:r>
    </w:p>
    <w:p w:rsidR="00393F6C" w:rsidRPr="00393F6C" w:rsidRDefault="00393F6C" w:rsidP="00393F6C">
      <w:pPr>
        <w:widowControl/>
        <w:numPr>
          <w:ilvl w:val="0"/>
          <w:numId w:val="2"/>
        </w:numPr>
        <w:autoSpaceDE/>
        <w:autoSpaceDN/>
        <w:adjustRightInd/>
        <w:spacing w:after="0" w:line="360" w:lineRule="auto"/>
        <w:ind w:right="10"/>
        <w:contextualSpacing/>
        <w:jc w:val="left"/>
        <w:rPr>
          <w:rFonts w:eastAsiaTheme="minorHAnsi"/>
          <w:noProof w:val="0"/>
          <w:lang w:val="en-MY"/>
        </w:rPr>
      </w:pPr>
      <w:r w:rsidRPr="00393F6C">
        <w:rPr>
          <w:rFonts w:eastAsiaTheme="minorHAnsi"/>
          <w:noProof w:val="0"/>
          <w:lang w:val="en-MY"/>
        </w:rPr>
        <w:t>Kemahiran pengaturcaraan untuk mendapatkan dan mengeluarkan lokasi masa-nyata pembeli dan penjual.</w:t>
      </w:r>
    </w:p>
    <w:p w:rsidR="00393F6C" w:rsidRPr="00393F6C" w:rsidRDefault="00393F6C" w:rsidP="00393F6C">
      <w:pPr>
        <w:widowControl/>
        <w:autoSpaceDE/>
        <w:autoSpaceDN/>
        <w:adjustRightInd/>
        <w:spacing w:after="0" w:line="360" w:lineRule="auto"/>
        <w:ind w:right="10" w:firstLine="0"/>
        <w:contextualSpacing/>
        <w:jc w:val="left"/>
        <w:rPr>
          <w:rFonts w:eastAsiaTheme="minorHAnsi"/>
          <w:noProof w:val="0"/>
          <w:lang w:val="en-MY"/>
        </w:rPr>
      </w:pPr>
    </w:p>
    <w:p w:rsidR="00393F6C" w:rsidRPr="00393F6C" w:rsidRDefault="00393F6C" w:rsidP="00393F6C">
      <w:pPr>
        <w:widowControl/>
        <w:numPr>
          <w:ilvl w:val="0"/>
          <w:numId w:val="2"/>
        </w:numPr>
        <w:autoSpaceDE/>
        <w:autoSpaceDN/>
        <w:adjustRightInd/>
        <w:spacing w:after="0" w:line="360" w:lineRule="auto"/>
        <w:ind w:right="10"/>
        <w:contextualSpacing/>
        <w:jc w:val="left"/>
        <w:rPr>
          <w:rFonts w:eastAsiaTheme="minorHAnsi"/>
          <w:noProof w:val="0"/>
          <w:lang w:val="en-MY"/>
        </w:rPr>
      </w:pPr>
      <w:r w:rsidRPr="00393F6C">
        <w:rPr>
          <w:rFonts w:eastAsiaTheme="minorHAnsi"/>
          <w:noProof w:val="0"/>
          <w:lang w:val="en-MY"/>
        </w:rPr>
        <w:t>Kekangan masa untuk meyiapkan projek disebabkan masa yang singkat untuk membangunkan fungsi-fungsi dalam sistem ini.</w:t>
      </w:r>
    </w:p>
    <w:p w:rsidR="00393F6C" w:rsidRPr="00393F6C" w:rsidRDefault="00393F6C" w:rsidP="00393F6C">
      <w:pPr>
        <w:widowControl/>
        <w:autoSpaceDE/>
        <w:autoSpaceDN/>
        <w:adjustRightInd/>
        <w:spacing w:after="0" w:line="360" w:lineRule="auto"/>
        <w:ind w:left="0" w:right="10" w:firstLine="0"/>
        <w:contextualSpacing/>
        <w:jc w:val="left"/>
        <w:rPr>
          <w:rFonts w:eastAsiaTheme="minorHAnsi"/>
          <w:noProof w:val="0"/>
          <w:lang w:val="en-MY"/>
        </w:rPr>
      </w:pPr>
    </w:p>
    <w:p w:rsidR="00393F6C" w:rsidRPr="00393F6C" w:rsidRDefault="00393F6C" w:rsidP="00393F6C">
      <w:pPr>
        <w:widowControl/>
        <w:numPr>
          <w:ilvl w:val="0"/>
          <w:numId w:val="2"/>
        </w:numPr>
        <w:autoSpaceDE/>
        <w:autoSpaceDN/>
        <w:adjustRightInd/>
        <w:spacing w:after="0" w:line="360" w:lineRule="auto"/>
        <w:ind w:right="10"/>
        <w:contextualSpacing/>
        <w:jc w:val="left"/>
        <w:rPr>
          <w:rFonts w:eastAsiaTheme="minorHAnsi"/>
          <w:noProof w:val="0"/>
          <w:lang w:val="en-MY"/>
        </w:rPr>
      </w:pPr>
      <w:r w:rsidRPr="00393F6C">
        <w:rPr>
          <w:rFonts w:eastAsiaTheme="minorHAnsi"/>
          <w:noProof w:val="0"/>
          <w:lang w:val="en-MY"/>
        </w:rPr>
        <w:t xml:space="preserve">Kekurangan pengalaman dalam pembangunan sistem secara individu. Oleh itu, sepanjang proses pembangunan sistem, berkemungkinan banyak ralat yang </w:t>
      </w:r>
      <w:proofErr w:type="gramStart"/>
      <w:r w:rsidRPr="00393F6C">
        <w:rPr>
          <w:rFonts w:eastAsiaTheme="minorHAnsi"/>
          <w:noProof w:val="0"/>
          <w:lang w:val="en-MY"/>
        </w:rPr>
        <w:t>akan</w:t>
      </w:r>
      <w:proofErr w:type="gramEnd"/>
      <w:r w:rsidRPr="00393F6C">
        <w:rPr>
          <w:rFonts w:eastAsiaTheme="minorHAnsi"/>
          <w:noProof w:val="0"/>
          <w:lang w:val="en-MY"/>
        </w:rPr>
        <w:t xml:space="preserve"> ditemui. Jalan penyelesaian perlu dicari dan masa yang diambil untuk menyelesaikan ralat berkemungkinan panjang.</w:t>
      </w:r>
    </w:p>
    <w:p w:rsidR="00393F6C" w:rsidRDefault="00393F6C" w:rsidP="00AC02C8">
      <w:pPr>
        <w:jc w:val="left"/>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Default="00393F6C" w:rsidP="00393F6C">
      <w:pPr>
        <w:spacing w:after="0" w:line="360" w:lineRule="auto"/>
        <w:ind w:right="10"/>
        <w:rPr>
          <w:b/>
        </w:rPr>
      </w:pPr>
    </w:p>
    <w:p w:rsidR="00393F6C" w:rsidRPr="00393F6C" w:rsidRDefault="00393F6C" w:rsidP="00393F6C">
      <w:pPr>
        <w:widowControl/>
        <w:autoSpaceDE/>
        <w:autoSpaceDN/>
        <w:adjustRightInd/>
        <w:spacing w:after="0" w:line="360" w:lineRule="auto"/>
        <w:ind w:left="0" w:right="10" w:firstLine="0"/>
        <w:rPr>
          <w:rFonts w:eastAsiaTheme="minorHAnsi"/>
          <w:b/>
          <w:noProof w:val="0"/>
          <w:lang w:val="en-MY"/>
        </w:rPr>
      </w:pPr>
      <w:r w:rsidRPr="00393F6C">
        <w:rPr>
          <w:rFonts w:eastAsiaTheme="minorHAnsi"/>
          <w:b/>
          <w:noProof w:val="0"/>
          <w:lang w:val="en-MY"/>
        </w:rPr>
        <w:lastRenderedPageBreak/>
        <w:t>1.6 SKOP KAJIAN</w:t>
      </w: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r w:rsidRPr="00393F6C">
        <w:rPr>
          <w:rFonts w:eastAsiaTheme="minorHAnsi"/>
          <w:noProof w:val="0"/>
          <w:lang w:val="en-MY"/>
        </w:rPr>
        <w:t>Projek ini mengandungi dua skop iaitu skop aplikasi dan skop pengguna.</w:t>
      </w: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numPr>
          <w:ilvl w:val="0"/>
          <w:numId w:val="3"/>
        </w:numPr>
        <w:autoSpaceDE/>
        <w:autoSpaceDN/>
        <w:adjustRightInd/>
        <w:spacing w:after="0" w:line="360" w:lineRule="auto"/>
        <w:ind w:right="10"/>
        <w:contextualSpacing/>
        <w:jc w:val="left"/>
        <w:rPr>
          <w:rFonts w:eastAsiaTheme="minorHAnsi"/>
          <w:noProof w:val="0"/>
          <w:lang w:val="en-MY"/>
        </w:rPr>
      </w:pPr>
      <w:r w:rsidRPr="00393F6C">
        <w:rPr>
          <w:rFonts w:eastAsiaTheme="minorHAnsi"/>
          <w:noProof w:val="0"/>
          <w:lang w:val="en-MY"/>
        </w:rPr>
        <w:t>Skop aplikasi</w:t>
      </w:r>
    </w:p>
    <w:p w:rsidR="00393F6C" w:rsidRPr="00393F6C" w:rsidRDefault="00393F6C" w:rsidP="00393F6C">
      <w:pPr>
        <w:widowControl/>
        <w:autoSpaceDE/>
        <w:autoSpaceDN/>
        <w:adjustRightInd/>
        <w:spacing w:after="0" w:line="360" w:lineRule="auto"/>
        <w:ind w:left="1080" w:right="10" w:firstLine="0"/>
        <w:contextualSpacing/>
        <w:rPr>
          <w:rFonts w:eastAsiaTheme="minorHAnsi"/>
          <w:noProof w:val="0"/>
          <w:lang w:val="en-MY"/>
        </w:rPr>
      </w:pPr>
    </w:p>
    <w:p w:rsidR="00393F6C" w:rsidRPr="00393F6C" w:rsidRDefault="00393F6C" w:rsidP="00393F6C">
      <w:pPr>
        <w:widowControl/>
        <w:autoSpaceDE/>
        <w:autoSpaceDN/>
        <w:adjustRightInd/>
        <w:spacing w:after="160" w:line="360" w:lineRule="auto"/>
        <w:ind w:left="730" w:right="10" w:firstLine="0"/>
        <w:jc w:val="left"/>
        <w:rPr>
          <w:rFonts w:eastAsiaTheme="minorHAnsi"/>
          <w:noProof w:val="0"/>
          <w:lang w:val="en-MY"/>
        </w:rPr>
      </w:pPr>
      <w:r w:rsidRPr="00393F6C">
        <w:rPr>
          <w:rFonts w:eastAsiaTheme="minorHAnsi"/>
          <w:noProof w:val="0"/>
          <w:lang w:val="en-MY"/>
        </w:rPr>
        <w:t xml:space="preserve">Majoriti masyarakat pada masa kini memiliki telefon pintar yang membolehkan mereka mengakses aplikasi Android dengan mudah. Oleh itu, aplikasi berasaskan Android </w:t>
      </w:r>
      <w:proofErr w:type="gramStart"/>
      <w:r w:rsidRPr="00393F6C">
        <w:rPr>
          <w:rFonts w:eastAsiaTheme="minorHAnsi"/>
          <w:noProof w:val="0"/>
          <w:lang w:val="en-MY"/>
        </w:rPr>
        <w:t>akan</w:t>
      </w:r>
      <w:proofErr w:type="gramEnd"/>
      <w:r w:rsidRPr="00393F6C">
        <w:rPr>
          <w:rFonts w:eastAsiaTheme="minorHAnsi"/>
          <w:noProof w:val="0"/>
          <w:lang w:val="en-MY"/>
        </w:rPr>
        <w:t xml:space="preserve"> dibangunkan yang mana Android adalah sistem pengendalian untuk peranti bergerak seperti telefon selular, komputer tablet dan notebook. Aplikasi ini juga memerlukan capaian Internet bagi mendapatkan maklumat untuk memudahkan pengguna melakukan pembelian makanan melalui aplikasi ini.</w:t>
      </w:r>
    </w:p>
    <w:p w:rsidR="00393F6C" w:rsidRPr="00393F6C" w:rsidRDefault="00393F6C" w:rsidP="00393F6C">
      <w:pPr>
        <w:widowControl/>
        <w:autoSpaceDE/>
        <w:autoSpaceDN/>
        <w:adjustRightInd/>
        <w:spacing w:after="0" w:line="360" w:lineRule="auto"/>
        <w:ind w:left="1080" w:right="10" w:firstLine="0"/>
        <w:contextualSpacing/>
        <w:rPr>
          <w:rFonts w:eastAsiaTheme="minorHAnsi"/>
          <w:noProof w:val="0"/>
          <w:lang w:val="en-MY"/>
        </w:rPr>
      </w:pPr>
    </w:p>
    <w:p w:rsidR="00393F6C" w:rsidRPr="00393F6C" w:rsidRDefault="00393F6C" w:rsidP="00393F6C">
      <w:pPr>
        <w:widowControl/>
        <w:autoSpaceDE/>
        <w:autoSpaceDN/>
        <w:adjustRightInd/>
        <w:spacing w:after="0" w:line="360" w:lineRule="auto"/>
        <w:ind w:left="1080" w:right="10" w:firstLine="0"/>
        <w:contextualSpacing/>
        <w:rPr>
          <w:rFonts w:eastAsiaTheme="minorHAnsi"/>
          <w:noProof w:val="0"/>
          <w:lang w:val="en-MY"/>
        </w:rPr>
      </w:pPr>
    </w:p>
    <w:p w:rsidR="00393F6C" w:rsidRPr="00393F6C" w:rsidRDefault="00393F6C" w:rsidP="00393F6C">
      <w:pPr>
        <w:widowControl/>
        <w:autoSpaceDE/>
        <w:autoSpaceDN/>
        <w:adjustRightInd/>
        <w:spacing w:after="0" w:line="360" w:lineRule="auto"/>
        <w:ind w:left="1080" w:right="10" w:firstLine="0"/>
        <w:contextualSpacing/>
        <w:rPr>
          <w:rFonts w:eastAsiaTheme="minorHAnsi"/>
          <w:noProof w:val="0"/>
          <w:lang w:val="en-MY"/>
        </w:rPr>
      </w:pPr>
    </w:p>
    <w:p w:rsidR="00393F6C" w:rsidRPr="00393F6C" w:rsidRDefault="00393F6C" w:rsidP="00393F6C">
      <w:pPr>
        <w:widowControl/>
        <w:numPr>
          <w:ilvl w:val="0"/>
          <w:numId w:val="3"/>
        </w:numPr>
        <w:autoSpaceDE/>
        <w:autoSpaceDN/>
        <w:adjustRightInd/>
        <w:spacing w:after="0" w:line="360" w:lineRule="auto"/>
        <w:ind w:right="10"/>
        <w:contextualSpacing/>
        <w:jc w:val="left"/>
        <w:rPr>
          <w:rFonts w:eastAsiaTheme="minorHAnsi"/>
          <w:noProof w:val="0"/>
          <w:lang w:val="en-MY"/>
        </w:rPr>
      </w:pPr>
      <w:r w:rsidRPr="00393F6C">
        <w:rPr>
          <w:rFonts w:eastAsiaTheme="minorHAnsi"/>
          <w:noProof w:val="0"/>
          <w:lang w:val="en-MY"/>
        </w:rPr>
        <w:t>Skop pengguna</w:t>
      </w:r>
    </w:p>
    <w:p w:rsidR="00393F6C" w:rsidRPr="00393F6C" w:rsidRDefault="00393F6C" w:rsidP="00393F6C">
      <w:pPr>
        <w:widowControl/>
        <w:autoSpaceDE/>
        <w:autoSpaceDN/>
        <w:adjustRightInd/>
        <w:spacing w:after="0" w:line="360" w:lineRule="auto"/>
        <w:ind w:left="1080" w:right="10" w:firstLine="0"/>
        <w:contextualSpacing/>
        <w:rPr>
          <w:rFonts w:eastAsiaTheme="minorHAnsi"/>
          <w:noProof w:val="0"/>
          <w:lang w:val="en-MY"/>
        </w:rPr>
      </w:pPr>
    </w:p>
    <w:p w:rsidR="00393F6C" w:rsidRPr="00393F6C" w:rsidRDefault="00393F6C" w:rsidP="00393F6C">
      <w:pPr>
        <w:widowControl/>
        <w:autoSpaceDE/>
        <w:autoSpaceDN/>
        <w:adjustRightInd/>
        <w:spacing w:after="160" w:line="360" w:lineRule="auto"/>
        <w:ind w:left="730" w:right="10" w:firstLine="0"/>
        <w:jc w:val="left"/>
        <w:rPr>
          <w:rFonts w:eastAsiaTheme="minorHAnsi"/>
          <w:noProof w:val="0"/>
          <w:lang w:val="en-MY"/>
        </w:rPr>
      </w:pPr>
      <w:r w:rsidRPr="00393F6C">
        <w:rPr>
          <w:rFonts w:eastAsiaTheme="minorHAnsi"/>
          <w:noProof w:val="0"/>
          <w:lang w:val="en-MY"/>
        </w:rPr>
        <w:t xml:space="preserve">Pengguna bagi aplikasi ini terbahagi kepada dua iaitu pembeli dan yang penjual. Bagi pembeli, sasaran pengguna adalah golongan yang bekerjaya (penjawat awam atau pekerja sektor swasta) yang mempunyai jadual kerja yang sangat padat sehingga tiada masa untuk memilih dan membeli makanan untuk dirinya dan keluarga. Kemudian, sasaran pengguna bagi penjual pula adalah golongan suri rumah yang ingin menjalankan bisnes ataupun yang masih lagi berjinak dalam melakukan perniagaan dalam bidang makanan. </w:t>
      </w:r>
    </w:p>
    <w:p w:rsidR="00393F6C" w:rsidRPr="00393F6C" w:rsidRDefault="00393F6C" w:rsidP="00393F6C">
      <w:pPr>
        <w:widowControl/>
        <w:autoSpaceDE/>
        <w:autoSpaceDN/>
        <w:adjustRightInd/>
        <w:spacing w:after="160" w:line="360" w:lineRule="auto"/>
        <w:ind w:left="730" w:right="10" w:firstLine="0"/>
        <w:jc w:val="left"/>
        <w:rPr>
          <w:rFonts w:eastAsiaTheme="minorHAnsi"/>
          <w:noProof w:val="0"/>
          <w:lang w:val="en-MY"/>
        </w:rPr>
      </w:pPr>
    </w:p>
    <w:p w:rsidR="00393F6C" w:rsidRPr="00393F6C" w:rsidRDefault="00393F6C" w:rsidP="00393F6C">
      <w:pPr>
        <w:widowControl/>
        <w:autoSpaceDE/>
        <w:autoSpaceDN/>
        <w:adjustRightInd/>
        <w:spacing w:after="160" w:line="360" w:lineRule="auto"/>
        <w:ind w:left="730" w:right="10" w:firstLine="0"/>
        <w:jc w:val="left"/>
        <w:rPr>
          <w:rFonts w:eastAsiaTheme="minorHAnsi"/>
          <w:noProof w:val="0"/>
          <w:lang w:val="en-MY"/>
        </w:rPr>
      </w:pPr>
    </w:p>
    <w:p w:rsidR="00393F6C" w:rsidRPr="00393F6C" w:rsidRDefault="00393F6C" w:rsidP="00393F6C">
      <w:pPr>
        <w:widowControl/>
        <w:autoSpaceDE/>
        <w:autoSpaceDN/>
        <w:adjustRightInd/>
        <w:spacing w:after="160" w:line="360" w:lineRule="auto"/>
        <w:ind w:left="730" w:right="10" w:firstLine="0"/>
        <w:jc w:val="left"/>
        <w:rPr>
          <w:rFonts w:eastAsiaTheme="minorHAnsi"/>
          <w:noProof w:val="0"/>
          <w:lang w:val="en-MY"/>
        </w:rPr>
      </w:pPr>
    </w:p>
    <w:p w:rsidR="00393F6C" w:rsidRDefault="00393F6C" w:rsidP="00393F6C">
      <w:pPr>
        <w:spacing w:line="360" w:lineRule="auto"/>
        <w:ind w:left="730" w:right="10"/>
      </w:pPr>
    </w:p>
    <w:p w:rsidR="00393F6C" w:rsidRPr="00393F6C" w:rsidRDefault="00393F6C" w:rsidP="00393F6C">
      <w:pPr>
        <w:widowControl/>
        <w:autoSpaceDE/>
        <w:autoSpaceDN/>
        <w:adjustRightInd/>
        <w:spacing w:after="160" w:line="360" w:lineRule="auto"/>
        <w:ind w:left="0" w:right="10" w:firstLine="0"/>
        <w:jc w:val="left"/>
        <w:rPr>
          <w:rFonts w:eastAsiaTheme="minorHAnsi"/>
          <w:b/>
          <w:noProof w:val="0"/>
          <w:lang w:val="en-MY"/>
        </w:rPr>
      </w:pPr>
      <w:r w:rsidRPr="00393F6C">
        <w:rPr>
          <w:rFonts w:eastAsiaTheme="minorHAnsi"/>
          <w:b/>
          <w:noProof w:val="0"/>
          <w:lang w:val="en-MY"/>
        </w:rPr>
        <w:lastRenderedPageBreak/>
        <w:t>1.7 METODOLOGI</w:t>
      </w:r>
    </w:p>
    <w:p w:rsidR="00393F6C" w:rsidRPr="00393F6C" w:rsidRDefault="00393F6C" w:rsidP="00393F6C">
      <w:pPr>
        <w:widowControl/>
        <w:autoSpaceDE/>
        <w:autoSpaceDN/>
        <w:adjustRightInd/>
        <w:spacing w:after="160" w:line="360" w:lineRule="auto"/>
        <w:ind w:left="0" w:right="10" w:firstLine="0"/>
        <w:jc w:val="left"/>
        <w:rPr>
          <w:rFonts w:eastAsiaTheme="minorHAnsi"/>
          <w:noProof w:val="0"/>
          <w:lang w:val="en-MY"/>
        </w:rPr>
      </w:pPr>
      <w:r w:rsidRPr="00393F6C">
        <w:rPr>
          <w:rFonts w:eastAsiaTheme="minorHAnsi"/>
          <w:noProof w:val="0"/>
          <w:lang w:val="en-MY"/>
        </w:rPr>
        <w:t xml:space="preserve">        </w:t>
      </w:r>
    </w:p>
    <w:p w:rsidR="00393F6C" w:rsidRPr="00393F6C" w:rsidRDefault="00393F6C" w:rsidP="00393F6C">
      <w:pPr>
        <w:widowControl/>
        <w:autoSpaceDE/>
        <w:autoSpaceDN/>
        <w:adjustRightInd/>
        <w:spacing w:after="160" w:line="360" w:lineRule="auto"/>
        <w:ind w:left="0" w:right="10" w:firstLine="0"/>
        <w:jc w:val="left"/>
        <w:rPr>
          <w:rFonts w:eastAsiaTheme="minorHAnsi"/>
          <w:noProof w:val="0"/>
          <w:lang w:val="en-MY"/>
        </w:rPr>
      </w:pPr>
      <w:r w:rsidRPr="00393F6C">
        <w:rPr>
          <w:rFonts w:eastAsiaTheme="minorHAnsi"/>
          <w:noProof w:val="0"/>
          <w:lang w:val="en-MY"/>
        </w:rPr>
        <w:t xml:space="preserve">       Metodologi merujuk kepada tatacara melaksanakan kajian atau tatacara mendapatkan maklumat bagi mencapai matlamat kajian dan menetapkan kaedah kajian sebagai segala langkah atau prosedur untuk mencapai segala langkah atau prosedur untuk mencapai segala objektif. Bagi membangunkan sistem ini, kaedah metodologi yang dipilih ialah “Agile”.</w:t>
      </w:r>
    </w:p>
    <w:p w:rsidR="00393F6C" w:rsidRPr="00393F6C" w:rsidRDefault="00393F6C" w:rsidP="00393F6C">
      <w:pPr>
        <w:widowControl/>
        <w:autoSpaceDE/>
        <w:autoSpaceDN/>
        <w:adjustRightInd/>
        <w:spacing w:after="160" w:line="360" w:lineRule="auto"/>
        <w:ind w:left="0" w:right="10" w:firstLine="0"/>
        <w:jc w:val="left"/>
        <w:rPr>
          <w:rFonts w:eastAsiaTheme="minorHAnsi"/>
          <w:noProof w:val="0"/>
          <w:lang w:val="en-MY"/>
        </w:rPr>
      </w:pPr>
      <w:r w:rsidRPr="00393F6C">
        <w:rPr>
          <w:rFonts w:eastAsiaTheme="minorHAnsi"/>
          <w:noProof w:val="0"/>
          <w:lang w:val="en-MY"/>
        </w:rPr>
        <w:t xml:space="preserve">       Kaedah “Agile” ini merujuk kepada sekumpulan metodologi pembangunan perisian berdasarkan pembangunan yang berulang kali. Kaedah “Agile” memperkenalkan pengurusan projek yang berdisiplin yang menggalakkan kekerapan pemeriksaan dan adaptasi, satu falsafah kepimpinan yang mengeratkan kerja berpasukan, sifat bertanggungjawab dan pengurusan kendiri untuk menghasilkan perisian yang berkualiti tinggi dengan </w:t>
      </w:r>
      <w:proofErr w:type="gramStart"/>
      <w:r w:rsidRPr="00393F6C">
        <w:rPr>
          <w:rFonts w:eastAsiaTheme="minorHAnsi"/>
          <w:noProof w:val="0"/>
          <w:lang w:val="en-MY"/>
        </w:rPr>
        <w:t>kadar</w:t>
      </w:r>
      <w:proofErr w:type="gramEnd"/>
      <w:r w:rsidRPr="00393F6C">
        <w:rPr>
          <w:rFonts w:eastAsiaTheme="minorHAnsi"/>
          <w:noProof w:val="0"/>
          <w:lang w:val="en-MY"/>
        </w:rPr>
        <w:t xml:space="preserve"> segera. “Scrum” adalah salah satu teknik dalam metodologi “Agile” yang membenarkan pembangunan perisian yang pantas dan membolehkan pemeriksaan perisian dilakukan dengan kerap. “Product backlog” adalah suatu keperluan sistem di mana di dalamnya </w:t>
      </w:r>
      <w:proofErr w:type="gramStart"/>
      <w:r w:rsidRPr="00393F6C">
        <w:rPr>
          <w:rFonts w:eastAsiaTheme="minorHAnsi"/>
          <w:noProof w:val="0"/>
          <w:lang w:val="en-MY"/>
        </w:rPr>
        <w:t>akan</w:t>
      </w:r>
      <w:proofErr w:type="gramEnd"/>
      <w:r w:rsidRPr="00393F6C">
        <w:rPr>
          <w:rFonts w:eastAsiaTheme="minorHAnsi"/>
          <w:noProof w:val="0"/>
          <w:lang w:val="en-MY"/>
        </w:rPr>
        <w:t xml:space="preserve"> terkandung fungsi sistem, senarai kepentingan dari pemilik projek, dan segala yang perlu bagi membantu dalam proses pembangunan sistem.</w:t>
      </w:r>
    </w:p>
    <w:p w:rsidR="00393F6C" w:rsidRPr="00393F6C" w:rsidRDefault="00393F6C" w:rsidP="00393F6C">
      <w:pPr>
        <w:widowControl/>
        <w:autoSpaceDE/>
        <w:autoSpaceDN/>
        <w:adjustRightInd/>
        <w:spacing w:after="160" w:line="360" w:lineRule="auto"/>
        <w:ind w:left="730" w:right="10" w:firstLine="0"/>
        <w:jc w:val="center"/>
        <w:rPr>
          <w:rFonts w:eastAsiaTheme="minorHAnsi"/>
          <w:noProof w:val="0"/>
          <w:lang w:val="en-MY"/>
        </w:rPr>
      </w:pPr>
      <w:r w:rsidRPr="00393F6C">
        <w:rPr>
          <w:rFonts w:eastAsiaTheme="minorHAnsi"/>
          <w:lang w:val="en-MY" w:eastAsia="en-MY"/>
        </w:rPr>
        <mc:AlternateContent>
          <mc:Choice Requires="wpg">
            <w:drawing>
              <wp:anchor distT="0" distB="0" distL="114300" distR="114300" simplePos="0" relativeHeight="251659264" behindDoc="0" locked="0" layoutInCell="1" allowOverlap="1" wp14:anchorId="2F2C5EC6" wp14:editId="543CA805">
                <wp:simplePos x="0" y="0"/>
                <wp:positionH relativeFrom="margin">
                  <wp:posOffset>-485523</wp:posOffset>
                </wp:positionH>
                <wp:positionV relativeFrom="margin">
                  <wp:align>bottom</wp:align>
                </wp:positionV>
                <wp:extent cx="6438900" cy="3876675"/>
                <wp:effectExtent l="0" t="0" r="0" b="0"/>
                <wp:wrapTopAndBottom/>
                <wp:docPr id="31568" name="Group 31568"/>
                <wp:cNvGraphicFramePr/>
                <a:graphic xmlns:a="http://schemas.openxmlformats.org/drawingml/2006/main">
                  <a:graphicData uri="http://schemas.microsoft.com/office/word/2010/wordprocessingGroup">
                    <wpg:wgp>
                      <wpg:cNvGrpSpPr/>
                      <wpg:grpSpPr>
                        <a:xfrm>
                          <a:off x="0" y="0"/>
                          <a:ext cx="6438900" cy="3876675"/>
                          <a:chOff x="658808" y="-323850"/>
                          <a:chExt cx="6334842" cy="4680345"/>
                        </a:xfrm>
                      </wpg:grpSpPr>
                      <pic:pic xmlns:pic="http://schemas.openxmlformats.org/drawingml/2006/picture">
                        <pic:nvPicPr>
                          <pic:cNvPr id="371" name="Picture 371"/>
                          <pic:cNvPicPr/>
                        </pic:nvPicPr>
                        <pic:blipFill>
                          <a:blip r:embed="rId8"/>
                          <a:stretch>
                            <a:fillRect/>
                          </a:stretch>
                        </pic:blipFill>
                        <pic:spPr>
                          <a:xfrm>
                            <a:off x="1391794" y="-323850"/>
                            <a:ext cx="4582160" cy="2823210"/>
                          </a:xfrm>
                          <a:prstGeom prst="rect">
                            <a:avLst/>
                          </a:prstGeom>
                        </pic:spPr>
                      </pic:pic>
                      <wps:wsp>
                        <wps:cNvPr id="374" name="Rectangle 374"/>
                        <wps:cNvSpPr/>
                        <wps:spPr>
                          <a:xfrm>
                            <a:off x="2313940" y="2832185"/>
                            <a:ext cx="2721343" cy="224466"/>
                          </a:xfrm>
                          <a:prstGeom prst="rect">
                            <a:avLst/>
                          </a:prstGeom>
                          <a:ln>
                            <a:noFill/>
                          </a:ln>
                        </wps:spPr>
                        <wps:txbx>
                          <w:txbxContent>
                            <w:p w:rsidR="00BF5D91" w:rsidRDefault="00BF5D91" w:rsidP="00393F6C"/>
                          </w:txbxContent>
                        </wps:txbx>
                        <wps:bodyPr horzOverflow="overflow" vert="horz" lIns="0" tIns="0" rIns="0" bIns="0" rtlCol="0">
                          <a:noAutofit/>
                        </wps:bodyPr>
                      </wps:wsp>
                      <wps:wsp>
                        <wps:cNvPr id="375" name="Rectangle 375"/>
                        <wps:cNvSpPr/>
                        <wps:spPr>
                          <a:xfrm>
                            <a:off x="2508036" y="2901496"/>
                            <a:ext cx="2600619" cy="406614"/>
                          </a:xfrm>
                          <a:prstGeom prst="rect">
                            <a:avLst/>
                          </a:prstGeom>
                          <a:ln>
                            <a:noFill/>
                          </a:ln>
                        </wps:spPr>
                        <wps:txbx>
                          <w:txbxContent>
                            <w:p w:rsidR="00BF5D91" w:rsidRPr="00393F6C" w:rsidRDefault="00BF5D91" w:rsidP="00393F6C">
                              <w:pPr>
                                <w:jc w:val="center"/>
                              </w:pPr>
                              <w:r w:rsidRPr="00393F6C">
                                <w:rPr>
                                  <w:rFonts w:ascii="Calibri" w:eastAsia="Calibri" w:hAnsi="Calibri" w:cs="Calibri"/>
                                  <w:w w:val="105"/>
                                </w:rPr>
                                <w:t>Rajah 1.1 Gambar</w:t>
                              </w:r>
                              <w:r w:rsidRPr="00393F6C">
                                <w:rPr>
                                  <w:rFonts w:ascii="Calibri" w:eastAsia="Calibri" w:hAnsi="Calibri" w:cs="Calibri"/>
                                  <w:i/>
                                  <w:w w:val="105"/>
                                </w:rPr>
                                <w:t xml:space="preserve"> </w:t>
                              </w:r>
                              <w:r w:rsidRPr="00393F6C">
                                <w:rPr>
                                  <w:rFonts w:ascii="Calibri" w:eastAsia="Calibri" w:hAnsi="Calibri" w:cs="Calibri"/>
                                  <w:w w:val="105"/>
                                </w:rPr>
                                <w:t>Rajah bagi</w:t>
                              </w:r>
                              <w:r w:rsidRPr="00393F6C">
                                <w:rPr>
                                  <w:rFonts w:ascii="Calibri" w:eastAsia="Calibri" w:hAnsi="Calibri" w:cs="Calibri"/>
                                  <w:i/>
                                  <w:w w:val="105"/>
                                </w:rPr>
                                <w:t xml:space="preserve"> </w:t>
                              </w:r>
                              <w:r w:rsidRPr="00393F6C">
                                <w:rPr>
                                  <w:rFonts w:ascii="Calibri" w:eastAsia="Calibri" w:hAnsi="Calibri" w:cs="Calibri"/>
                                  <w:w w:val="105"/>
                                </w:rPr>
                                <w:t>Proses</w:t>
                              </w:r>
                              <w:r w:rsidRPr="00393F6C">
                                <w:rPr>
                                  <w:rFonts w:ascii="Calibri" w:eastAsia="Calibri" w:hAnsi="Calibri" w:cs="Calibri"/>
                                  <w:i/>
                                  <w:w w:val="105"/>
                                </w:rPr>
                                <w:t xml:space="preserve"> </w:t>
                              </w:r>
                              <w:r w:rsidRPr="00393F6C">
                                <w:rPr>
                                  <w:rFonts w:ascii="Calibri" w:eastAsia="Calibri" w:hAnsi="Calibri" w:cs="Calibri"/>
                                  <w:w w:val="105"/>
                                </w:rPr>
                                <w:t>“Scrum”</w:t>
                              </w:r>
                            </w:p>
                          </w:txbxContent>
                        </wps:txbx>
                        <wps:bodyPr horzOverflow="overflow" vert="horz" lIns="0" tIns="0" rIns="0" bIns="0" rtlCol="0">
                          <a:noAutofit/>
                        </wps:bodyPr>
                      </wps:wsp>
                      <wps:wsp>
                        <wps:cNvPr id="31308" name="Rectangle 31308"/>
                        <wps:cNvSpPr/>
                        <wps:spPr>
                          <a:xfrm>
                            <a:off x="2337410" y="3083644"/>
                            <a:ext cx="4656240" cy="224466"/>
                          </a:xfrm>
                          <a:prstGeom prst="rect">
                            <a:avLst/>
                          </a:prstGeom>
                          <a:ln>
                            <a:noFill/>
                          </a:ln>
                        </wps:spPr>
                        <wps:txbx>
                          <w:txbxContent>
                            <w:p w:rsidR="00BF5D91" w:rsidRPr="00903E39" w:rsidRDefault="00BF5D91" w:rsidP="00393F6C">
                              <w:pPr>
                                <w:rPr>
                                  <w:i/>
                                </w:rPr>
                              </w:pPr>
                              <w:r>
                                <w:t xml:space="preserve"> </w:t>
                              </w:r>
                            </w:p>
                          </w:txbxContent>
                        </wps:txbx>
                        <wps:bodyPr horzOverflow="overflow" vert="horz" lIns="0" tIns="0" rIns="0" bIns="0" rtlCol="0">
                          <a:noAutofit/>
                        </wps:bodyPr>
                      </wps:wsp>
                      <wps:wsp>
                        <wps:cNvPr id="31306" name="Rectangle 31306"/>
                        <wps:cNvSpPr/>
                        <wps:spPr>
                          <a:xfrm>
                            <a:off x="658808" y="4132029"/>
                            <a:ext cx="1541676" cy="224466"/>
                          </a:xfrm>
                          <a:prstGeom prst="rect">
                            <a:avLst/>
                          </a:prstGeom>
                          <a:ln>
                            <a:noFill/>
                          </a:ln>
                        </wps:spPr>
                        <wps:txbx>
                          <w:txbxContent>
                            <w:p w:rsidR="00BF5D91" w:rsidRDefault="00BF5D91" w:rsidP="00393F6C"/>
                          </w:txbxContent>
                        </wps:txbx>
                        <wps:bodyPr horzOverflow="overflow" vert="horz"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2F2C5EC6" id="Group 31568" o:spid="_x0000_s1026" style="position:absolute;left:0;text-align:left;margin-left:-38.25pt;margin-top:0;width:507pt;height:305.25pt;z-index:251659264;mso-position-horizontal-relative:margin;mso-position-vertical:bottom;mso-position-vertical-relative:margin;mso-width-relative:margin;mso-height-relative:margin" coordorigin="6588,-3238" coordsize="63348,4680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1" o:spid="_x0000_s1027" type="#_x0000_t75" style="position:absolute;left:13917;top:-3238;width:45822;height:28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">
                  <v:imagedata r:id="rId9" o:title=""/>
                </v:shape>
                <v:rect id="Rectangle 374" o:spid="_x0000_s1028" style="position:absolute;left:23139;top:28321;width:27213;height:2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" filled="f" stroked="f">
                  <v:textbox inset="0,0,0,0">
                    <w:txbxContent>
                      <w:p w:rsidR="00BF5D91" w:rsidRDefault="00BF5D91" w:rsidP="00393F6C"/>
                    </w:txbxContent>
                  </v:textbox>
                </v:rect>
                <v:rect id="Rectangle 375" o:spid="_x0000_s1029" style="position:absolute;left:25080;top:29014;width:26006;height:4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" filled="f" stroked="f">
                  <v:textbox inset="0,0,0,0">
                    <w:txbxContent>
                      <w:p w:rsidR="00BF5D91" w:rsidRPr="00393F6C" w:rsidRDefault="00BF5D91" w:rsidP="00393F6C">
                        <w:pPr>
                          <w:jc w:val="center"/>
                        </w:pPr>
                        <w:r w:rsidRPr="00393F6C">
                          <w:rPr>
                            <w:rFonts w:ascii="Calibri" w:eastAsia="Calibri" w:hAnsi="Calibri" w:cs="Calibri"/>
                            <w:w w:val="105"/>
                          </w:rPr>
                          <w:t>Rajah 1.1 Gambar</w:t>
                        </w:r>
                        <w:r w:rsidRPr="00393F6C">
                          <w:rPr>
                            <w:rFonts w:ascii="Calibri" w:eastAsia="Calibri" w:hAnsi="Calibri" w:cs="Calibri"/>
                            <w:i/>
                            <w:w w:val="105"/>
                          </w:rPr>
                          <w:t xml:space="preserve"> </w:t>
                        </w:r>
                        <w:r w:rsidRPr="00393F6C">
                          <w:rPr>
                            <w:rFonts w:ascii="Calibri" w:eastAsia="Calibri" w:hAnsi="Calibri" w:cs="Calibri"/>
                            <w:w w:val="105"/>
                          </w:rPr>
                          <w:t>Rajah bagi</w:t>
                        </w:r>
                        <w:r w:rsidRPr="00393F6C">
                          <w:rPr>
                            <w:rFonts w:ascii="Calibri" w:eastAsia="Calibri" w:hAnsi="Calibri" w:cs="Calibri"/>
                            <w:i/>
                            <w:w w:val="105"/>
                          </w:rPr>
                          <w:t xml:space="preserve"> </w:t>
                        </w:r>
                        <w:r w:rsidRPr="00393F6C">
                          <w:rPr>
                            <w:rFonts w:ascii="Calibri" w:eastAsia="Calibri" w:hAnsi="Calibri" w:cs="Calibri"/>
                            <w:w w:val="105"/>
                          </w:rPr>
                          <w:t>Proses</w:t>
                        </w:r>
                        <w:r w:rsidRPr="00393F6C">
                          <w:rPr>
                            <w:rFonts w:ascii="Calibri" w:eastAsia="Calibri" w:hAnsi="Calibri" w:cs="Calibri"/>
                            <w:i/>
                            <w:w w:val="105"/>
                          </w:rPr>
                          <w:t xml:space="preserve"> </w:t>
                        </w:r>
                        <w:r w:rsidRPr="00393F6C">
                          <w:rPr>
                            <w:rFonts w:ascii="Calibri" w:eastAsia="Calibri" w:hAnsi="Calibri" w:cs="Calibri"/>
                            <w:w w:val="105"/>
                          </w:rPr>
                          <w:t>“Scrum”</w:t>
                        </w:r>
                      </w:p>
                    </w:txbxContent>
                  </v:textbox>
                </v:rect>
                <v:rect id="Rectangle 31308" o:spid="_x0000_s1030" style="position:absolute;left:23374;top:30836;width:46562;height:2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" filled="f" stroked="f">
                  <v:textbox inset="0,0,0,0">
                    <w:txbxContent>
                      <w:p w:rsidR="00BF5D91" w:rsidRPr="00903E39" w:rsidRDefault="00BF5D91" w:rsidP="00393F6C">
                        <w:pPr>
                          <w:rPr>
                            <w:i/>
                          </w:rPr>
                        </w:pPr>
                        <w:r>
                          <w:t xml:space="preserve"> </w:t>
                        </w:r>
                      </w:p>
                    </w:txbxContent>
                  </v:textbox>
                </v:rect>
                <v:rect id="Rectangle 31306" o:spid="_x0000_s1031" style="position:absolute;left:6588;top:41320;width:1541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" filled="f" stroked="f">
                  <v:textbox inset="0,0,0,0">
                    <w:txbxContent>
                      <w:p w:rsidR="00BF5D91" w:rsidRDefault="00BF5D91" w:rsidP="00393F6C"/>
                    </w:txbxContent>
                  </v:textbox>
                </v:rect>
                <w10:wrap type="topAndBottom" anchorx="margin" anchory="margin"/>
              </v:group>
            </w:pict>
          </mc:Fallback>
        </mc:AlternateContent>
      </w: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b/>
          <w:noProof w:val="0"/>
          <w:lang w:val="en-MY"/>
        </w:rPr>
      </w:pPr>
      <w:r w:rsidRPr="00393F6C">
        <w:rPr>
          <w:rFonts w:eastAsiaTheme="minorHAnsi"/>
          <w:b/>
          <w:noProof w:val="0"/>
          <w:lang w:val="en-MY"/>
        </w:rPr>
        <w:t xml:space="preserve">1.8 JADUAL PROJEK </w:t>
      </w:r>
    </w:p>
    <w:p w:rsidR="00393F6C" w:rsidRPr="00393F6C" w:rsidRDefault="00393F6C" w:rsidP="00393F6C">
      <w:pPr>
        <w:widowControl/>
        <w:autoSpaceDE/>
        <w:autoSpaceDN/>
        <w:adjustRightInd/>
        <w:spacing w:after="0" w:line="360" w:lineRule="auto"/>
        <w:ind w:left="0" w:right="10" w:firstLine="0"/>
        <w:rPr>
          <w:rFonts w:eastAsiaTheme="minorHAnsi"/>
          <w:b/>
          <w:noProof w:val="0"/>
          <w:lang w:val="en-MY"/>
        </w:rPr>
      </w:pPr>
    </w:p>
    <w:p w:rsidR="00393F6C" w:rsidRPr="00393F6C" w:rsidRDefault="00393F6C" w:rsidP="00393F6C">
      <w:pPr>
        <w:keepNext/>
        <w:widowControl/>
        <w:autoSpaceDE/>
        <w:autoSpaceDN/>
        <w:adjustRightInd/>
        <w:spacing w:after="0" w:line="360" w:lineRule="auto"/>
        <w:ind w:left="0" w:right="10" w:firstLine="0"/>
        <w:jc w:val="left"/>
        <w:rPr>
          <w:rFonts w:eastAsiaTheme="minorHAnsi"/>
          <w:noProof w:val="0"/>
          <w:lang w:val="en-MY"/>
        </w:rPr>
      </w:pPr>
    </w:p>
    <w:p w:rsidR="00393F6C" w:rsidRPr="00393F6C" w:rsidRDefault="00393F6C" w:rsidP="00393F6C">
      <w:pPr>
        <w:keepNext/>
        <w:widowControl/>
        <w:autoSpaceDE/>
        <w:autoSpaceDN/>
        <w:adjustRightInd/>
        <w:spacing w:after="0" w:line="360" w:lineRule="auto"/>
        <w:ind w:left="0" w:right="10" w:firstLine="0"/>
        <w:jc w:val="left"/>
        <w:rPr>
          <w:rFonts w:eastAsiaTheme="minorHAnsi"/>
          <w:noProof w:val="0"/>
          <w:lang w:val="en-MY"/>
        </w:rPr>
      </w:pPr>
      <w:r w:rsidRPr="00393F6C">
        <w:rPr>
          <w:rFonts w:eastAsiaTheme="minorHAnsi"/>
          <w:noProof w:val="0"/>
          <w:lang w:val="en-MY"/>
        </w:rPr>
        <w:t xml:space="preserve">Jadual projek adalah perancangan agihan masa yang diperuntukkan untuk menyelesaikan setiap peringkat iaitu peringkat perancangan, peringkat menganalisis sistem, </w:t>
      </w:r>
      <w:proofErr w:type="gramStart"/>
      <w:r w:rsidRPr="00393F6C">
        <w:rPr>
          <w:rFonts w:eastAsiaTheme="minorHAnsi"/>
          <w:noProof w:val="0"/>
          <w:lang w:val="en-MY"/>
        </w:rPr>
        <w:t>peringkat  mereka</w:t>
      </w:r>
      <w:proofErr w:type="gramEnd"/>
      <w:r w:rsidRPr="00393F6C">
        <w:rPr>
          <w:rFonts w:eastAsiaTheme="minorHAnsi"/>
          <w:noProof w:val="0"/>
          <w:lang w:val="en-MY"/>
        </w:rPr>
        <w:t xml:space="preserve"> bentuk sistem, peringkat pengujian, peringkat penggunaan dan peringkat . Setiap aktiviti yang berlaku didalam setiap peringkat dipecahkan kepada jangka masa tertentu agar projek dapat diselesaikan dalam tempoh masa yang ditetapkan. Berikut adalah pecahan kerja dan masa dalam carta gantt.</w:t>
      </w:r>
      <w:r w:rsidRPr="00393F6C">
        <w:rPr>
          <w:rFonts w:eastAsiaTheme="minorHAnsi"/>
          <w:lang w:val="en-MY" w:eastAsia="en-MY"/>
        </w:rPr>
        <w:drawing>
          <wp:inline distT="0" distB="0" distL="0" distR="0" wp14:anchorId="3606BCB5" wp14:editId="3B822D04">
            <wp:extent cx="5488749" cy="5437847"/>
            <wp:effectExtent l="19050" t="0" r="17145"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393F6C" w:rsidRPr="00393F6C" w:rsidRDefault="00393F6C" w:rsidP="00393F6C">
      <w:pPr>
        <w:widowControl/>
        <w:autoSpaceDE/>
        <w:autoSpaceDN/>
        <w:adjustRightInd/>
        <w:spacing w:after="200" w:line="360" w:lineRule="auto"/>
        <w:ind w:left="0" w:firstLine="0"/>
        <w:jc w:val="center"/>
        <w:rPr>
          <w:rFonts w:eastAsiaTheme="minorHAnsi"/>
          <w:iCs/>
          <w:noProof w:val="0"/>
          <w:lang w:val="en-MY"/>
        </w:rPr>
      </w:pPr>
      <w:r w:rsidRPr="00393F6C">
        <w:rPr>
          <w:rFonts w:eastAsiaTheme="minorHAnsi"/>
          <w:iCs/>
          <w:noProof w:val="0"/>
          <w:lang w:val="en-MY"/>
        </w:rPr>
        <w:t>Rajah 1.2 Pecahan Kerja Pembangunan Sistem Go-Food</w:t>
      </w: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r w:rsidRPr="00393F6C">
        <w:rPr>
          <w:rFonts w:eastAsiaTheme="minorHAnsi"/>
          <w:lang w:val="en-MY" w:eastAsia="en-MY"/>
        </w:rPr>
        <w:drawing>
          <wp:inline distT="0" distB="0" distL="0" distR="0" wp14:anchorId="273649A9" wp14:editId="68B48F64">
            <wp:extent cx="5731510" cy="3097732"/>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097732"/>
                    </a:xfrm>
                    <a:prstGeom prst="rect">
                      <a:avLst/>
                    </a:prstGeom>
                    <a:noFill/>
                    <a:ln>
                      <a:noFill/>
                    </a:ln>
                  </pic:spPr>
                </pic:pic>
              </a:graphicData>
            </a:graphic>
          </wp:inline>
        </w:drawing>
      </w:r>
    </w:p>
    <w:p w:rsidR="00393F6C" w:rsidRPr="00393F6C" w:rsidRDefault="00393F6C" w:rsidP="00393F6C">
      <w:pPr>
        <w:widowControl/>
        <w:autoSpaceDE/>
        <w:autoSpaceDN/>
        <w:adjustRightInd/>
        <w:spacing w:after="200" w:line="360" w:lineRule="auto"/>
        <w:ind w:left="0" w:firstLine="0"/>
        <w:jc w:val="center"/>
        <w:rPr>
          <w:rFonts w:eastAsiaTheme="minorHAnsi"/>
          <w:iCs/>
          <w:noProof w:val="0"/>
          <w:lang w:val="en-MY"/>
        </w:rPr>
      </w:pPr>
      <w:r w:rsidRPr="00393F6C">
        <w:rPr>
          <w:rFonts w:eastAsiaTheme="minorHAnsi"/>
          <w:iCs/>
          <w:noProof w:val="0"/>
          <w:lang w:val="en-MY"/>
        </w:rPr>
        <w:t>Rajah 1.3 Carta Gantt Perlaksanaan Projek</w:t>
      </w: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b/>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b/>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b/>
          <w:noProof w:val="0"/>
          <w:lang w:val="en-MY"/>
        </w:rPr>
      </w:pPr>
      <w:r w:rsidRPr="00393F6C">
        <w:rPr>
          <w:rFonts w:eastAsiaTheme="minorHAnsi"/>
          <w:b/>
          <w:noProof w:val="0"/>
          <w:lang w:val="en-MY"/>
        </w:rPr>
        <w:t>1.9 KESIMPULAN</w:t>
      </w: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r w:rsidRPr="00393F6C">
        <w:rPr>
          <w:rFonts w:eastAsiaTheme="minorHAnsi"/>
          <w:noProof w:val="0"/>
          <w:lang w:val="en-MY"/>
        </w:rPr>
        <w:t xml:space="preserve">Secara keseluruhannya, </w:t>
      </w:r>
      <w:proofErr w:type="gramStart"/>
      <w:r w:rsidRPr="00393F6C">
        <w:rPr>
          <w:rFonts w:eastAsiaTheme="minorHAnsi"/>
          <w:noProof w:val="0"/>
          <w:lang w:val="en-MY"/>
        </w:rPr>
        <w:t>bab</w:t>
      </w:r>
      <w:proofErr w:type="gramEnd"/>
      <w:r w:rsidRPr="00393F6C">
        <w:rPr>
          <w:rFonts w:eastAsiaTheme="minorHAnsi"/>
          <w:noProof w:val="0"/>
          <w:lang w:val="en-MY"/>
        </w:rPr>
        <w:t xml:space="preserve"> ini memberi gambaran awal tentang pembangunan projek ini. Objektf projek telah diperincikan dengan matlamat yang ingin dicapai berdasarkan penyataan masalah yang telah dihuraikan. Harapannya agar sistem aplikasi E-Dagang Go Food bagi menyokong Bisnes Sosial ini dapat menyelesaikan masalah masyarakat iaitu membantu memudahkan dan menjimatkan masa dalam urusan pembelian dan penjualan makanan secara atas talian. </w:t>
      </w: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393F6C" w:rsidRDefault="00393F6C" w:rsidP="00393F6C">
      <w:pPr>
        <w:widowControl/>
        <w:autoSpaceDE/>
        <w:autoSpaceDN/>
        <w:adjustRightInd/>
        <w:spacing w:after="0" w:line="360" w:lineRule="auto"/>
        <w:ind w:left="0" w:right="10" w:firstLine="0"/>
        <w:rPr>
          <w:rFonts w:eastAsiaTheme="minorHAnsi"/>
          <w:noProof w:val="0"/>
          <w:lang w:val="en-MY"/>
        </w:rPr>
      </w:pPr>
    </w:p>
    <w:p w:rsidR="00393F6C" w:rsidRPr="009B50C7" w:rsidRDefault="00393F6C" w:rsidP="00393F6C">
      <w:pPr>
        <w:spacing w:line="360" w:lineRule="auto"/>
        <w:ind w:left="730" w:right="10"/>
      </w:pPr>
    </w:p>
    <w:p w:rsidR="00F179C5" w:rsidRPr="00F179C5" w:rsidRDefault="00F179C5" w:rsidP="00F179C5">
      <w:pPr>
        <w:tabs>
          <w:tab w:val="left" w:pos="652"/>
          <w:tab w:val="left" w:pos="709"/>
          <w:tab w:val="left" w:pos="765"/>
          <w:tab w:val="left" w:pos="822"/>
          <w:tab w:val="left" w:pos="879"/>
          <w:tab w:val="left" w:pos="936"/>
        </w:tabs>
        <w:autoSpaceDE/>
        <w:autoSpaceDN/>
        <w:adjustRightInd/>
        <w:spacing w:before="1320" w:after="760" w:line="360" w:lineRule="auto"/>
        <w:ind w:left="0" w:firstLine="0"/>
        <w:jc w:val="center"/>
        <w:outlineLvl w:val="0"/>
        <w:rPr>
          <w:rFonts w:eastAsia="Calibri" w:cs="Arial"/>
          <w:b/>
          <w:caps/>
          <w:noProof w:val="0"/>
          <w:sz w:val="22"/>
          <w:szCs w:val="20"/>
          <w:lang w:val="ms-MY"/>
        </w:rPr>
      </w:pPr>
      <w:r w:rsidRPr="00F179C5">
        <w:rPr>
          <w:rFonts w:eastAsia="Calibri" w:cs="Arial"/>
          <w:b/>
          <w:caps/>
          <w:noProof w:val="0"/>
          <w:sz w:val="22"/>
          <w:szCs w:val="20"/>
          <w:lang w:val="ms-MY"/>
        </w:rPr>
        <w:lastRenderedPageBreak/>
        <w:t xml:space="preserve">BAB II </w:t>
      </w:r>
      <w:r w:rsidRPr="00F179C5">
        <w:rPr>
          <w:rFonts w:eastAsia="Calibri" w:cs="Arial"/>
          <w:b/>
          <w:caps/>
          <w:noProof w:val="0"/>
          <w:sz w:val="22"/>
          <w:szCs w:val="20"/>
          <w:lang w:val="ms-MY"/>
        </w:rPr>
        <w:br/>
      </w:r>
      <w:r w:rsidRPr="00F179C5">
        <w:rPr>
          <w:rFonts w:eastAsia="Calibri" w:cs="Arial"/>
          <w:b/>
          <w:caps/>
          <w:noProof w:val="0"/>
          <w:sz w:val="22"/>
          <w:szCs w:val="20"/>
          <w:lang w:val="ms-MY"/>
        </w:rPr>
        <w:br/>
      </w:r>
      <w:r w:rsidRPr="00F179C5">
        <w:rPr>
          <w:rFonts w:eastAsia="Calibri" w:cs="Arial"/>
          <w:b/>
          <w:caps/>
          <w:noProof w:val="0"/>
          <w:sz w:val="22"/>
          <w:szCs w:val="20"/>
          <w:lang w:val="ms-MY"/>
        </w:rPr>
        <w:br/>
      </w:r>
      <w:bookmarkStart w:id="0" w:name="_Toc470620103"/>
      <w:r w:rsidRPr="00F179C5">
        <w:rPr>
          <w:rFonts w:eastAsiaTheme="minorEastAsia" w:cs="Arial" w:hint="eastAsia"/>
          <w:b/>
          <w:caps/>
          <w:noProof w:val="0"/>
          <w:sz w:val="22"/>
          <w:szCs w:val="20"/>
          <w:lang w:val="ms-MY" w:eastAsia="ko-KR"/>
        </w:rPr>
        <w:t>Kajian</w:t>
      </w:r>
      <w:r w:rsidRPr="00F179C5">
        <w:rPr>
          <w:rFonts w:eastAsia="Calibri" w:cs="Arial"/>
          <w:b/>
          <w:caps/>
          <w:noProof w:val="0"/>
          <w:sz w:val="22"/>
          <w:szCs w:val="20"/>
          <w:lang w:val="ms-MY"/>
        </w:rPr>
        <w:t xml:space="preserve"> </w:t>
      </w:r>
      <w:r w:rsidRPr="00F179C5">
        <w:rPr>
          <w:rFonts w:eastAsia="Calibri"/>
          <w:b/>
          <w:caps/>
          <w:noProof w:val="0"/>
          <w:lang w:val="ms-MY"/>
        </w:rPr>
        <w:t>KESUSASTERAAN</w:t>
      </w:r>
      <w:bookmarkEnd w:id="0"/>
    </w:p>
    <w:p w:rsidR="00F179C5" w:rsidRPr="00F179C5" w:rsidRDefault="00F179C5" w:rsidP="00F179C5">
      <w:pPr>
        <w:numPr>
          <w:ilvl w:val="2"/>
          <w:numId w:val="0"/>
        </w:numPr>
        <w:autoSpaceDE/>
        <w:autoSpaceDN/>
        <w:adjustRightInd/>
        <w:spacing w:beforeLines="150" w:before="360" w:afterLines="150" w:after="360" w:line="360" w:lineRule="auto"/>
        <w:ind w:left="1003" w:hanging="720"/>
        <w:jc w:val="left"/>
        <w:outlineLvl w:val="1"/>
        <w:rPr>
          <w:rFonts w:eastAsia="Calibri" w:cs="Arial"/>
          <w:b/>
          <w:caps/>
          <w:noProof w:val="0"/>
          <w:sz w:val="22"/>
          <w:szCs w:val="22"/>
          <w:lang w:val="ms-MY"/>
        </w:rPr>
      </w:pPr>
      <w:bookmarkStart w:id="1" w:name="_Toc470620104"/>
      <w:r w:rsidRPr="00F179C5">
        <w:rPr>
          <w:rFonts w:eastAsia="Calibri" w:cs="Arial"/>
          <w:b/>
          <w:caps/>
          <w:noProof w:val="0"/>
          <w:sz w:val="22"/>
          <w:szCs w:val="22"/>
          <w:lang w:val="ms-MY"/>
        </w:rPr>
        <w:t>Pengenalan</w:t>
      </w:r>
      <w:bookmarkEnd w:id="1"/>
    </w:p>
    <w:p w:rsidR="00F179C5" w:rsidRPr="00F179C5" w:rsidRDefault="00F179C5" w:rsidP="00F179C5">
      <w:pPr>
        <w:widowControl/>
        <w:autoSpaceDE/>
        <w:autoSpaceDN/>
        <w:adjustRightInd/>
        <w:spacing w:after="160" w:line="259" w:lineRule="auto"/>
        <w:ind w:left="0" w:firstLine="0"/>
        <w:jc w:val="left"/>
        <w:rPr>
          <w:rFonts w:eastAsiaTheme="minorHAnsi"/>
          <w:noProof w:val="0"/>
          <w:color w:val="000000"/>
          <w:shd w:val="clear" w:color="auto" w:fill="FFFFFF"/>
          <w:lang w:val="en-MY"/>
        </w:rPr>
      </w:pPr>
      <w:r w:rsidRPr="00F179C5">
        <w:rPr>
          <w:rFonts w:asciiTheme="minorHAnsi" w:eastAsiaTheme="minorHAnsi" w:hAnsiTheme="minorHAnsi" w:cstheme="minorBidi"/>
          <w:noProof w:val="0"/>
          <w:sz w:val="22"/>
          <w:szCs w:val="22"/>
          <w:lang w:val="en-MY"/>
        </w:rPr>
        <w:br/>
      </w:r>
      <w:r w:rsidRPr="00F179C5">
        <w:rPr>
          <w:rFonts w:eastAsiaTheme="minorHAnsi"/>
          <w:noProof w:val="0"/>
          <w:lang w:val="en-MY"/>
        </w:rPr>
        <w:t xml:space="preserve">            Kepesatan teknologi pada masa kini sedikit sebanyak telah mempengaruhi kehidupan seharian masyarakat dengan kemudahan sistem digital dan maklumat. </w:t>
      </w:r>
      <w:r w:rsidRPr="00F179C5">
        <w:rPr>
          <w:rFonts w:eastAsiaTheme="minorHAnsi"/>
          <w:noProof w:val="0"/>
          <w:color w:val="000000"/>
          <w:shd w:val="clear" w:color="auto" w:fill="FFFFFF"/>
          <w:lang w:val="en-MY"/>
        </w:rPr>
        <w:t>Pasaran E-dagang meliputi enam bidang iaitu pengiklanan, pendidikan, kewangan, bidang professional, peruncitan dan pelancongan. Keenam-enam bidang ini telah menyumbang kepada pertumbuhan E-dagang yang memberangsangkan. Perdagangan elektronik, E-dagang atau dalam bahasa Inggerisnya Electronic Commerce (EC) adalah sebuah sistem perniagaan dan jual beli yang banyak menggunakan kemudahan teknologi maklumat terutama telekomunikasi canggih sehingga dapat melindungi dan memuaskan pengguna-penggunanya iaitu yang terdiri daripada penjual, pembeli dan pihak-pihak yang ketiga seperti bank, syarikat kewangan, syarikat kad kredit, pengeluar sijil pengesahan digital dan lain-lain lagi. Pra syarat terpenting untuk menjalankan perniagaan dalam suasana yang menggunakan teknologi E-Dagang ini ialah pemilikan kelengkapan IT yang sesuai dan prasarana telekomunikasi yang membolehkan dalam mengakses Internet. Ini sudah tentunya bermula dengan sebuah komputer, modem dan talian telefon. Namun begitu</w:t>
      </w:r>
      <w:r w:rsidRPr="00F179C5">
        <w:rPr>
          <w:rFonts w:eastAsiaTheme="minorHAnsi"/>
          <w:noProof w:val="0"/>
          <w:lang w:val="ms-MY"/>
        </w:rPr>
        <w:t xml:space="preserve">, </w:t>
      </w:r>
      <w:r w:rsidRPr="00F179C5">
        <w:rPr>
          <w:rFonts w:eastAsiaTheme="minorHAnsi"/>
          <w:noProof w:val="0"/>
          <w:color w:val="000000"/>
          <w:shd w:val="clear" w:color="auto" w:fill="FFFFFF"/>
          <w:lang w:val="en-MY"/>
        </w:rPr>
        <w:t>komputer, modem dan talian telefon</w:t>
      </w:r>
      <w:r w:rsidRPr="00F179C5">
        <w:rPr>
          <w:rFonts w:eastAsiaTheme="minorHAnsi"/>
          <w:noProof w:val="0"/>
          <w:lang w:val="ms-MY"/>
        </w:rPr>
        <w:t xml:space="preserve"> bukanlah perkara yang asing lagi bagi masyarakat dan peningkatan pemilikan telefon pintar, komputer riba dan juga barangan berteknologi tinggi secara tidak langsung mendorong kepada kelahiran generasi yang celik dalam bidang teknologi</w:t>
      </w:r>
      <w:r w:rsidRPr="00F179C5">
        <w:rPr>
          <w:rFonts w:eastAsiaTheme="minorHAnsi"/>
          <w:noProof w:val="0"/>
          <w:color w:val="000000"/>
          <w:lang w:val="en-MY"/>
        </w:rPr>
        <w:br/>
      </w:r>
    </w:p>
    <w:p w:rsidR="00F179C5" w:rsidRPr="00F179C5" w:rsidRDefault="00F179C5" w:rsidP="00F179C5">
      <w:pPr>
        <w:widowControl/>
        <w:autoSpaceDE/>
        <w:autoSpaceDN/>
        <w:adjustRightInd/>
        <w:spacing w:after="160" w:line="259" w:lineRule="auto"/>
        <w:ind w:left="0" w:firstLine="0"/>
        <w:jc w:val="left"/>
        <w:rPr>
          <w:rFonts w:eastAsiaTheme="minorHAnsi"/>
          <w:noProof w:val="0"/>
          <w:lang w:val="en-MY"/>
        </w:rPr>
      </w:pPr>
      <w:r w:rsidRPr="00F179C5">
        <w:rPr>
          <w:rFonts w:eastAsiaTheme="minorHAnsi"/>
          <w:noProof w:val="0"/>
          <w:color w:val="000000"/>
          <w:shd w:val="clear" w:color="auto" w:fill="FFFFFF"/>
          <w:lang w:val="en-MY"/>
        </w:rPr>
        <w:t xml:space="preserve">        Penggunaan E-dagang dijangka </w:t>
      </w:r>
      <w:proofErr w:type="gramStart"/>
      <w:r w:rsidRPr="00F179C5">
        <w:rPr>
          <w:rFonts w:eastAsiaTheme="minorHAnsi"/>
          <w:noProof w:val="0"/>
          <w:color w:val="000000"/>
          <w:shd w:val="clear" w:color="auto" w:fill="FFFFFF"/>
          <w:lang w:val="en-MY"/>
        </w:rPr>
        <w:t>akan</w:t>
      </w:r>
      <w:proofErr w:type="gramEnd"/>
      <w:r w:rsidRPr="00F179C5">
        <w:rPr>
          <w:rFonts w:eastAsiaTheme="minorHAnsi"/>
          <w:noProof w:val="0"/>
          <w:color w:val="000000"/>
          <w:shd w:val="clear" w:color="auto" w:fill="FFFFFF"/>
          <w:lang w:val="en-MY"/>
        </w:rPr>
        <w:t xml:space="preserve"> melonjak naik dari setahun demi setahun sesuai dengan meningkatan penerimaan IT di kalangan masyarakat. Hal ini kerana, </w:t>
      </w:r>
      <w:r w:rsidRPr="00F179C5">
        <w:rPr>
          <w:rFonts w:eastAsiaTheme="minorHAnsi"/>
          <w:noProof w:val="0"/>
          <w:lang w:val="en-MY"/>
        </w:rPr>
        <w:t xml:space="preserve">E-dagang membolehkan pengguna menukar barangan dan perkhidmatan secara elektronik bila bila masa tanpa halangan masa atau jarak.  Hal ini kerana, E-dagang sering lebih cepat, lebih murah dan lebih mudah daripada kaedah tradisional barang barter dan perkhidmatan. Jika dilihat dengan nyata, makanan dan perniagaan sememangnya tidak dapat dipisahkan kerana makanan merupakan salah satu keperluan asas bagi manusia dan perniagaan pula wujud bagi memastikan kita dapat memenuhi keperluan hidup. Justeru ramai yang menyedari hakikat ini menjadikan perniagaan makanan suatu yang tidak lapuk dek zaman. Pelbagai </w:t>
      </w:r>
      <w:proofErr w:type="gramStart"/>
      <w:r w:rsidRPr="00F179C5">
        <w:rPr>
          <w:rFonts w:eastAsiaTheme="minorHAnsi"/>
          <w:noProof w:val="0"/>
          <w:lang w:val="en-MY"/>
        </w:rPr>
        <w:t>cara</w:t>
      </w:r>
      <w:proofErr w:type="gramEnd"/>
      <w:r w:rsidRPr="00F179C5">
        <w:rPr>
          <w:rFonts w:eastAsiaTheme="minorHAnsi"/>
          <w:noProof w:val="0"/>
          <w:lang w:val="en-MY"/>
        </w:rPr>
        <w:t xml:space="preserve"> dan kaedah diwujudkan dan dicipta bagi melariskan jualan makanan mereka. Seperti contoh, gerai-gerai di sepanjang jalan dan juga kewujudan Food Truck iaitu </w:t>
      </w:r>
      <w:proofErr w:type="gramStart"/>
      <w:r w:rsidRPr="00F179C5">
        <w:rPr>
          <w:rFonts w:eastAsiaTheme="minorHAnsi"/>
          <w:noProof w:val="0"/>
          <w:lang w:val="en-MY"/>
        </w:rPr>
        <w:t>lori</w:t>
      </w:r>
      <w:proofErr w:type="gramEnd"/>
      <w:r w:rsidRPr="00F179C5">
        <w:rPr>
          <w:rFonts w:eastAsiaTheme="minorHAnsi"/>
          <w:noProof w:val="0"/>
          <w:lang w:val="en-MY"/>
        </w:rPr>
        <w:t xml:space="preserve"> makanan bergerak dalam menjual makanan dilihat begitu menarik di samping menyediakan makanan yang pelbagai jenis dan citarasa. Namun begitu, pada arus perkembangan teknologi pada masa kini, perniagaan makanan dari rumah telah menjadi satu ‘trend’ dan tumbuh bak cendawan selepas hujan. Sementelah lagi di zaman ekonomi tidak menentu ini dan melihat kepada konsepnya yang menguntungkan, perniagaan makanan dari rumah kedengaran seperti sesuatu yang menjanjikan. Walhal, konsep perniagaan dari rumah telah lama wujud, namun bezanya </w:t>
      </w:r>
      <w:r w:rsidRPr="00F179C5">
        <w:rPr>
          <w:rFonts w:eastAsiaTheme="minorHAnsi"/>
          <w:noProof w:val="0"/>
          <w:lang w:val="en-MY"/>
        </w:rPr>
        <w:lastRenderedPageBreak/>
        <w:t>dengan sekarang ialah dahulu mungkin ianya tidak begitu dikenali dan diketahui dek kerana kurangnya jaringan komunikasi yang wujud bagi para peniaga dari rumah untuk memasarkan jualan makanan mereka.</w:t>
      </w:r>
    </w:p>
    <w:p w:rsidR="00F179C5" w:rsidRPr="00F179C5" w:rsidRDefault="00F179C5" w:rsidP="00F179C5">
      <w:pPr>
        <w:widowControl/>
        <w:autoSpaceDE/>
        <w:autoSpaceDN/>
        <w:adjustRightInd/>
        <w:spacing w:after="160" w:line="259" w:lineRule="auto"/>
        <w:ind w:left="0" w:firstLine="0"/>
        <w:jc w:val="left"/>
        <w:rPr>
          <w:rFonts w:eastAsiaTheme="minorHAnsi"/>
          <w:noProof w:val="0"/>
          <w:lang w:val="en-MY"/>
        </w:rPr>
      </w:pPr>
    </w:p>
    <w:p w:rsidR="00F179C5" w:rsidRPr="00F179C5" w:rsidRDefault="00F179C5" w:rsidP="00F179C5">
      <w:pPr>
        <w:widowControl/>
        <w:autoSpaceDE/>
        <w:autoSpaceDN/>
        <w:adjustRightInd/>
        <w:spacing w:after="160" w:line="259" w:lineRule="auto"/>
        <w:ind w:left="0" w:firstLine="0"/>
        <w:jc w:val="left"/>
        <w:rPr>
          <w:rFonts w:eastAsiaTheme="minorHAnsi"/>
          <w:noProof w:val="0"/>
          <w:lang w:val="en-MY"/>
        </w:rPr>
      </w:pPr>
      <w:r w:rsidRPr="00F179C5">
        <w:rPr>
          <w:rFonts w:eastAsiaTheme="minorHAnsi"/>
          <w:noProof w:val="0"/>
          <w:lang w:val="en-MY"/>
        </w:rPr>
        <w:t xml:space="preserve">           Kewujudan pasaran digital ini telah mewujudkan peluang kepada penjual makanan untuk melebarkan perniagaan mereka ke serata dunia. Hal ini kerana kewujudan Internet mampu mewujudkan interaksi dua hala antara penjual dengan pembeli walaupun berjauhan. Ditambah pula dengan kurangnya keperluan terhadap stor fizikal, para usahawan lebih memilih untuk meneroka dunia pasaran digital ini. Ini kerana dengan terhapusnya stor fizikal, peniaga tidak lagi terbeban dengan bil yang bertimbun, kebersihan yang sangat penting dan juga bayaran sewa kedai itu sendiri. Seperti E-dagang, keuntungan yang diperoleh dapat dilipat gandakan dengan penghapusan </w:t>
      </w:r>
      <w:proofErr w:type="gramStart"/>
      <w:r w:rsidRPr="00F179C5">
        <w:rPr>
          <w:rFonts w:eastAsiaTheme="minorHAnsi"/>
          <w:noProof w:val="0"/>
          <w:lang w:val="en-MY"/>
        </w:rPr>
        <w:t>kos</w:t>
      </w:r>
      <w:proofErr w:type="gramEnd"/>
      <w:r w:rsidRPr="00F179C5">
        <w:rPr>
          <w:rFonts w:eastAsiaTheme="minorHAnsi"/>
          <w:noProof w:val="0"/>
          <w:lang w:val="en-MY"/>
        </w:rPr>
        <w:t xml:space="preserve"> penyelenggaraan yang remeh ini. Oleh yang demikian, masyarakat khususnya usahawan yang mula berkecimpung untuk melakukan perniagaan </w:t>
      </w:r>
      <w:proofErr w:type="gramStart"/>
      <w:r w:rsidRPr="00F179C5">
        <w:rPr>
          <w:rFonts w:eastAsiaTheme="minorHAnsi"/>
          <w:noProof w:val="0"/>
          <w:lang w:val="en-MY"/>
        </w:rPr>
        <w:t>akan</w:t>
      </w:r>
      <w:proofErr w:type="gramEnd"/>
      <w:r w:rsidRPr="00F179C5">
        <w:rPr>
          <w:rFonts w:eastAsiaTheme="minorHAnsi"/>
          <w:noProof w:val="0"/>
          <w:lang w:val="en-MY"/>
        </w:rPr>
        <w:t xml:space="preserve"> memilih medium media sosial seperti Facebook, Twitter dan Instagram sebagai platform bagi mereka menjalankan perniagaan.</w:t>
      </w:r>
    </w:p>
    <w:p w:rsidR="00F179C5" w:rsidRPr="00F179C5" w:rsidRDefault="00F179C5" w:rsidP="00F179C5">
      <w:pPr>
        <w:widowControl/>
        <w:autoSpaceDE/>
        <w:autoSpaceDN/>
        <w:adjustRightInd/>
        <w:spacing w:after="160" w:line="259" w:lineRule="auto"/>
        <w:ind w:left="0" w:firstLine="0"/>
        <w:jc w:val="left"/>
        <w:rPr>
          <w:rFonts w:eastAsiaTheme="minorHAnsi"/>
          <w:noProof w:val="0"/>
          <w:lang w:val="en-MY"/>
        </w:rPr>
      </w:pPr>
    </w:p>
    <w:p w:rsidR="00F179C5" w:rsidRPr="00F179C5" w:rsidRDefault="00F179C5" w:rsidP="00F179C5">
      <w:pPr>
        <w:widowControl/>
        <w:autoSpaceDE/>
        <w:autoSpaceDN/>
        <w:adjustRightInd/>
        <w:spacing w:after="160" w:line="259" w:lineRule="auto"/>
        <w:ind w:left="0" w:firstLine="0"/>
        <w:jc w:val="left"/>
        <w:rPr>
          <w:rFonts w:eastAsiaTheme="minorHAnsi"/>
          <w:noProof w:val="0"/>
          <w:lang w:val="en-MY"/>
        </w:rPr>
      </w:pPr>
      <w:r w:rsidRPr="00F179C5">
        <w:rPr>
          <w:rFonts w:eastAsiaTheme="minorHAnsi"/>
          <w:noProof w:val="0"/>
          <w:lang w:val="en-MY"/>
        </w:rPr>
        <w:t xml:space="preserve">         Jumlah pengguna media sosial yang menunjukkan peningkatan secara signifikan menyebabkan peningkatan fungsi tersendiri dalam penggunaan media sosial tersebut. Secara asasnya, E-dagang dan media sosial mempunyai fungsi yang berbeza. Media sosial berperanan untuk menerima dan menyalurkan maklumat serta berkomunikasi dengan orang lain. Sementara E-dagang berfungsi sebagai medium membeli belah, memudahkan interaksi antara penjual dan pembeli di dunia maya. Namun seiring dengan pertumbuhan pengguna di media sosial, ramai megambil inisatif melakukan bisnes dan akhirnya membawa pengguna media sosial ke E-dagang. Statistik dari November 2016 sehingga November 2017 (rujuk rajah ) menunjukkan sebanyak 93.63% masyarakat di Malaysia iaitu majoriti menggunakan Facebook sebagai penggunaan harian mereka. Tambahan pula, Facebook mempunyai fungsi-fungsi khas yang sesuai digunakan oleh usahawan kecil-kecilan dalam menjalankan bisnes makanan. Antaranya ialah kehadiran fungsi laman ‘fanpage’ atau kumpulan dimana </w:t>
      </w:r>
      <w:proofErr w:type="gramStart"/>
      <w:r w:rsidRPr="00F179C5">
        <w:rPr>
          <w:rFonts w:eastAsiaTheme="minorHAnsi"/>
          <w:noProof w:val="0"/>
          <w:lang w:val="en-MY"/>
        </w:rPr>
        <w:t>ia</w:t>
      </w:r>
      <w:proofErr w:type="gramEnd"/>
      <w:r w:rsidRPr="00F179C5">
        <w:rPr>
          <w:rFonts w:eastAsiaTheme="minorHAnsi"/>
          <w:noProof w:val="0"/>
          <w:lang w:val="en-MY"/>
        </w:rPr>
        <w:t xml:space="preserve"> sering digunakan untuk oleh penjual untuk mengemaskini info dan mempromosikan makanan mereka dengan mudah oleh kerana jumlah penggunanya yang ramai. Oleh yang demikian, tidak hairanlah jika ramai penjual menggunakan Facebook salah satu </w:t>
      </w:r>
      <w:proofErr w:type="gramStart"/>
      <w:r w:rsidRPr="00F179C5">
        <w:rPr>
          <w:rFonts w:eastAsiaTheme="minorHAnsi"/>
          <w:noProof w:val="0"/>
          <w:lang w:val="en-MY"/>
        </w:rPr>
        <w:t>cara</w:t>
      </w:r>
      <w:proofErr w:type="gramEnd"/>
      <w:r w:rsidRPr="00F179C5">
        <w:rPr>
          <w:rFonts w:eastAsiaTheme="minorHAnsi"/>
          <w:noProof w:val="0"/>
          <w:lang w:val="en-MY"/>
        </w:rPr>
        <w:t xml:space="preserve"> untuk mempromosikan jualan mereka. Selain itu, kemudahan dalam berurusan dan kepantasan proses jualan semasa penjualan dan pembelian dari atas </w:t>
      </w:r>
      <w:proofErr w:type="gramStart"/>
      <w:r w:rsidRPr="00F179C5">
        <w:rPr>
          <w:rFonts w:eastAsiaTheme="minorHAnsi"/>
          <w:noProof w:val="0"/>
          <w:lang w:val="en-MY"/>
        </w:rPr>
        <w:t>talian  adalah</w:t>
      </w:r>
      <w:proofErr w:type="gramEnd"/>
      <w:r w:rsidRPr="00F179C5">
        <w:rPr>
          <w:rFonts w:eastAsiaTheme="minorHAnsi"/>
          <w:noProof w:val="0"/>
          <w:lang w:val="en-MY"/>
        </w:rPr>
        <w:t xml:space="preserve"> faktor ramai masyarakat memilih untuk menggunakan E-dagang walaupun dalam pembelian makanan berbanding dengan jual beli di kedai-kedai.</w:t>
      </w:r>
    </w:p>
    <w:p w:rsidR="00F179C5" w:rsidRPr="00F179C5" w:rsidRDefault="00F179C5" w:rsidP="00F179C5">
      <w:pPr>
        <w:widowControl/>
        <w:autoSpaceDE/>
        <w:autoSpaceDN/>
        <w:adjustRightInd/>
        <w:spacing w:after="160" w:line="259" w:lineRule="auto"/>
        <w:ind w:left="0" w:firstLine="0"/>
        <w:jc w:val="left"/>
        <w:rPr>
          <w:rFonts w:eastAsiaTheme="minorHAnsi"/>
          <w:noProof w:val="0"/>
          <w:lang w:val="en-MY"/>
        </w:rPr>
      </w:pPr>
    </w:p>
    <w:p w:rsidR="00F179C5" w:rsidRPr="00F179C5" w:rsidRDefault="00F179C5" w:rsidP="00F179C5">
      <w:pPr>
        <w:keepNext/>
        <w:widowControl/>
        <w:autoSpaceDE/>
        <w:autoSpaceDN/>
        <w:adjustRightInd/>
        <w:spacing w:after="160" w:line="259" w:lineRule="auto"/>
        <w:ind w:left="0" w:firstLine="0"/>
        <w:jc w:val="center"/>
        <w:rPr>
          <w:rFonts w:eastAsiaTheme="minorHAnsi"/>
          <w:noProof w:val="0"/>
          <w:lang w:val="en-MY"/>
        </w:rPr>
      </w:pPr>
      <w:r w:rsidRPr="00F179C5">
        <w:rPr>
          <w:rFonts w:eastAsiaTheme="minorHAnsi"/>
          <w:lang w:val="en-MY" w:eastAsia="en-MY"/>
        </w:rPr>
        <w:lastRenderedPageBreak/>
        <w:drawing>
          <wp:inline distT="0" distB="0" distL="0" distR="0" wp14:anchorId="44264894" wp14:editId="0BBB2B56">
            <wp:extent cx="4241340" cy="238569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tCounter-social_media-MY-monthly-201611-201711-ba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49048" cy="2390031"/>
                    </a:xfrm>
                    <a:prstGeom prst="rect">
                      <a:avLst/>
                    </a:prstGeom>
                  </pic:spPr>
                </pic:pic>
              </a:graphicData>
            </a:graphic>
          </wp:inline>
        </w:drawing>
      </w:r>
    </w:p>
    <w:p w:rsidR="00F179C5" w:rsidRPr="00F179C5" w:rsidRDefault="00F179C5" w:rsidP="00F179C5">
      <w:pPr>
        <w:widowControl/>
        <w:autoSpaceDE/>
        <w:autoSpaceDN/>
        <w:adjustRightInd/>
        <w:spacing w:after="200"/>
        <w:ind w:left="0" w:firstLine="0"/>
        <w:jc w:val="center"/>
        <w:rPr>
          <w:rFonts w:eastAsiaTheme="minorHAnsi"/>
          <w:iCs/>
          <w:noProof w:val="0"/>
          <w:lang w:val="en-MY"/>
        </w:rPr>
      </w:pPr>
      <w:r w:rsidRPr="00F179C5">
        <w:rPr>
          <w:rFonts w:eastAsiaTheme="minorHAnsi"/>
          <w:iCs/>
          <w:noProof w:val="0"/>
          <w:lang w:val="en-MY"/>
        </w:rPr>
        <w:t>Rajah 2.0 Statistik Penggunaan Media Sosial di Malaysia</w:t>
      </w:r>
    </w:p>
    <w:p w:rsidR="00F179C5" w:rsidRPr="00F179C5" w:rsidRDefault="00F179C5" w:rsidP="00F179C5">
      <w:pPr>
        <w:widowControl/>
        <w:autoSpaceDE/>
        <w:autoSpaceDN/>
        <w:adjustRightInd/>
        <w:spacing w:after="160" w:line="259" w:lineRule="auto"/>
        <w:ind w:left="0" w:firstLine="0"/>
        <w:jc w:val="left"/>
        <w:rPr>
          <w:rFonts w:eastAsiaTheme="minorHAnsi"/>
          <w:noProof w:val="0"/>
          <w:lang w:val="en-MY"/>
        </w:rPr>
      </w:pPr>
    </w:p>
    <w:p w:rsidR="00F179C5" w:rsidRPr="00F179C5" w:rsidRDefault="00F179C5" w:rsidP="00F179C5">
      <w:pPr>
        <w:widowControl/>
        <w:autoSpaceDE/>
        <w:autoSpaceDN/>
        <w:adjustRightInd/>
        <w:spacing w:after="160" w:line="259" w:lineRule="auto"/>
        <w:ind w:left="0" w:firstLine="0"/>
        <w:jc w:val="left"/>
        <w:rPr>
          <w:rFonts w:eastAsiaTheme="minorHAnsi"/>
          <w:noProof w:val="0"/>
          <w:lang w:val="en-MY"/>
        </w:rPr>
      </w:pPr>
    </w:p>
    <w:p w:rsidR="00F179C5" w:rsidRPr="00F179C5" w:rsidRDefault="00F179C5" w:rsidP="00F179C5">
      <w:pPr>
        <w:widowControl/>
        <w:autoSpaceDE/>
        <w:autoSpaceDN/>
        <w:adjustRightInd/>
        <w:spacing w:after="160" w:line="259" w:lineRule="auto"/>
        <w:ind w:left="0" w:firstLine="0"/>
        <w:jc w:val="left"/>
        <w:rPr>
          <w:rFonts w:eastAsiaTheme="minorHAnsi"/>
          <w:noProof w:val="0"/>
          <w:lang w:val="ms-MY"/>
        </w:rPr>
      </w:pPr>
    </w:p>
    <w:p w:rsidR="00F179C5" w:rsidRPr="00F179C5" w:rsidRDefault="00F179C5" w:rsidP="00F179C5">
      <w:pPr>
        <w:widowControl/>
        <w:autoSpaceDE/>
        <w:autoSpaceDN/>
        <w:adjustRightInd/>
        <w:spacing w:after="160" w:line="259" w:lineRule="auto"/>
        <w:ind w:left="0" w:firstLine="0"/>
        <w:jc w:val="left"/>
        <w:rPr>
          <w:rFonts w:eastAsiaTheme="minorHAnsi"/>
          <w:noProof w:val="0"/>
          <w:lang w:val="ms-MY"/>
        </w:rPr>
      </w:pPr>
      <w:r w:rsidRPr="00F179C5">
        <w:rPr>
          <w:rFonts w:eastAsiaTheme="minorHAnsi"/>
          <w:noProof w:val="0"/>
          <w:lang w:val="ms-MY"/>
        </w:rPr>
        <w:t xml:space="preserve">          Justeru satu sistem aplikasi E-dagang berkonsepkan makanan perlu dibangunkan bagi membantu melebarkan perniagaan dalam menyediakan platform bagi penjual yang berjinak-jinak dalam melakukan bisnes makanan. Hal ini jika diperhatikan, lambakan bisnes makanan yang dijalankan menggunakan Facebook hanya dapat diketahui oleh beberapa orang sahaja iaitu pengikut penjual dan berdasarkan perkongsian antara satu sama lain dan dapat membantu penjual untuk meningkatkan produktiviti jualan mereka. Sistem aplikasi E-dagang juga dapat membantu masyarakat yang mempunyai kekangan masa kerana kesibukan bekerja dengan membuat pilihan dalam memilih makanan yang terdapat di pasaran sekarang seterusnya dapat memilih corak pemakanan mereka yang lebih sihat. Sistem yang akan dibangunkan juga memberi peluang kepada golongan bekerjaya untuk mencari, memilih dan membeli sendiri makanan yang mereka kehendaki.</w:t>
      </w:r>
    </w:p>
    <w:p w:rsidR="00F179C5" w:rsidRPr="00F179C5" w:rsidRDefault="00F179C5" w:rsidP="00F179C5">
      <w:pPr>
        <w:widowControl/>
        <w:autoSpaceDE/>
        <w:autoSpaceDN/>
        <w:adjustRightInd/>
        <w:spacing w:after="160" w:line="259" w:lineRule="auto"/>
        <w:ind w:left="0" w:firstLine="0"/>
        <w:jc w:val="left"/>
        <w:rPr>
          <w:rFonts w:eastAsiaTheme="minorHAnsi"/>
          <w:noProof w:val="0"/>
          <w:lang w:val="ms-MY"/>
        </w:rPr>
      </w:pPr>
      <w:r w:rsidRPr="00F179C5">
        <w:rPr>
          <w:rFonts w:eastAsiaTheme="minorHAnsi"/>
          <w:noProof w:val="0"/>
          <w:lang w:val="ms-MY"/>
        </w:rPr>
        <w:t> </w:t>
      </w:r>
    </w:p>
    <w:p w:rsidR="00F179C5" w:rsidRPr="00F179C5" w:rsidRDefault="00F179C5" w:rsidP="00F179C5">
      <w:pPr>
        <w:widowControl/>
        <w:autoSpaceDE/>
        <w:autoSpaceDN/>
        <w:adjustRightInd/>
        <w:spacing w:after="160" w:line="259" w:lineRule="auto"/>
        <w:ind w:left="0" w:firstLine="0"/>
        <w:jc w:val="left"/>
        <w:rPr>
          <w:rFonts w:eastAsiaTheme="minorHAnsi"/>
          <w:noProof w:val="0"/>
          <w:lang w:val="ms-MY"/>
        </w:rPr>
      </w:pPr>
    </w:p>
    <w:p w:rsidR="00F179C5" w:rsidRPr="00F179C5" w:rsidRDefault="00F179C5" w:rsidP="00F179C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line="276" w:lineRule="auto"/>
        <w:ind w:left="0" w:firstLine="0"/>
        <w:jc w:val="left"/>
        <w:rPr>
          <w:rFonts w:eastAsia="Times New Roman"/>
          <w:noProof w:val="0"/>
          <w:lang w:val="en-MY" w:eastAsia="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393F6C" w:rsidRPr="00F179C5" w:rsidRDefault="00393F6C" w:rsidP="00AC02C8">
      <w:pPr>
        <w:jc w:val="left"/>
        <w:rPr>
          <w:b/>
        </w:rPr>
      </w:pPr>
    </w:p>
    <w:p w:rsidR="00393F6C" w:rsidRPr="00F179C5" w:rsidRDefault="00393F6C" w:rsidP="00AC02C8">
      <w:pPr>
        <w:jc w:val="left"/>
        <w:rPr>
          <w:b/>
        </w:rPr>
      </w:pPr>
    </w:p>
    <w:p w:rsidR="00393F6C" w:rsidRDefault="00393F6C" w:rsidP="00AC02C8">
      <w:pPr>
        <w:jc w:val="left"/>
        <w:rPr>
          <w:b/>
        </w:rPr>
      </w:pPr>
    </w:p>
    <w:p w:rsidR="00393F6C" w:rsidRDefault="00393F6C" w:rsidP="00AC02C8">
      <w:pPr>
        <w:jc w:val="left"/>
        <w:rPr>
          <w:b/>
        </w:rPr>
      </w:pPr>
    </w:p>
    <w:p w:rsidR="00393F6C" w:rsidRDefault="00393F6C" w:rsidP="00AC02C8">
      <w:pPr>
        <w:jc w:val="left"/>
        <w:rPr>
          <w:b/>
        </w:rPr>
      </w:pPr>
    </w:p>
    <w:p w:rsidR="00393F6C" w:rsidRDefault="00393F6C" w:rsidP="00AC02C8">
      <w:pPr>
        <w:jc w:val="left"/>
        <w:rPr>
          <w:b/>
        </w:rPr>
      </w:pPr>
    </w:p>
    <w:p w:rsidR="00F179C5" w:rsidRPr="00F179C5" w:rsidRDefault="00F179C5" w:rsidP="00F179C5">
      <w:pPr>
        <w:widowControl/>
        <w:autoSpaceDE/>
        <w:autoSpaceDN/>
        <w:adjustRightInd/>
        <w:spacing w:after="0" w:line="276" w:lineRule="auto"/>
        <w:ind w:left="0" w:firstLine="0"/>
        <w:jc w:val="left"/>
        <w:rPr>
          <w:rFonts w:eastAsiaTheme="minorHAnsi"/>
          <w:b/>
          <w:noProof w:val="0"/>
          <w:lang w:val="en-MY"/>
        </w:rPr>
      </w:pPr>
      <w:r w:rsidRPr="00F179C5">
        <w:rPr>
          <w:rFonts w:eastAsiaTheme="minorHAnsi"/>
          <w:b/>
          <w:noProof w:val="0"/>
          <w:lang w:val="en-MY"/>
        </w:rPr>
        <w:lastRenderedPageBreak/>
        <w:t>2.2</w:t>
      </w:r>
      <w:r w:rsidRPr="00F179C5">
        <w:rPr>
          <w:rFonts w:eastAsiaTheme="minorHAnsi"/>
          <w:b/>
          <w:noProof w:val="0"/>
          <w:lang w:val="en-MY"/>
        </w:rPr>
        <w:tab/>
        <w:t xml:space="preserve">KAJIAN SISTEM SEDIA ADA </w:t>
      </w: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r w:rsidRPr="00F179C5">
        <w:rPr>
          <w:rFonts w:eastAsiaTheme="minorHAnsi"/>
          <w:noProof w:val="0"/>
          <w:lang w:val="en-MY"/>
        </w:rPr>
        <w:t xml:space="preserve">Bagi mendapatkan maklumat yang lebih jelas dan pemahaman yang lebih terperinci berkenaan sistem aplikasi mudah alih yang </w:t>
      </w:r>
      <w:proofErr w:type="gramStart"/>
      <w:r w:rsidRPr="00F179C5">
        <w:rPr>
          <w:rFonts w:eastAsiaTheme="minorHAnsi"/>
          <w:noProof w:val="0"/>
          <w:lang w:val="en-MY"/>
        </w:rPr>
        <w:t>akan</w:t>
      </w:r>
      <w:proofErr w:type="gramEnd"/>
      <w:r w:rsidRPr="00F179C5">
        <w:rPr>
          <w:rFonts w:eastAsiaTheme="minorHAnsi"/>
          <w:noProof w:val="0"/>
          <w:lang w:val="en-MY"/>
        </w:rPr>
        <w:t xml:space="preserve"> dibangunkan, kajian telah dijalankan ke atas </w:t>
      </w:r>
      <w:r w:rsidRPr="00F179C5">
        <w:rPr>
          <w:rFonts w:eastAsiaTheme="minorHAnsi"/>
          <w:noProof w:val="0"/>
          <w:lang w:val="ms-MY"/>
        </w:rPr>
        <w:t>beberapa sistem aplikasi mudah lain yang hampir sama atau menggunakan teknologi yang akan diterapkan iaitu sistem aplikasi Food Panda dan sistem aplikasi Trivago. Kajian dijalankan bagi mencari perbandingan serta panduan kepada sistem Go-Food yang akan dibangunkan. Berikut adalah penerangan berkaitan kedua-dua sistem apliksi yang telah dipilih.</w:t>
      </w: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p>
    <w:p w:rsidR="005801BF" w:rsidRDefault="005801BF" w:rsidP="00F179C5">
      <w:pPr>
        <w:widowControl/>
        <w:autoSpaceDE/>
        <w:autoSpaceDN/>
        <w:adjustRightInd/>
        <w:spacing w:after="0" w:line="276" w:lineRule="auto"/>
        <w:ind w:left="0" w:firstLine="0"/>
        <w:jc w:val="left"/>
        <w:rPr>
          <w:rFonts w:eastAsiaTheme="minorHAnsi"/>
          <w:b/>
          <w:noProof w:val="0"/>
          <w:lang w:val="en-MY"/>
        </w:rPr>
      </w:pPr>
    </w:p>
    <w:p w:rsidR="005801BF" w:rsidRDefault="005801BF" w:rsidP="00F179C5">
      <w:pPr>
        <w:widowControl/>
        <w:autoSpaceDE/>
        <w:autoSpaceDN/>
        <w:adjustRightInd/>
        <w:spacing w:after="0" w:line="276"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76" w:lineRule="auto"/>
        <w:ind w:left="0" w:firstLine="0"/>
        <w:jc w:val="left"/>
        <w:rPr>
          <w:rFonts w:eastAsiaTheme="minorHAnsi"/>
          <w:b/>
          <w:noProof w:val="0"/>
          <w:lang w:val="en-MY"/>
        </w:rPr>
      </w:pPr>
      <w:r w:rsidRPr="00F179C5">
        <w:rPr>
          <w:rFonts w:eastAsiaTheme="minorHAnsi"/>
          <w:b/>
          <w:noProof w:val="0"/>
          <w:lang w:val="en-MY"/>
        </w:rPr>
        <w:t>2.2.1 SISTEM APLIKASI FOOD PANDA</w:t>
      </w: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r w:rsidRPr="00F179C5">
        <w:rPr>
          <w:rFonts w:eastAsiaTheme="minorHAnsi"/>
          <w:noProof w:val="0"/>
          <w:lang w:val="en-MY"/>
        </w:rPr>
        <w:t xml:space="preserve">Food Panda merupakan sistem E-dagang yang berkonsepkan tempahan dan penghantaran makanan terus ke tempat pembeli. </w:t>
      </w:r>
      <w:proofErr w:type="gramStart"/>
      <w:r w:rsidRPr="00F179C5">
        <w:rPr>
          <w:rFonts w:eastAsiaTheme="minorHAnsi"/>
          <w:noProof w:val="0"/>
          <w:lang w:val="en-MY"/>
        </w:rPr>
        <w:t>Ia</w:t>
      </w:r>
      <w:proofErr w:type="gramEnd"/>
      <w:r w:rsidRPr="00F179C5">
        <w:rPr>
          <w:rFonts w:eastAsiaTheme="minorHAnsi"/>
          <w:noProof w:val="0"/>
          <w:lang w:val="en-MY"/>
        </w:rPr>
        <w:t xml:space="preserve"> membawa bersama rantaian restoran untuk menjadi satu platform di mana pengguna boleh memilih makanan dari restoran yang diinginkan. Sebagai contoh, pengguna ingin menempah dan mencari makanan Piza di laman web Food Panda.  Carian piza yang dilakukan adalah dari semua rantaian piza tanpa perlu menggunakan laman web yang berbeza untuk pizza yang berlainan. Oleh yang demikian, </w:t>
      </w:r>
      <w:proofErr w:type="gramStart"/>
      <w:r w:rsidRPr="00F179C5">
        <w:rPr>
          <w:rFonts w:eastAsiaTheme="minorHAnsi"/>
          <w:noProof w:val="0"/>
          <w:lang w:val="en-MY"/>
        </w:rPr>
        <w:t>ia</w:t>
      </w:r>
      <w:proofErr w:type="gramEnd"/>
      <w:r w:rsidRPr="00F179C5">
        <w:rPr>
          <w:rFonts w:eastAsiaTheme="minorHAnsi"/>
          <w:noProof w:val="0"/>
          <w:lang w:val="en-MY"/>
        </w:rPr>
        <w:t xml:space="preserve"> telah memudahkan urusan pengguna untuk menempah makanan.</w:t>
      </w: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r w:rsidRPr="00F179C5">
        <w:rPr>
          <w:rFonts w:eastAsiaTheme="minorHAnsi"/>
          <w:noProof w:val="0"/>
          <w:lang w:val="en-MY"/>
        </w:rPr>
        <w:t xml:space="preserve">      Food Panda telah beroperasi di Malaysia dan beberapa negara lain untuk beberapa tahun, dan merupakan salah satu syarikat milik Delivery Hero. Perkhidmatan ini tersedia dalam bentuk aplikasi mudah alih dan juga laman sesawang. Pembayaran pada aplikasi ini boleh dibuat secara tunai atau secara talian dengan pemindahan duit ke dalam akaun bank. </w:t>
      </w: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r w:rsidRPr="00F179C5">
        <w:rPr>
          <w:rFonts w:eastAsiaTheme="minorHAnsi"/>
          <w:noProof w:val="0"/>
          <w:lang w:val="en-MY"/>
        </w:rPr>
        <w:t xml:space="preserve">     Melalui aplikasi ini pengguna dapat mencari makanan yang terdekat dengan menentukan lokasi mereka di mana penentuan lokasi boleh dilakukan secara manual ataupun dengan bantuan ciri GPS yang terdapat di dalam telefon pintar. Seterusnya, cadangan restoran terdekat </w:t>
      </w:r>
      <w:proofErr w:type="gramStart"/>
      <w:r w:rsidRPr="00F179C5">
        <w:rPr>
          <w:rFonts w:eastAsiaTheme="minorHAnsi"/>
          <w:noProof w:val="0"/>
          <w:lang w:val="en-MY"/>
        </w:rPr>
        <w:t>akan</w:t>
      </w:r>
      <w:proofErr w:type="gramEnd"/>
      <w:r w:rsidRPr="00F179C5">
        <w:rPr>
          <w:rFonts w:eastAsiaTheme="minorHAnsi"/>
          <w:noProof w:val="0"/>
          <w:lang w:val="en-MY"/>
        </w:rPr>
        <w:t xml:space="preserve"> dipaparkan secara automatik pada aplikasi berdasarkan hasil carian lokasi pengguna. Melalui paparan tersebut, pengguna boleh memilih makanan dan restoran yang diingini dan membuat pesanan makanan.</w:t>
      </w:r>
    </w:p>
    <w:p w:rsidR="00F179C5" w:rsidRPr="00F179C5" w:rsidRDefault="00F179C5" w:rsidP="00F179C5">
      <w:pPr>
        <w:widowControl/>
        <w:autoSpaceDE/>
        <w:autoSpaceDN/>
        <w:adjustRightInd/>
        <w:spacing w:after="160" w:line="276" w:lineRule="auto"/>
        <w:ind w:left="0" w:firstLine="0"/>
        <w:jc w:val="left"/>
        <w:rPr>
          <w:rFonts w:eastAsiaTheme="minorHAnsi"/>
          <w:noProof w:val="0"/>
          <w:lang w:val="en-MY"/>
        </w:rPr>
      </w:pPr>
    </w:p>
    <w:p w:rsidR="00F179C5" w:rsidRPr="00F179C5" w:rsidRDefault="00F179C5" w:rsidP="00F179C5">
      <w:pPr>
        <w:widowControl/>
        <w:tabs>
          <w:tab w:val="left" w:pos="1596"/>
        </w:tabs>
        <w:autoSpaceDE/>
        <w:autoSpaceDN/>
        <w:adjustRightInd/>
        <w:spacing w:after="160" w:line="276" w:lineRule="auto"/>
        <w:ind w:left="0" w:firstLine="0"/>
        <w:jc w:val="left"/>
        <w:rPr>
          <w:rFonts w:eastAsiaTheme="minorHAnsi"/>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r w:rsidRPr="00F179C5">
        <w:rPr>
          <w:rFonts w:asciiTheme="minorHAnsi" w:eastAsiaTheme="minorHAnsi" w:hAnsiTheme="minorHAnsi"/>
          <w:sz w:val="22"/>
          <w:szCs w:val="22"/>
          <w:lang w:val="en-MY" w:eastAsia="en-MY"/>
        </w:rPr>
        <w:lastRenderedPageBreak/>
        <w:drawing>
          <wp:anchor distT="0" distB="0" distL="114300" distR="114300" simplePos="0" relativeHeight="251661312" behindDoc="0" locked="0" layoutInCell="1" allowOverlap="1" wp14:anchorId="70016D0D" wp14:editId="01C1912D">
            <wp:simplePos x="0" y="0"/>
            <wp:positionH relativeFrom="margin">
              <wp:posOffset>457200</wp:posOffset>
            </wp:positionH>
            <wp:positionV relativeFrom="paragraph">
              <wp:posOffset>95250</wp:posOffset>
            </wp:positionV>
            <wp:extent cx="2037715" cy="3619500"/>
            <wp:effectExtent l="0" t="0" r="635" b="0"/>
            <wp:wrapSquare wrapText="bothSides"/>
            <wp:docPr id="30" name="Picture 30" descr="C:\Users\fdhlmrn\Downloads\foodpand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dhlmrn\Downloads\foodpanda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37715" cy="3619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r w:rsidRPr="00F179C5">
        <w:rPr>
          <w:rFonts w:asciiTheme="minorHAnsi" w:eastAsiaTheme="minorHAnsi" w:hAnsiTheme="minorHAnsi" w:cstheme="minorBidi"/>
          <w:sz w:val="22"/>
          <w:szCs w:val="22"/>
          <w:lang w:val="en-MY" w:eastAsia="en-MY"/>
        </w:rPr>
        <w:drawing>
          <wp:anchor distT="0" distB="0" distL="114300" distR="114300" simplePos="0" relativeHeight="251662336" behindDoc="0" locked="0" layoutInCell="1" allowOverlap="1" wp14:anchorId="79EB0BCA" wp14:editId="4930372D">
            <wp:simplePos x="0" y="0"/>
            <wp:positionH relativeFrom="margin">
              <wp:posOffset>3044190</wp:posOffset>
            </wp:positionH>
            <wp:positionV relativeFrom="paragraph">
              <wp:posOffset>-73660</wp:posOffset>
            </wp:positionV>
            <wp:extent cx="2048510" cy="3638550"/>
            <wp:effectExtent l="0" t="0" r="8890" b="0"/>
            <wp:wrapSquare wrapText="bothSides"/>
            <wp:docPr id="31" name="Picture 31" descr="C:\Users\fdhlmrn\Downloads\foodpand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dhlmrn\Downloads\foodpanda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48510" cy="3638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160" w:line="259" w:lineRule="auto"/>
        <w:ind w:left="0" w:firstLine="0"/>
        <w:jc w:val="center"/>
        <w:rPr>
          <w:rFonts w:asciiTheme="minorHAnsi" w:eastAsiaTheme="minorHAnsi" w:hAnsiTheme="minorHAnsi" w:cstheme="minorBidi"/>
          <w:noProof w:val="0"/>
          <w:sz w:val="22"/>
          <w:szCs w:val="22"/>
          <w:lang w:val="ms-MY"/>
        </w:rPr>
      </w:pPr>
    </w:p>
    <w:p w:rsidR="00F179C5" w:rsidRPr="00F179C5" w:rsidRDefault="00F179C5" w:rsidP="00F179C5">
      <w:pPr>
        <w:widowControl/>
        <w:autoSpaceDE/>
        <w:autoSpaceDN/>
        <w:adjustRightInd/>
        <w:spacing w:after="160" w:line="259" w:lineRule="auto"/>
        <w:ind w:left="0" w:firstLine="0"/>
        <w:jc w:val="center"/>
        <w:rPr>
          <w:rFonts w:asciiTheme="minorHAnsi" w:eastAsiaTheme="minorHAnsi" w:hAnsiTheme="minorHAnsi" w:cstheme="minorBidi"/>
          <w:noProof w:val="0"/>
          <w:sz w:val="22"/>
          <w:szCs w:val="22"/>
          <w:lang w:val="ms-MY"/>
        </w:rPr>
      </w:pPr>
    </w:p>
    <w:p w:rsidR="00F179C5" w:rsidRPr="00F179C5" w:rsidRDefault="00F179C5" w:rsidP="00F179C5">
      <w:pPr>
        <w:widowControl/>
        <w:autoSpaceDE/>
        <w:autoSpaceDN/>
        <w:adjustRightInd/>
        <w:spacing w:after="160" w:line="259" w:lineRule="auto"/>
        <w:ind w:left="0" w:firstLine="0"/>
        <w:jc w:val="center"/>
        <w:rPr>
          <w:rFonts w:asciiTheme="minorHAnsi" w:eastAsiaTheme="minorHAnsi" w:hAnsiTheme="minorHAnsi" w:cstheme="minorBidi"/>
          <w:noProof w:val="0"/>
          <w:sz w:val="22"/>
          <w:szCs w:val="22"/>
          <w:lang w:val="ms-MY"/>
        </w:rPr>
      </w:pPr>
      <w:r w:rsidRPr="00F179C5">
        <w:rPr>
          <w:rFonts w:asciiTheme="minorHAnsi" w:eastAsiaTheme="minorHAnsi" w:hAnsiTheme="minorHAnsi" w:cstheme="minorBidi"/>
          <w:noProof w:val="0"/>
          <w:sz w:val="22"/>
          <w:szCs w:val="22"/>
          <w:lang w:val="ms-MY"/>
        </w:rPr>
        <w:t>Rajah 2.1 Antara muka Aplikasi Food Panda</w:t>
      </w:r>
    </w:p>
    <w:p w:rsidR="00F179C5" w:rsidRPr="00F179C5" w:rsidRDefault="00F179C5" w:rsidP="00F179C5">
      <w:pPr>
        <w:widowControl/>
        <w:autoSpaceDE/>
        <w:autoSpaceDN/>
        <w:adjustRightInd/>
        <w:spacing w:after="160" w:line="259" w:lineRule="auto"/>
        <w:ind w:left="0" w:firstLine="720"/>
        <w:jc w:val="center"/>
        <w:rPr>
          <w:rFonts w:asciiTheme="minorHAnsi" w:eastAsiaTheme="minorHAnsi" w:hAnsiTheme="minorHAnsi" w:cstheme="minorBidi"/>
          <w:noProof w:val="0"/>
          <w:sz w:val="22"/>
          <w:szCs w:val="22"/>
          <w:lang w:val="ms-MY"/>
        </w:rPr>
      </w:pPr>
      <w:r w:rsidRPr="00F179C5">
        <w:rPr>
          <w:rFonts w:asciiTheme="minorHAnsi" w:eastAsiaTheme="minorHAnsi" w:hAnsiTheme="minorHAnsi" w:cstheme="minorBidi"/>
          <w:noProof w:val="0"/>
          <w:sz w:val="22"/>
          <w:szCs w:val="22"/>
          <w:lang w:val="ms-MY"/>
        </w:rPr>
        <w:t>Sumber : Aplikasi Food Panda</w:t>
      </w: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5801BF" w:rsidRDefault="005801BF" w:rsidP="00F179C5">
      <w:pPr>
        <w:widowControl/>
        <w:autoSpaceDE/>
        <w:autoSpaceDN/>
        <w:adjustRightInd/>
        <w:spacing w:after="0" w:line="259" w:lineRule="auto"/>
        <w:ind w:left="0" w:firstLine="0"/>
        <w:jc w:val="left"/>
        <w:rPr>
          <w:rFonts w:eastAsiaTheme="minorHAnsi"/>
          <w:b/>
          <w:noProof w:val="0"/>
          <w:lang w:val="en-MY"/>
        </w:rPr>
      </w:pPr>
    </w:p>
    <w:p w:rsidR="00F179C5" w:rsidRPr="00F179C5" w:rsidRDefault="00F179C5" w:rsidP="00F179C5">
      <w:pPr>
        <w:widowControl/>
        <w:autoSpaceDE/>
        <w:autoSpaceDN/>
        <w:adjustRightInd/>
        <w:spacing w:after="0" w:line="259" w:lineRule="auto"/>
        <w:ind w:left="0" w:firstLine="0"/>
        <w:jc w:val="left"/>
        <w:rPr>
          <w:rFonts w:eastAsiaTheme="minorHAnsi"/>
          <w:b/>
          <w:noProof w:val="0"/>
          <w:lang w:val="en-MY"/>
        </w:rPr>
      </w:pPr>
      <w:r w:rsidRPr="00F179C5">
        <w:rPr>
          <w:rFonts w:eastAsiaTheme="minorHAnsi"/>
          <w:b/>
          <w:noProof w:val="0"/>
          <w:lang w:val="en-MY"/>
        </w:rPr>
        <w:lastRenderedPageBreak/>
        <w:t>2.2.2 SISTEM APLIKASI GRAB CAR</w:t>
      </w:r>
    </w:p>
    <w:p w:rsidR="00F179C5" w:rsidRDefault="00F179C5" w:rsidP="00F179C5">
      <w:pPr>
        <w:widowControl/>
        <w:autoSpaceDE/>
        <w:autoSpaceDN/>
        <w:adjustRightInd/>
        <w:spacing w:after="0" w:line="259" w:lineRule="auto"/>
        <w:ind w:left="0" w:firstLine="0"/>
        <w:jc w:val="left"/>
        <w:rPr>
          <w:rFonts w:eastAsiaTheme="minorHAnsi"/>
          <w:noProof w:val="0"/>
          <w:lang w:val="en-MY"/>
        </w:rPr>
      </w:pPr>
    </w:p>
    <w:p w:rsidR="005801BF" w:rsidRDefault="005801BF" w:rsidP="00F179C5">
      <w:pPr>
        <w:widowControl/>
        <w:autoSpaceDE/>
        <w:autoSpaceDN/>
        <w:adjustRightInd/>
        <w:spacing w:after="0" w:line="259" w:lineRule="auto"/>
        <w:ind w:left="0" w:firstLine="0"/>
        <w:jc w:val="left"/>
        <w:rPr>
          <w:rFonts w:eastAsiaTheme="minorHAnsi"/>
          <w:noProof w:val="0"/>
          <w:lang w:val="en-MY"/>
        </w:rPr>
      </w:pPr>
    </w:p>
    <w:p w:rsidR="005801BF" w:rsidRPr="00F179C5" w:rsidRDefault="005801BF" w:rsidP="00F179C5">
      <w:pPr>
        <w:widowControl/>
        <w:autoSpaceDE/>
        <w:autoSpaceDN/>
        <w:adjustRightInd/>
        <w:spacing w:after="0" w:line="259" w:lineRule="auto"/>
        <w:ind w:left="0" w:firstLine="0"/>
        <w:jc w:val="left"/>
        <w:rPr>
          <w:rFonts w:eastAsiaTheme="minorHAnsi"/>
          <w:noProof w:val="0"/>
          <w:lang w:val="en-MY"/>
        </w:rPr>
      </w:pP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r w:rsidRPr="00F179C5">
        <w:rPr>
          <w:rFonts w:eastAsiaTheme="minorHAnsi"/>
          <w:noProof w:val="0"/>
          <w:lang w:val="en-MY"/>
        </w:rPr>
        <w:t>Grab Car merupakan sistem aplikasi yang digunakan sebagai platform pemanduan ataupun teksi yang melibatkan lokasi masa-nyata diantara penumpang dan pemandu dalam menuju ke destinasi yang ditujui penumpang. Sistem aplikasi ini telah ditubuhkan oleh dua pelajar Malaysia yang pada awalnya menggunakan konsep MyTeksi oleh kerana kesukaran untuk mendapatkan teksi di kawasan yang tertentu. Grab Car akhirnya berkembang ke sekitar Asia Tenggara kerana ciri-ciri kemudahan yang ditawarkan kepada penggunanya.</w:t>
      </w: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r w:rsidRPr="00F179C5">
        <w:rPr>
          <w:rFonts w:eastAsiaTheme="minorHAnsi"/>
          <w:noProof w:val="0"/>
          <w:lang w:val="en-MY"/>
        </w:rPr>
        <w:t xml:space="preserve">       </w:t>
      </w: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r w:rsidRPr="00F179C5">
        <w:rPr>
          <w:rFonts w:eastAsiaTheme="minorHAnsi"/>
          <w:noProof w:val="0"/>
          <w:lang w:val="en-MY"/>
        </w:rPr>
        <w:t xml:space="preserve">       Sistem aplikasi Grab Car membantu penumpang untuk mendapatkan pemandu yang ada di sekitar penumpang dengan mudah, untuk dihantarkan ke kawasan yang dikehendaki penumpang. Melalui sistem aplikasi ini, penumpang dapat mengenalpasti keberadaan pemandu melalui perkongsian lokasi masa nyata antara pemandu dan penumpang. Oleh yang demikian, penumpang dapat mencari pemandu yang berdekatan dengan mereka tanpa perlu menunggu lama. Sistem aplikasi ini juga dilengkapi dengan keselamatan mengenai pemandu yang dikehendaki oleh penumpang. Penumpang boleh memilih pemandu yang diingini berdasarkan butiran peribadi pemandu tersebut supaya penumpang berasa selesa dan yakin dengan pemanduan tersebut.</w:t>
      </w: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r w:rsidRPr="00F179C5">
        <w:rPr>
          <w:rFonts w:eastAsiaTheme="minorHAnsi"/>
          <w:noProof w:val="0"/>
          <w:lang w:val="en-MY"/>
        </w:rPr>
        <w:t xml:space="preserve">      Aplikasi sistem Grab Car menggunakan pendekatan penapisan iaitu setiap pemandu dan kenderaannya </w:t>
      </w:r>
      <w:proofErr w:type="gramStart"/>
      <w:r w:rsidRPr="00F179C5">
        <w:rPr>
          <w:rFonts w:eastAsiaTheme="minorHAnsi"/>
          <w:noProof w:val="0"/>
          <w:lang w:val="en-MY"/>
        </w:rPr>
        <w:t>akan</w:t>
      </w:r>
      <w:proofErr w:type="gramEnd"/>
      <w:r w:rsidRPr="00F179C5">
        <w:rPr>
          <w:rFonts w:eastAsiaTheme="minorHAnsi"/>
          <w:noProof w:val="0"/>
          <w:lang w:val="en-MY"/>
        </w:rPr>
        <w:t xml:space="preserve"> diperiksa semasa pendaftaran dan penumpang berhak memberi ulasan serta penarafan bintang untuk mengekalkan mutu pemanduan tersebut. Seterusnya, latihan dan kod etka diberikan untuk memastikan perkhidmatan yang diberikan kepada penumpang adalah yang terbaik.                                                                                                                                         </w:t>
      </w: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p>
    <w:p w:rsidR="00F179C5" w:rsidRPr="00F179C5" w:rsidRDefault="00F179C5" w:rsidP="00F179C5">
      <w:pPr>
        <w:widowControl/>
        <w:autoSpaceDE/>
        <w:autoSpaceDN/>
        <w:adjustRightInd/>
        <w:spacing w:after="0" w:line="276" w:lineRule="auto"/>
        <w:ind w:left="0" w:firstLine="0"/>
        <w:jc w:val="left"/>
        <w:rPr>
          <w:rFonts w:eastAsiaTheme="minorHAnsi"/>
          <w:noProof w:val="0"/>
          <w:lang w:val="en-MY"/>
        </w:rPr>
      </w:pPr>
      <w:r w:rsidRPr="00F179C5">
        <w:rPr>
          <w:rFonts w:eastAsiaTheme="minorHAnsi"/>
          <w:noProof w:val="0"/>
          <w:lang w:val="en-MY"/>
        </w:rPr>
        <w:t xml:space="preserve">        </w:t>
      </w:r>
    </w:p>
    <w:p w:rsidR="00F179C5" w:rsidRPr="00F179C5" w:rsidRDefault="00F179C5" w:rsidP="00F179C5">
      <w:pPr>
        <w:widowControl/>
        <w:autoSpaceDE/>
        <w:autoSpaceDN/>
        <w:adjustRightInd/>
        <w:spacing w:after="0" w:line="259" w:lineRule="auto"/>
        <w:ind w:left="0" w:firstLine="0"/>
        <w:jc w:val="left"/>
        <w:rPr>
          <w:rFonts w:eastAsiaTheme="minorHAnsi"/>
          <w:noProof w:val="0"/>
          <w:lang w:val="en-MY"/>
        </w:rPr>
      </w:pPr>
    </w:p>
    <w:p w:rsidR="005801BF" w:rsidRDefault="005801BF" w:rsidP="00F179C5">
      <w:pPr>
        <w:widowControl/>
        <w:autoSpaceDE/>
        <w:autoSpaceDN/>
        <w:adjustRightInd/>
        <w:spacing w:after="160" w:line="259" w:lineRule="auto"/>
        <w:ind w:left="0" w:firstLine="0"/>
        <w:jc w:val="center"/>
        <w:rPr>
          <w:rFonts w:asciiTheme="minorHAnsi" w:eastAsiaTheme="minorHAnsi" w:hAnsiTheme="minorHAnsi" w:cstheme="minorBidi"/>
          <w:noProof w:val="0"/>
          <w:sz w:val="22"/>
          <w:szCs w:val="22"/>
          <w:lang w:val="ms-MY"/>
        </w:rPr>
      </w:pPr>
    </w:p>
    <w:p w:rsidR="005801BF" w:rsidRDefault="005801BF" w:rsidP="00F179C5">
      <w:pPr>
        <w:widowControl/>
        <w:autoSpaceDE/>
        <w:autoSpaceDN/>
        <w:adjustRightInd/>
        <w:spacing w:after="160" w:line="259" w:lineRule="auto"/>
        <w:ind w:left="0" w:firstLine="0"/>
        <w:jc w:val="center"/>
        <w:rPr>
          <w:rFonts w:asciiTheme="minorHAnsi" w:eastAsiaTheme="minorHAnsi" w:hAnsiTheme="minorHAnsi" w:cstheme="minorBidi"/>
          <w:noProof w:val="0"/>
          <w:sz w:val="22"/>
          <w:szCs w:val="22"/>
          <w:lang w:val="ms-MY"/>
        </w:rPr>
      </w:pPr>
    </w:p>
    <w:p w:rsidR="005801BF" w:rsidRDefault="005801BF" w:rsidP="00F179C5">
      <w:pPr>
        <w:widowControl/>
        <w:autoSpaceDE/>
        <w:autoSpaceDN/>
        <w:adjustRightInd/>
        <w:spacing w:after="160" w:line="259" w:lineRule="auto"/>
        <w:ind w:left="0" w:firstLine="0"/>
        <w:jc w:val="center"/>
        <w:rPr>
          <w:rFonts w:asciiTheme="minorHAnsi" w:eastAsiaTheme="minorHAnsi" w:hAnsiTheme="minorHAnsi" w:cstheme="minorBidi"/>
          <w:noProof w:val="0"/>
          <w:sz w:val="22"/>
          <w:szCs w:val="22"/>
          <w:lang w:val="ms-MY"/>
        </w:rPr>
      </w:pPr>
    </w:p>
    <w:p w:rsidR="005801BF" w:rsidRDefault="005801BF" w:rsidP="00F179C5">
      <w:pPr>
        <w:widowControl/>
        <w:autoSpaceDE/>
        <w:autoSpaceDN/>
        <w:adjustRightInd/>
        <w:spacing w:after="160" w:line="259" w:lineRule="auto"/>
        <w:ind w:left="0" w:firstLine="0"/>
        <w:jc w:val="center"/>
        <w:rPr>
          <w:rFonts w:asciiTheme="minorHAnsi" w:eastAsiaTheme="minorHAnsi" w:hAnsiTheme="minorHAnsi" w:cstheme="minorBidi"/>
          <w:noProof w:val="0"/>
          <w:sz w:val="22"/>
          <w:szCs w:val="22"/>
          <w:lang w:val="ms-MY"/>
        </w:rPr>
      </w:pPr>
    </w:p>
    <w:p w:rsidR="005801BF" w:rsidRDefault="005801BF" w:rsidP="00F179C5">
      <w:pPr>
        <w:widowControl/>
        <w:autoSpaceDE/>
        <w:autoSpaceDN/>
        <w:adjustRightInd/>
        <w:spacing w:after="160" w:line="259" w:lineRule="auto"/>
        <w:ind w:left="0" w:firstLine="0"/>
        <w:jc w:val="center"/>
        <w:rPr>
          <w:rFonts w:asciiTheme="minorHAnsi" w:eastAsiaTheme="minorHAnsi" w:hAnsiTheme="minorHAnsi" w:cstheme="minorBidi"/>
          <w:noProof w:val="0"/>
          <w:sz w:val="22"/>
          <w:szCs w:val="22"/>
          <w:lang w:val="ms-MY"/>
        </w:rPr>
      </w:pPr>
    </w:p>
    <w:p w:rsidR="005801BF" w:rsidRDefault="005801BF" w:rsidP="00F179C5">
      <w:pPr>
        <w:widowControl/>
        <w:autoSpaceDE/>
        <w:autoSpaceDN/>
        <w:adjustRightInd/>
        <w:spacing w:after="160" w:line="259" w:lineRule="auto"/>
        <w:ind w:left="0" w:firstLine="0"/>
        <w:jc w:val="center"/>
        <w:rPr>
          <w:rFonts w:asciiTheme="minorHAnsi" w:eastAsiaTheme="minorHAnsi" w:hAnsiTheme="minorHAnsi" w:cstheme="minorBidi"/>
          <w:noProof w:val="0"/>
          <w:sz w:val="22"/>
          <w:szCs w:val="22"/>
          <w:lang w:val="ms-MY"/>
        </w:rPr>
      </w:pPr>
    </w:p>
    <w:p w:rsidR="005801BF" w:rsidRDefault="005801BF" w:rsidP="00F179C5">
      <w:pPr>
        <w:widowControl/>
        <w:autoSpaceDE/>
        <w:autoSpaceDN/>
        <w:adjustRightInd/>
        <w:spacing w:after="160" w:line="259" w:lineRule="auto"/>
        <w:ind w:left="0" w:firstLine="0"/>
        <w:jc w:val="center"/>
        <w:rPr>
          <w:rFonts w:asciiTheme="minorHAnsi" w:eastAsiaTheme="minorHAnsi" w:hAnsiTheme="minorHAnsi" w:cstheme="minorBidi"/>
          <w:noProof w:val="0"/>
          <w:sz w:val="22"/>
          <w:szCs w:val="22"/>
          <w:lang w:val="ms-MY"/>
        </w:rPr>
      </w:pPr>
    </w:p>
    <w:p w:rsidR="005801BF" w:rsidRDefault="005801BF" w:rsidP="00F179C5">
      <w:pPr>
        <w:widowControl/>
        <w:autoSpaceDE/>
        <w:autoSpaceDN/>
        <w:adjustRightInd/>
        <w:spacing w:after="160" w:line="259" w:lineRule="auto"/>
        <w:ind w:left="0" w:firstLine="0"/>
        <w:jc w:val="center"/>
        <w:rPr>
          <w:rFonts w:asciiTheme="minorHAnsi" w:eastAsiaTheme="minorHAnsi" w:hAnsiTheme="minorHAnsi" w:cstheme="minorBidi"/>
          <w:noProof w:val="0"/>
          <w:sz w:val="22"/>
          <w:szCs w:val="22"/>
          <w:lang w:val="ms-MY"/>
        </w:rPr>
      </w:pPr>
    </w:p>
    <w:p w:rsidR="005801BF" w:rsidRDefault="005801BF" w:rsidP="00F179C5">
      <w:pPr>
        <w:widowControl/>
        <w:autoSpaceDE/>
        <w:autoSpaceDN/>
        <w:adjustRightInd/>
        <w:spacing w:after="160" w:line="259" w:lineRule="auto"/>
        <w:ind w:left="0" w:firstLine="0"/>
        <w:jc w:val="center"/>
        <w:rPr>
          <w:rFonts w:asciiTheme="minorHAnsi" w:eastAsiaTheme="minorHAnsi" w:hAnsiTheme="minorHAnsi" w:cstheme="minorBidi"/>
          <w:noProof w:val="0"/>
          <w:sz w:val="22"/>
          <w:szCs w:val="22"/>
          <w:lang w:val="ms-MY"/>
        </w:rPr>
      </w:pPr>
    </w:p>
    <w:p w:rsidR="00F179C5" w:rsidRPr="00F179C5" w:rsidRDefault="00F179C5" w:rsidP="00F179C5">
      <w:pPr>
        <w:widowControl/>
        <w:autoSpaceDE/>
        <w:autoSpaceDN/>
        <w:adjustRightInd/>
        <w:spacing w:after="160" w:line="259" w:lineRule="auto"/>
        <w:ind w:left="0" w:firstLine="0"/>
        <w:jc w:val="center"/>
        <w:rPr>
          <w:rFonts w:asciiTheme="minorHAnsi" w:eastAsiaTheme="minorHAnsi" w:hAnsiTheme="minorHAnsi" w:cstheme="minorBidi"/>
          <w:noProof w:val="0"/>
          <w:sz w:val="22"/>
          <w:szCs w:val="22"/>
          <w:lang w:val="ms-MY"/>
        </w:rPr>
      </w:pPr>
      <w:r w:rsidRPr="00F179C5">
        <w:rPr>
          <w:rFonts w:asciiTheme="minorHAnsi" w:eastAsiaTheme="minorHAnsi" w:hAnsiTheme="minorHAnsi" w:cstheme="minorBidi"/>
          <w:noProof w:val="0"/>
          <w:sz w:val="22"/>
          <w:szCs w:val="22"/>
          <w:lang w:val="ms-MY"/>
        </w:rPr>
        <w:t>Rajah 2.2 Antara muka Aplikasi Grab Car</w:t>
      </w:r>
    </w:p>
    <w:p w:rsidR="00F179C5" w:rsidRPr="00F179C5" w:rsidRDefault="00F179C5" w:rsidP="00F179C5">
      <w:pPr>
        <w:widowControl/>
        <w:autoSpaceDE/>
        <w:autoSpaceDN/>
        <w:adjustRightInd/>
        <w:spacing w:after="160" w:line="259" w:lineRule="auto"/>
        <w:ind w:left="0" w:firstLine="720"/>
        <w:jc w:val="center"/>
        <w:rPr>
          <w:rFonts w:asciiTheme="minorHAnsi" w:eastAsiaTheme="minorHAnsi" w:hAnsiTheme="minorHAnsi" w:cstheme="minorBidi"/>
          <w:noProof w:val="0"/>
          <w:sz w:val="22"/>
          <w:szCs w:val="22"/>
          <w:lang w:val="ms-MY"/>
        </w:rPr>
      </w:pPr>
      <w:r w:rsidRPr="00F179C5">
        <w:rPr>
          <w:rFonts w:asciiTheme="minorHAnsi" w:eastAsiaTheme="minorHAnsi" w:hAnsiTheme="minorHAnsi" w:cstheme="minorBidi"/>
          <w:noProof w:val="0"/>
          <w:sz w:val="22"/>
          <w:szCs w:val="22"/>
          <w:lang w:val="ms-MY"/>
        </w:rPr>
        <w:t>Sumber : Aplikasi Grab Car</w:t>
      </w:r>
    </w:p>
    <w:p w:rsidR="00393F6C" w:rsidRDefault="00393F6C" w:rsidP="00AC02C8">
      <w:pPr>
        <w:jc w:val="left"/>
        <w:rPr>
          <w:b/>
        </w:rPr>
      </w:pPr>
    </w:p>
    <w:p w:rsidR="005801BF" w:rsidRPr="005801BF" w:rsidRDefault="005801BF" w:rsidP="005801BF">
      <w:pPr>
        <w:widowControl/>
        <w:autoSpaceDE/>
        <w:autoSpaceDN/>
        <w:adjustRightInd/>
        <w:spacing w:after="0" w:line="259" w:lineRule="auto"/>
        <w:ind w:left="0" w:firstLine="0"/>
        <w:jc w:val="left"/>
        <w:rPr>
          <w:rFonts w:eastAsiaTheme="minorHAnsi"/>
          <w:b/>
          <w:noProof w:val="0"/>
          <w:lang w:val="en-MY"/>
        </w:rPr>
      </w:pPr>
      <w:r w:rsidRPr="005801BF">
        <w:rPr>
          <w:rFonts w:eastAsiaTheme="minorHAnsi"/>
          <w:b/>
          <w:noProof w:val="0"/>
          <w:lang w:val="en-MY"/>
        </w:rPr>
        <w:t>2.3</w:t>
      </w:r>
      <w:r w:rsidRPr="005801BF">
        <w:rPr>
          <w:rFonts w:eastAsiaTheme="minorHAnsi"/>
          <w:b/>
          <w:noProof w:val="0"/>
          <w:lang w:val="en-MY"/>
        </w:rPr>
        <w:tab/>
        <w:t>PERBANDINGAN APLIKASI</w:t>
      </w:r>
    </w:p>
    <w:p w:rsidR="005801BF" w:rsidRPr="005801BF" w:rsidRDefault="005801BF" w:rsidP="005801BF">
      <w:pPr>
        <w:widowControl/>
        <w:autoSpaceDE/>
        <w:autoSpaceDN/>
        <w:adjustRightInd/>
        <w:spacing w:after="0" w:line="259" w:lineRule="auto"/>
        <w:ind w:left="0" w:firstLine="0"/>
        <w:jc w:val="left"/>
        <w:rPr>
          <w:rFonts w:eastAsiaTheme="minorHAnsi"/>
          <w:noProof w:val="0"/>
          <w:lang w:val="en-MY"/>
        </w:rPr>
      </w:pPr>
    </w:p>
    <w:p w:rsidR="005801BF" w:rsidRPr="005801BF" w:rsidRDefault="005801BF" w:rsidP="005801BF">
      <w:pPr>
        <w:widowControl/>
        <w:autoSpaceDE/>
        <w:autoSpaceDN/>
        <w:adjustRightInd/>
        <w:spacing w:after="0" w:line="276" w:lineRule="auto"/>
        <w:ind w:left="0" w:firstLine="0"/>
        <w:jc w:val="left"/>
        <w:rPr>
          <w:rFonts w:eastAsiaTheme="minorHAnsi"/>
          <w:noProof w:val="0"/>
          <w:lang w:val="en-MY"/>
        </w:rPr>
      </w:pPr>
      <w:r w:rsidRPr="005801BF">
        <w:rPr>
          <w:rFonts w:eastAsiaTheme="minorHAnsi"/>
          <w:noProof w:val="0"/>
          <w:lang w:val="en-MY"/>
        </w:rPr>
        <w:t xml:space="preserve">Berdasarkan kajian dan pemerhatian yang telah dilakukan, beberapa kekurangan, kelemahan dan persamaan telah dikenal pasti bagi membantu dalam proses pembangunan sistem yang </w:t>
      </w:r>
      <w:proofErr w:type="gramStart"/>
      <w:r w:rsidRPr="005801BF">
        <w:rPr>
          <w:rFonts w:eastAsiaTheme="minorHAnsi"/>
          <w:noProof w:val="0"/>
          <w:lang w:val="en-MY"/>
        </w:rPr>
        <w:t>akan</w:t>
      </w:r>
      <w:proofErr w:type="gramEnd"/>
      <w:r w:rsidRPr="005801BF">
        <w:rPr>
          <w:rFonts w:eastAsiaTheme="minorHAnsi"/>
          <w:noProof w:val="0"/>
          <w:lang w:val="en-MY"/>
        </w:rPr>
        <w:t xml:space="preserve"> dibangunkan.</w:t>
      </w:r>
    </w:p>
    <w:p w:rsidR="005801BF" w:rsidRPr="005801BF" w:rsidRDefault="005801BF" w:rsidP="005801BF">
      <w:pPr>
        <w:autoSpaceDE/>
        <w:autoSpaceDN/>
        <w:adjustRightInd/>
        <w:spacing w:beforeLines="150" w:before="360" w:afterLines="150" w:after="360" w:line="276" w:lineRule="auto"/>
        <w:ind w:left="0" w:firstLine="720"/>
        <w:rPr>
          <w:noProof w:val="0"/>
          <w:lang w:val="ms-MY"/>
        </w:rPr>
      </w:pPr>
      <w:r w:rsidRPr="005801BF">
        <w:rPr>
          <w:noProof w:val="0"/>
          <w:lang w:val="ms-MY"/>
        </w:rPr>
        <w:t>Aplikasi Food Panda menggunakan konsep “</w:t>
      </w:r>
      <w:r w:rsidRPr="005801BF">
        <w:rPr>
          <w:i/>
          <w:noProof w:val="0"/>
          <w:lang w:val="ms-MY"/>
        </w:rPr>
        <w:t xml:space="preserve">food delivery” </w:t>
      </w:r>
      <w:r w:rsidRPr="005801BF">
        <w:rPr>
          <w:noProof w:val="0"/>
          <w:lang w:val="ms-MY"/>
        </w:rPr>
        <w:t xml:space="preserve">dimana Food Panda berperanan sebagai orang tengah kepada pengguna dan restoran. Salah satu kelebihan sistem in ialah ia dapat diakses melalui ‘browser’ , atau aplikasi pada telefon pintar sama ada sistem pengendalian Android, IOS atau Windows. Laman web Food Panda memberi pengguna kemudahan untuk mencari restoran berdasarkan lokasi, atau boleh memilih restoran atau jenis makanan yang anda inginkan. Food Panda menggunakan teknologi geolokasi di mana ia adalah satu proses pengenalpastian posisi lokasi geografi sesuatu objek seperti telefon pintar secara masa nyata. Geolokasi berkait rapat dengan penggunaan sistem kedudukan dimana ia bukan sahaja boleh mengenal pasti koordinat tetapi boleh dibesarkan lagi skopnya dengan pengenalpastian lokasi bermakna seperti nama jalan. FoodPanda juga menggunakan konsep penghantaran makanan. Namun begitu, banyak maklum balas negatif yang diterima berkait rapat dengan masa di mana penghantaran makanan yang dilakukan tidak menepati masa yang diingini pelanggan. </w:t>
      </w:r>
    </w:p>
    <w:p w:rsidR="005801BF" w:rsidRPr="005801BF" w:rsidRDefault="005801BF" w:rsidP="005801BF">
      <w:pPr>
        <w:autoSpaceDE/>
        <w:autoSpaceDN/>
        <w:adjustRightInd/>
        <w:spacing w:beforeLines="150" w:before="360" w:afterLines="150" w:after="360" w:line="276" w:lineRule="auto"/>
        <w:ind w:left="0" w:firstLine="720"/>
        <w:rPr>
          <w:noProof w:val="0"/>
          <w:lang w:val="ms-MY"/>
        </w:rPr>
      </w:pPr>
      <w:r w:rsidRPr="005801BF">
        <w:rPr>
          <w:noProof w:val="0"/>
          <w:lang w:val="ms-MY"/>
        </w:rPr>
        <w:t xml:space="preserve">Situasi yang sama untuk sistem aplikasi Grab Car, sistem aplikasi ini juga menggunakan teknologi geolokasi untuk membolehkan penumpang mengetahui kedudukan pemandu yang dimintanya. Melalui sistem aplikasi Grab Car, pengguna iaitu penumpang tidak perlu mencari teksi yang berjauhan serta menunggu lama untuk teksi sampai ke tempat penumpang. Hal ini kerana, sistem aplikasi ini telah diprogramkan untuk mencari pemandu Grab Car yang terdekat dengan penumpang bagi memudahkan urusan dan menjimatkan masa kedua-dua belah pihak iaitu pemandu dan juga penumpang. </w:t>
      </w:r>
    </w:p>
    <w:p w:rsidR="005801BF" w:rsidRPr="005801BF" w:rsidRDefault="005801BF" w:rsidP="005801BF">
      <w:pPr>
        <w:autoSpaceDE/>
        <w:autoSpaceDN/>
        <w:adjustRightInd/>
        <w:spacing w:beforeLines="150" w:before="360" w:afterLines="150" w:after="360" w:line="276" w:lineRule="auto"/>
        <w:ind w:left="0" w:firstLine="0"/>
        <w:rPr>
          <w:noProof w:val="0"/>
          <w:lang w:val="ms-MY"/>
        </w:rPr>
      </w:pPr>
      <w:r w:rsidRPr="005801BF">
        <w:rPr>
          <w:noProof w:val="0"/>
          <w:lang w:val="ms-MY"/>
        </w:rPr>
        <w:t xml:space="preserve">       Antara fungsi utama yang akan diadaptasi ke dalam sistem yang akan dibangunkan adalah sistem yang berkonsepkan bisnes sosial dengan bantuan fungsi geolokasi.Fungsi asas ini adalah antara fungsi terpenting bagi memudahkan pengguna dalam pencarian makanan yang dikendaki. Aplikasi Go Food merupakan aplikasi berkonsep pasaran makanan di mana berbeza dengan konsep penghantaran makanan, pembeli perlu mengambil sendiri makanan yang telah dipesan. Melalui alternatif ini, maklum balas negatif mengenai penghantaran makanan yang tidak tetap pada waktunya, akan dapat di atasi.</w:t>
      </w:r>
    </w:p>
    <w:p w:rsidR="005801BF" w:rsidRDefault="005801BF" w:rsidP="005801BF">
      <w:pPr>
        <w:autoSpaceDE/>
        <w:autoSpaceDN/>
        <w:adjustRightInd/>
        <w:spacing w:beforeLines="150" w:before="360" w:afterLines="150" w:after="360" w:line="276" w:lineRule="auto"/>
        <w:ind w:left="0" w:firstLine="0"/>
        <w:rPr>
          <w:noProof w:val="0"/>
          <w:lang w:val="ms-MY"/>
        </w:rPr>
      </w:pPr>
    </w:p>
    <w:p w:rsidR="005801BF" w:rsidRDefault="005801BF" w:rsidP="005801BF">
      <w:pPr>
        <w:autoSpaceDE/>
        <w:autoSpaceDN/>
        <w:adjustRightInd/>
        <w:spacing w:beforeLines="150" w:before="360" w:afterLines="150" w:after="360" w:line="276" w:lineRule="auto"/>
        <w:ind w:left="0" w:firstLine="0"/>
        <w:rPr>
          <w:noProof w:val="0"/>
          <w:lang w:val="ms-MY"/>
        </w:rPr>
      </w:pPr>
    </w:p>
    <w:p w:rsidR="005801BF" w:rsidRPr="005801BF" w:rsidRDefault="005801BF" w:rsidP="005801BF">
      <w:pPr>
        <w:autoSpaceDE/>
        <w:autoSpaceDN/>
        <w:adjustRightInd/>
        <w:spacing w:beforeLines="150" w:before="360" w:afterLines="150" w:after="360" w:line="276" w:lineRule="auto"/>
        <w:ind w:left="0" w:firstLine="0"/>
        <w:rPr>
          <w:noProof w:val="0"/>
          <w:lang w:val="ms-MY"/>
        </w:rPr>
      </w:pPr>
    </w:p>
    <w:p w:rsidR="005801BF" w:rsidRPr="005801BF" w:rsidRDefault="005801BF" w:rsidP="005801BF">
      <w:pPr>
        <w:widowControl/>
        <w:numPr>
          <w:ilvl w:val="1"/>
          <w:numId w:val="4"/>
        </w:numPr>
        <w:autoSpaceDE/>
        <w:autoSpaceDN/>
        <w:adjustRightInd/>
        <w:spacing w:beforeLines="150" w:before="360" w:afterLines="150" w:after="360" w:line="360" w:lineRule="auto"/>
        <w:jc w:val="left"/>
        <w:outlineLvl w:val="1"/>
        <w:rPr>
          <w:rFonts w:eastAsia="Calibri"/>
          <w:b/>
          <w:caps/>
          <w:noProof w:val="0"/>
          <w:lang w:val="ms-MY"/>
        </w:rPr>
      </w:pPr>
      <w:bookmarkStart w:id="2" w:name="_Toc470620109"/>
      <w:r w:rsidRPr="005801BF">
        <w:rPr>
          <w:rFonts w:eastAsia="Calibri"/>
          <w:b/>
          <w:caps/>
          <w:noProof w:val="0"/>
          <w:lang w:val="ms-MY"/>
        </w:rPr>
        <w:lastRenderedPageBreak/>
        <w:t>Kesimpulan</w:t>
      </w:r>
      <w:bookmarkEnd w:id="2"/>
    </w:p>
    <w:p w:rsidR="005801BF" w:rsidRPr="005801BF" w:rsidRDefault="005801BF" w:rsidP="005801BF">
      <w:pPr>
        <w:autoSpaceDE/>
        <w:autoSpaceDN/>
        <w:adjustRightInd/>
        <w:spacing w:beforeLines="150" w:before="360" w:afterLines="150" w:after="360" w:line="276" w:lineRule="auto"/>
        <w:ind w:left="0" w:firstLine="0"/>
        <w:rPr>
          <w:noProof w:val="0"/>
          <w:lang w:val="ms-MY"/>
        </w:rPr>
      </w:pPr>
      <w:r w:rsidRPr="005801BF">
        <w:rPr>
          <w:noProof w:val="0"/>
          <w:lang w:val="ms-MY"/>
        </w:rPr>
        <w:t xml:space="preserve">Kesimpulannya, dalam proses membangunkan sistem aplikasi ini, pemerhatian dan kajian pada sistem yang sedia ada adalah penting bagi membantu mengenalpasti fungsi penting dalam aplikasi yang akan dibangunkan. Walaupun sistem sedia ada berasaskan makanan dan minuman iaitu Food Panda berlainan konsep yang dengan Go Food tetapi ia masih boleh digunakan sebagai rujukan asas sistem yang lain untuk tujuan penambahbaikan sistem yang akan dibangunkan. Begitu juga dengan sistem aplikasi Grab Car, ciri pengesanan lokasi yang diterapkan boleh dijadikan rujukan dan membantu dalam pembangunan sistem aplikasi pencarian makanan ini. </w:t>
      </w:r>
    </w:p>
    <w:p w:rsidR="00393F6C" w:rsidRDefault="00393F6C" w:rsidP="00AC02C8">
      <w:pPr>
        <w:jc w:val="left"/>
        <w:rPr>
          <w:b/>
        </w:rPr>
      </w:pPr>
    </w:p>
    <w:p w:rsidR="00393F6C" w:rsidRDefault="00393F6C" w:rsidP="00AC02C8">
      <w:pPr>
        <w:jc w:val="left"/>
        <w:rPr>
          <w:b/>
        </w:rPr>
      </w:pPr>
    </w:p>
    <w:p w:rsidR="00393F6C" w:rsidRDefault="00393F6C" w:rsidP="00AC02C8">
      <w:pPr>
        <w:jc w:val="left"/>
        <w:rPr>
          <w:b/>
        </w:rPr>
      </w:pPr>
    </w:p>
    <w:p w:rsidR="00393F6C" w:rsidRDefault="00393F6C" w:rsidP="00AC02C8">
      <w:pPr>
        <w:jc w:val="left"/>
        <w:rPr>
          <w:b/>
        </w:rPr>
      </w:pPr>
    </w:p>
    <w:p w:rsidR="00393F6C" w:rsidRDefault="00393F6C" w:rsidP="00AC02C8">
      <w:pPr>
        <w:jc w:val="left"/>
        <w:rPr>
          <w:b/>
        </w:rPr>
      </w:pPr>
    </w:p>
    <w:p w:rsidR="00393F6C" w:rsidRDefault="00393F6C" w:rsidP="00AC02C8">
      <w:pPr>
        <w:jc w:val="left"/>
        <w:rPr>
          <w:b/>
        </w:rPr>
      </w:pPr>
    </w:p>
    <w:p w:rsidR="00393F6C" w:rsidRDefault="00393F6C" w:rsidP="00AC02C8">
      <w:pPr>
        <w:jc w:val="left"/>
        <w:rPr>
          <w:b/>
        </w:rPr>
      </w:pPr>
    </w:p>
    <w:p w:rsidR="005801BF" w:rsidRDefault="005801BF" w:rsidP="00AC02C8">
      <w:pPr>
        <w:jc w:val="left"/>
        <w:rPr>
          <w:b/>
        </w:rPr>
      </w:pPr>
    </w:p>
    <w:p w:rsidR="005801BF" w:rsidRDefault="005801BF" w:rsidP="00AC02C8">
      <w:pPr>
        <w:jc w:val="left"/>
        <w:rPr>
          <w:b/>
        </w:rPr>
      </w:pPr>
    </w:p>
    <w:p w:rsidR="005801BF" w:rsidRDefault="005801BF" w:rsidP="00AC02C8">
      <w:pPr>
        <w:jc w:val="left"/>
        <w:rPr>
          <w:b/>
        </w:rPr>
      </w:pPr>
    </w:p>
    <w:p w:rsidR="005801BF" w:rsidRDefault="005801BF" w:rsidP="00AC02C8">
      <w:pPr>
        <w:jc w:val="left"/>
        <w:rPr>
          <w:b/>
        </w:rPr>
      </w:pPr>
    </w:p>
    <w:p w:rsidR="005801BF" w:rsidRDefault="005801BF" w:rsidP="00AC02C8">
      <w:pPr>
        <w:jc w:val="left"/>
        <w:rPr>
          <w:b/>
        </w:rPr>
      </w:pPr>
    </w:p>
    <w:p w:rsidR="005801BF" w:rsidRDefault="005801BF" w:rsidP="00AC02C8">
      <w:pPr>
        <w:jc w:val="left"/>
        <w:rPr>
          <w:b/>
        </w:rPr>
      </w:pPr>
    </w:p>
    <w:p w:rsidR="005801BF" w:rsidRDefault="005801BF" w:rsidP="00AC02C8">
      <w:pPr>
        <w:jc w:val="left"/>
        <w:rPr>
          <w:b/>
        </w:rPr>
      </w:pPr>
    </w:p>
    <w:p w:rsidR="005801BF" w:rsidRDefault="005801BF" w:rsidP="00AC02C8">
      <w:pPr>
        <w:jc w:val="left"/>
        <w:rPr>
          <w:b/>
        </w:rPr>
      </w:pPr>
    </w:p>
    <w:p w:rsidR="005801BF" w:rsidRDefault="005801BF" w:rsidP="00AC02C8">
      <w:pPr>
        <w:jc w:val="left"/>
        <w:rPr>
          <w:b/>
        </w:rPr>
      </w:pPr>
    </w:p>
    <w:p w:rsidR="005801BF" w:rsidRDefault="005801BF" w:rsidP="00AC02C8">
      <w:pPr>
        <w:jc w:val="left"/>
        <w:rPr>
          <w:b/>
        </w:rPr>
      </w:pPr>
    </w:p>
    <w:p w:rsidR="005801BF" w:rsidRDefault="005801BF" w:rsidP="00AC02C8">
      <w:pPr>
        <w:jc w:val="left"/>
        <w:rPr>
          <w:b/>
        </w:rPr>
      </w:pPr>
    </w:p>
    <w:p w:rsidR="005801BF" w:rsidRDefault="005801BF" w:rsidP="00AC02C8">
      <w:pPr>
        <w:jc w:val="left"/>
        <w:rPr>
          <w:b/>
        </w:rPr>
      </w:pPr>
    </w:p>
    <w:p w:rsidR="005801BF" w:rsidRDefault="005801BF" w:rsidP="00AC02C8">
      <w:pPr>
        <w:jc w:val="left"/>
        <w:rPr>
          <w:b/>
        </w:rPr>
      </w:pPr>
    </w:p>
    <w:p w:rsidR="005801BF" w:rsidRPr="005801BF" w:rsidRDefault="005801BF" w:rsidP="005801BF">
      <w:pPr>
        <w:tabs>
          <w:tab w:val="left" w:pos="652"/>
          <w:tab w:val="left" w:pos="709"/>
          <w:tab w:val="left" w:pos="765"/>
          <w:tab w:val="left" w:pos="822"/>
          <w:tab w:val="left" w:pos="879"/>
          <w:tab w:val="left" w:pos="936"/>
        </w:tabs>
        <w:autoSpaceDE/>
        <w:autoSpaceDN/>
        <w:adjustRightInd/>
        <w:spacing w:before="1320" w:after="760" w:line="360" w:lineRule="auto"/>
        <w:ind w:left="0" w:firstLine="0"/>
        <w:jc w:val="center"/>
        <w:outlineLvl w:val="0"/>
        <w:rPr>
          <w:rFonts w:eastAsia="Calibri" w:cs="Arial"/>
          <w:b/>
          <w:caps/>
          <w:noProof w:val="0"/>
          <w:sz w:val="22"/>
          <w:szCs w:val="20"/>
          <w:lang w:val="ms-MY"/>
        </w:rPr>
      </w:pPr>
      <w:r w:rsidRPr="005801BF">
        <w:rPr>
          <w:rFonts w:eastAsia="Calibri" w:cs="Arial"/>
          <w:b/>
          <w:caps/>
          <w:noProof w:val="0"/>
          <w:sz w:val="22"/>
          <w:szCs w:val="20"/>
          <w:lang w:val="ms-MY"/>
        </w:rPr>
        <w:lastRenderedPageBreak/>
        <w:t>Bab iii</w:t>
      </w:r>
      <w:r w:rsidRPr="005801BF">
        <w:rPr>
          <w:rFonts w:eastAsia="Calibri" w:cs="Arial"/>
          <w:b/>
          <w:caps/>
          <w:noProof w:val="0"/>
          <w:sz w:val="22"/>
          <w:szCs w:val="20"/>
          <w:lang w:val="ms-MY"/>
        </w:rPr>
        <w:br/>
      </w:r>
      <w:r w:rsidRPr="005801BF">
        <w:rPr>
          <w:rFonts w:eastAsia="Calibri" w:cs="Arial"/>
          <w:b/>
          <w:caps/>
          <w:noProof w:val="0"/>
          <w:sz w:val="22"/>
          <w:szCs w:val="20"/>
          <w:lang w:val="ms-MY"/>
        </w:rPr>
        <w:br/>
      </w:r>
      <w:r w:rsidRPr="005801BF">
        <w:rPr>
          <w:rFonts w:eastAsia="Calibri" w:cs="Arial"/>
          <w:b/>
          <w:caps/>
          <w:noProof w:val="0"/>
          <w:sz w:val="22"/>
          <w:szCs w:val="20"/>
          <w:lang w:val="ms-MY"/>
        </w:rPr>
        <w:br/>
      </w:r>
      <w:bookmarkStart w:id="3" w:name="_Toc470620110"/>
      <w:r w:rsidRPr="005801BF">
        <w:rPr>
          <w:rFonts w:eastAsia="Calibri" w:cs="Arial"/>
          <w:b/>
          <w:caps/>
          <w:noProof w:val="0"/>
          <w:sz w:val="22"/>
          <w:szCs w:val="20"/>
          <w:lang w:val="ms-MY"/>
        </w:rPr>
        <w:t>Spesifikasi Keperluan Sistem</w:t>
      </w:r>
      <w:bookmarkEnd w:id="3"/>
    </w:p>
    <w:p w:rsidR="005801BF" w:rsidRPr="005801BF" w:rsidRDefault="005801BF" w:rsidP="005801BF">
      <w:pPr>
        <w:autoSpaceDE/>
        <w:autoSpaceDN/>
        <w:adjustRightInd/>
        <w:spacing w:beforeLines="150" w:before="360" w:afterLines="150" w:after="360" w:line="360" w:lineRule="auto"/>
        <w:ind w:left="0" w:firstLine="0"/>
        <w:jc w:val="left"/>
        <w:outlineLvl w:val="1"/>
        <w:rPr>
          <w:rFonts w:eastAsia="Calibri"/>
          <w:b/>
          <w:caps/>
          <w:noProof w:val="0"/>
          <w:lang w:val="ms-MY"/>
        </w:rPr>
      </w:pPr>
    </w:p>
    <w:p w:rsidR="005801BF" w:rsidRPr="005801BF" w:rsidRDefault="005801BF" w:rsidP="005801BF">
      <w:pPr>
        <w:autoSpaceDE/>
        <w:autoSpaceDN/>
        <w:adjustRightInd/>
        <w:spacing w:beforeLines="150" w:before="360" w:afterLines="150" w:after="360" w:line="360" w:lineRule="auto"/>
        <w:ind w:left="0" w:firstLine="0"/>
        <w:jc w:val="left"/>
        <w:outlineLvl w:val="1"/>
        <w:rPr>
          <w:rFonts w:eastAsia="Calibri"/>
          <w:b/>
          <w:caps/>
          <w:noProof w:val="0"/>
          <w:lang w:val="ms-MY"/>
        </w:rPr>
      </w:pPr>
    </w:p>
    <w:p w:rsidR="005801BF" w:rsidRPr="005801BF" w:rsidRDefault="005801BF" w:rsidP="005801BF">
      <w:pPr>
        <w:autoSpaceDE/>
        <w:autoSpaceDN/>
        <w:adjustRightInd/>
        <w:spacing w:beforeLines="150" w:before="360" w:afterLines="150" w:after="360" w:line="360" w:lineRule="auto"/>
        <w:ind w:left="0" w:firstLine="0"/>
        <w:jc w:val="left"/>
        <w:outlineLvl w:val="1"/>
        <w:rPr>
          <w:rFonts w:eastAsia="Calibri"/>
          <w:b/>
          <w:caps/>
          <w:noProof w:val="0"/>
          <w:lang w:val="ms-MY"/>
        </w:rPr>
      </w:pPr>
      <w:r w:rsidRPr="005801BF">
        <w:rPr>
          <w:rFonts w:eastAsia="Calibri"/>
          <w:b/>
          <w:caps/>
          <w:noProof w:val="0"/>
          <w:lang w:val="ms-MY"/>
        </w:rPr>
        <w:t>3.1       Pendahuluan</w:t>
      </w:r>
    </w:p>
    <w:p w:rsidR="005801BF" w:rsidRPr="005801BF" w:rsidRDefault="005801BF" w:rsidP="005801BF">
      <w:pPr>
        <w:autoSpaceDE/>
        <w:autoSpaceDN/>
        <w:adjustRightInd/>
        <w:spacing w:beforeLines="150" w:before="360" w:afterLines="150" w:after="360" w:line="360" w:lineRule="auto"/>
        <w:ind w:left="0" w:firstLine="0"/>
        <w:rPr>
          <w:noProof w:val="0"/>
          <w:lang w:val="ms-MY"/>
        </w:rPr>
      </w:pPr>
    </w:p>
    <w:p w:rsidR="005801BF" w:rsidRPr="005801BF" w:rsidRDefault="005801BF" w:rsidP="005801BF">
      <w:pPr>
        <w:autoSpaceDE/>
        <w:autoSpaceDN/>
        <w:adjustRightInd/>
        <w:spacing w:beforeLines="150" w:before="360" w:afterLines="150" w:after="360" w:line="360" w:lineRule="auto"/>
        <w:ind w:left="0" w:firstLine="720"/>
        <w:rPr>
          <w:rFonts w:cs="Arial"/>
          <w:noProof w:val="0"/>
          <w:lang w:val="ms-MY"/>
        </w:rPr>
      </w:pPr>
    </w:p>
    <w:p w:rsidR="005801BF" w:rsidRPr="005801BF" w:rsidRDefault="005801BF" w:rsidP="005801BF">
      <w:pPr>
        <w:autoSpaceDE/>
        <w:autoSpaceDN/>
        <w:adjustRightInd/>
        <w:spacing w:beforeLines="150" w:before="360" w:afterLines="150" w:after="360" w:line="360" w:lineRule="auto"/>
        <w:ind w:left="0" w:firstLine="0"/>
        <w:rPr>
          <w:noProof w:val="0"/>
          <w:lang w:val="ms-MY"/>
        </w:rPr>
      </w:pPr>
      <w:r w:rsidRPr="005801BF">
        <w:rPr>
          <w:noProof w:val="0"/>
          <w:lang w:val="ms-MY"/>
        </w:rPr>
        <w:t xml:space="preserve">Bab ini menerangkan secara terperinci mengenai spesifikasi keperluan sistem dalam pembangunan sistem aplikasi mudah alih Go Food yang diinginkan oleh pengguna. Antara perkara penting yang diambil kira bagi membantu menghasilkan sistem yang baik adalah keperluan fungsian dan juga keperluan bukan fungsian. </w:t>
      </w:r>
    </w:p>
    <w:p w:rsidR="005801BF" w:rsidRPr="005801BF" w:rsidRDefault="005801BF" w:rsidP="005801BF">
      <w:pPr>
        <w:autoSpaceDE/>
        <w:autoSpaceDN/>
        <w:adjustRightInd/>
        <w:spacing w:beforeLines="150" w:before="360" w:afterLines="150" w:after="360" w:line="360" w:lineRule="auto"/>
        <w:ind w:left="0" w:firstLine="0"/>
        <w:rPr>
          <w:i/>
          <w:noProof w:val="0"/>
          <w:lang w:val="ms-MY"/>
        </w:rPr>
      </w:pPr>
      <w:r w:rsidRPr="005801BF">
        <w:rPr>
          <w:noProof w:val="0"/>
          <w:lang w:val="ms-MY"/>
        </w:rPr>
        <w:t>Penghasilan spesifikasi keperluan sistem juga perlu tepat dan teliti supaya sistem aplikasi yang dibangunkan dapat memenuhi kriteria yang diingini oleh “</w:t>
      </w:r>
      <w:r w:rsidRPr="005801BF">
        <w:rPr>
          <w:i/>
          <w:noProof w:val="0"/>
          <w:lang w:val="ms-MY"/>
        </w:rPr>
        <w:t xml:space="preserve">product owner” </w:t>
      </w:r>
      <w:r w:rsidRPr="005801BF">
        <w:rPr>
          <w:noProof w:val="0"/>
          <w:lang w:val="ms-MY"/>
        </w:rPr>
        <w:t>atau “</w:t>
      </w:r>
      <w:r w:rsidRPr="005801BF">
        <w:rPr>
          <w:i/>
          <w:noProof w:val="0"/>
          <w:lang w:val="ms-MY"/>
        </w:rPr>
        <w:t>stakeholder”.</w:t>
      </w:r>
    </w:p>
    <w:p w:rsidR="005801BF" w:rsidRPr="005801BF" w:rsidRDefault="005801BF" w:rsidP="005801BF">
      <w:pPr>
        <w:autoSpaceDE/>
        <w:autoSpaceDN/>
        <w:adjustRightInd/>
        <w:spacing w:beforeLines="150" w:before="360" w:afterLines="150" w:after="360" w:line="360" w:lineRule="auto"/>
        <w:ind w:left="0" w:firstLine="720"/>
        <w:rPr>
          <w:rFonts w:cs="Arial"/>
          <w:noProof w:val="0"/>
          <w:lang w:val="ms-MY"/>
        </w:rPr>
      </w:pPr>
    </w:p>
    <w:p w:rsidR="005801BF" w:rsidRPr="005801BF" w:rsidRDefault="005801BF" w:rsidP="005801BF">
      <w:pPr>
        <w:widowControl/>
        <w:numPr>
          <w:ilvl w:val="1"/>
          <w:numId w:val="10"/>
        </w:numPr>
        <w:autoSpaceDE/>
        <w:autoSpaceDN/>
        <w:adjustRightInd/>
        <w:spacing w:beforeLines="150" w:before="360" w:afterLines="150" w:after="360" w:line="360" w:lineRule="auto"/>
        <w:jc w:val="left"/>
        <w:outlineLvl w:val="1"/>
        <w:rPr>
          <w:rFonts w:eastAsia="Calibri"/>
          <w:b/>
          <w:caps/>
          <w:noProof w:val="0"/>
          <w:lang w:val="ms-MY"/>
        </w:rPr>
      </w:pPr>
      <w:bookmarkStart w:id="4" w:name="_Toc470620112"/>
      <w:r w:rsidRPr="005801BF">
        <w:rPr>
          <w:rFonts w:eastAsia="Calibri"/>
          <w:b/>
          <w:caps/>
          <w:noProof w:val="0"/>
          <w:lang w:val="ms-MY"/>
        </w:rPr>
        <w:t>Keperluan fungsian</w:t>
      </w:r>
      <w:bookmarkEnd w:id="4"/>
    </w:p>
    <w:p w:rsidR="005801BF" w:rsidRPr="005801BF" w:rsidRDefault="005801BF" w:rsidP="005801BF">
      <w:pPr>
        <w:autoSpaceDE/>
        <w:autoSpaceDN/>
        <w:adjustRightInd/>
        <w:spacing w:beforeLines="150" w:before="360" w:afterLines="150" w:after="360" w:line="360" w:lineRule="auto"/>
        <w:ind w:left="0" w:firstLine="0"/>
        <w:rPr>
          <w:i/>
          <w:noProof w:val="0"/>
          <w:lang w:val="ms-MY"/>
        </w:rPr>
      </w:pPr>
      <w:r w:rsidRPr="005801BF">
        <w:rPr>
          <w:noProof w:val="0"/>
          <w:lang w:val="ms-MY"/>
        </w:rPr>
        <w:t>Keperluan fungsian dihasilkan kerana aplikasi yang dibangunkan akan beroperasi mengikut keperluan fungsian yang telah ditetapkan. Keperluan fungsian ini telah ditetapkan oleh pengguna akhir dan ianya terbahagi kepada dua bahagian iaitu keperluan pengguna (“</w:t>
      </w:r>
      <w:r w:rsidRPr="005801BF">
        <w:rPr>
          <w:i/>
          <w:noProof w:val="0"/>
          <w:lang w:val="ms-MY"/>
        </w:rPr>
        <w:t xml:space="preserve">Functional User Requirement”) </w:t>
      </w:r>
      <w:r w:rsidRPr="005801BF">
        <w:rPr>
          <w:noProof w:val="0"/>
          <w:lang w:val="ms-MY"/>
        </w:rPr>
        <w:t>dan juga keperluan sistem (“</w:t>
      </w:r>
      <w:r w:rsidRPr="005801BF">
        <w:rPr>
          <w:i/>
          <w:noProof w:val="0"/>
          <w:lang w:val="ms-MY"/>
        </w:rPr>
        <w:t>Functional System Requirement”</w:t>
      </w:r>
    </w:p>
    <w:p w:rsidR="005801BF" w:rsidRPr="005801BF" w:rsidRDefault="005801BF" w:rsidP="005801BF">
      <w:pPr>
        <w:widowControl/>
        <w:autoSpaceDE/>
        <w:autoSpaceDN/>
        <w:adjustRightInd/>
        <w:spacing w:after="200" w:line="276" w:lineRule="auto"/>
        <w:ind w:left="0" w:firstLine="0"/>
        <w:jc w:val="left"/>
        <w:rPr>
          <w:rFonts w:eastAsia="Calibri"/>
          <w:b/>
          <w:noProof w:val="0"/>
          <w:lang w:val="ms-MY" w:eastAsia="ko-KR"/>
        </w:rPr>
      </w:pPr>
      <w:r w:rsidRPr="005801BF">
        <w:rPr>
          <w:rFonts w:eastAsiaTheme="minorHAnsi"/>
          <w:noProof w:val="0"/>
          <w:lang w:val="ms-MY"/>
        </w:rPr>
        <w:br w:type="page"/>
      </w:r>
    </w:p>
    <w:p w:rsidR="005801BF" w:rsidRPr="005801BF" w:rsidRDefault="005801BF" w:rsidP="005801BF">
      <w:pPr>
        <w:widowControl/>
        <w:numPr>
          <w:ilvl w:val="2"/>
          <w:numId w:val="10"/>
        </w:numPr>
        <w:autoSpaceDE/>
        <w:autoSpaceDN/>
        <w:adjustRightInd/>
        <w:spacing w:beforeLines="150" w:before="360" w:afterLines="150" w:after="360" w:line="360" w:lineRule="auto"/>
        <w:jc w:val="left"/>
        <w:outlineLvl w:val="2"/>
        <w:rPr>
          <w:rFonts w:eastAsia="Calibri"/>
          <w:b/>
          <w:noProof w:val="0"/>
          <w:lang w:val="ms-MY" w:eastAsia="ko-KR"/>
        </w:rPr>
      </w:pPr>
      <w:bookmarkStart w:id="5" w:name="_Toc470620113"/>
      <w:r w:rsidRPr="005801BF">
        <w:rPr>
          <w:rFonts w:eastAsia="Calibri"/>
          <w:b/>
          <w:noProof w:val="0"/>
          <w:lang w:val="ms-MY" w:eastAsia="ko-KR"/>
        </w:rPr>
        <w:lastRenderedPageBreak/>
        <w:t>KEPERLUAN PEN</w:t>
      </w:r>
      <w:bookmarkEnd w:id="5"/>
      <w:r w:rsidRPr="005801BF">
        <w:rPr>
          <w:rFonts w:eastAsia="Calibri"/>
          <w:b/>
          <w:noProof w:val="0"/>
          <w:lang w:val="ms-MY" w:eastAsia="ko-KR"/>
        </w:rPr>
        <w:t>GGUNA</w:t>
      </w:r>
    </w:p>
    <w:p w:rsidR="005801BF" w:rsidRPr="005801BF" w:rsidRDefault="005801BF" w:rsidP="005801BF">
      <w:pPr>
        <w:widowControl/>
        <w:autoSpaceDE/>
        <w:autoSpaceDN/>
        <w:adjustRightInd/>
        <w:spacing w:after="160" w:line="360" w:lineRule="auto"/>
        <w:ind w:left="0" w:firstLine="0"/>
        <w:jc w:val="left"/>
        <w:rPr>
          <w:rFonts w:eastAsiaTheme="minorHAnsi"/>
          <w:noProof w:val="0"/>
          <w:lang w:val="ms-MY"/>
        </w:rPr>
      </w:pPr>
      <w:r w:rsidRPr="005801BF">
        <w:rPr>
          <w:rFonts w:eastAsiaTheme="minorHAnsi"/>
          <w:noProof w:val="0"/>
          <w:lang w:val="ms-MY"/>
        </w:rPr>
        <w:t>Terdapat tiga pengguna bagi  sistem apliksi Go Food iaitu penjual dan pembeli dan penganalisis data makanan.</w:t>
      </w:r>
    </w:p>
    <w:p w:rsidR="005801BF" w:rsidRPr="005801BF" w:rsidRDefault="005801BF" w:rsidP="005801BF">
      <w:pPr>
        <w:widowControl/>
        <w:autoSpaceDE/>
        <w:autoSpaceDN/>
        <w:adjustRightInd/>
        <w:spacing w:after="160" w:line="360" w:lineRule="auto"/>
        <w:ind w:left="0" w:firstLine="0"/>
        <w:jc w:val="left"/>
        <w:rPr>
          <w:rFonts w:eastAsiaTheme="minorHAnsi"/>
          <w:noProof w:val="0"/>
          <w:lang w:val="ms-MY"/>
        </w:rPr>
      </w:pPr>
    </w:p>
    <w:p w:rsidR="005801BF" w:rsidRPr="005801BF" w:rsidRDefault="005801BF" w:rsidP="005801BF">
      <w:pPr>
        <w:widowControl/>
        <w:autoSpaceDE/>
        <w:autoSpaceDN/>
        <w:adjustRightInd/>
        <w:spacing w:after="160" w:line="360" w:lineRule="auto"/>
        <w:ind w:left="0" w:firstLine="0"/>
        <w:jc w:val="left"/>
        <w:rPr>
          <w:rFonts w:eastAsiaTheme="minorHAnsi"/>
          <w:b/>
          <w:noProof w:val="0"/>
          <w:lang w:val="ms-MY"/>
        </w:rPr>
      </w:pPr>
      <w:r w:rsidRPr="005801BF">
        <w:rPr>
          <w:rFonts w:eastAsiaTheme="minorHAnsi"/>
          <w:b/>
          <w:noProof w:val="0"/>
          <w:lang w:val="ms-MY"/>
        </w:rPr>
        <w:t>3.2.1.1  Penjual</w:t>
      </w:r>
    </w:p>
    <w:p w:rsidR="005801BF" w:rsidRPr="005801BF" w:rsidRDefault="005801BF" w:rsidP="005801BF">
      <w:pPr>
        <w:widowControl/>
        <w:autoSpaceDE/>
        <w:autoSpaceDN/>
        <w:adjustRightInd/>
        <w:spacing w:after="160" w:line="360" w:lineRule="auto"/>
        <w:ind w:left="0" w:firstLine="0"/>
        <w:jc w:val="left"/>
        <w:rPr>
          <w:rFonts w:eastAsiaTheme="minorHAnsi"/>
          <w:noProof w:val="0"/>
          <w:lang w:val="ms-MY"/>
        </w:rPr>
      </w:pPr>
    </w:p>
    <w:p w:rsidR="005801BF" w:rsidRPr="005801BF" w:rsidRDefault="005801BF" w:rsidP="005801BF">
      <w:pPr>
        <w:widowControl/>
        <w:numPr>
          <w:ilvl w:val="0"/>
          <w:numId w:val="5"/>
        </w:numPr>
        <w:autoSpaceDE/>
        <w:autoSpaceDN/>
        <w:adjustRightInd/>
        <w:spacing w:after="160" w:line="360" w:lineRule="auto"/>
        <w:contextualSpacing/>
        <w:jc w:val="left"/>
        <w:rPr>
          <w:b/>
          <w:lang w:val="ms-MY"/>
        </w:rPr>
      </w:pPr>
      <w:r w:rsidRPr="005801BF">
        <w:rPr>
          <w:b/>
          <w:lang w:val="ms-MY"/>
        </w:rPr>
        <w:t>Pendaftaran Maklumat Penjual</w:t>
      </w:r>
    </w:p>
    <w:p w:rsidR="005801BF" w:rsidRPr="005801BF" w:rsidRDefault="005801BF" w:rsidP="005801BF">
      <w:pPr>
        <w:autoSpaceDE/>
        <w:autoSpaceDN/>
        <w:adjustRightInd/>
        <w:spacing w:beforeLines="150" w:before="360" w:afterLines="150" w:after="360" w:line="360" w:lineRule="auto"/>
        <w:ind w:left="0" w:firstLine="0"/>
        <w:rPr>
          <w:noProof w:val="0"/>
          <w:lang w:val="ms-MY"/>
        </w:rPr>
      </w:pPr>
      <w:r w:rsidRPr="005801BF">
        <w:rPr>
          <w:noProof w:val="0"/>
          <w:lang w:val="ms-MY"/>
        </w:rPr>
        <w:t xml:space="preserve">Penjual perlu mendaftar akaun bagi tujuan menjual makanan yang akan ditawarkan. Keperluan fungsian pendaftaran maklumat penjual adalah seperti berikut: </w:t>
      </w:r>
    </w:p>
    <w:p w:rsidR="005801BF" w:rsidRPr="005801BF" w:rsidRDefault="005801BF" w:rsidP="005801BF">
      <w:pPr>
        <w:widowControl/>
        <w:numPr>
          <w:ilvl w:val="0"/>
          <w:numId w:val="6"/>
        </w:numPr>
        <w:autoSpaceDE/>
        <w:autoSpaceDN/>
        <w:adjustRightInd/>
        <w:spacing w:beforeLines="150" w:before="360" w:afterLines="150" w:after="360" w:line="360" w:lineRule="auto"/>
        <w:jc w:val="left"/>
        <w:rPr>
          <w:noProof w:val="0"/>
          <w:lang w:val="ms-MY"/>
        </w:rPr>
      </w:pPr>
      <w:r w:rsidRPr="005801BF">
        <w:rPr>
          <w:noProof w:val="0"/>
          <w:lang w:val="ms-MY"/>
        </w:rPr>
        <w:t>Aplikasi menyediakan fungsi pendaftaran bagi mendaftar nama, e-mel dan kata laluan.</w:t>
      </w:r>
    </w:p>
    <w:p w:rsidR="005801BF" w:rsidRPr="005801BF" w:rsidRDefault="005801BF" w:rsidP="005801BF">
      <w:pPr>
        <w:widowControl/>
        <w:numPr>
          <w:ilvl w:val="0"/>
          <w:numId w:val="6"/>
        </w:numPr>
        <w:autoSpaceDE/>
        <w:autoSpaceDN/>
        <w:adjustRightInd/>
        <w:spacing w:beforeLines="150" w:before="360" w:afterLines="150" w:after="360" w:line="360" w:lineRule="auto"/>
        <w:jc w:val="left"/>
        <w:rPr>
          <w:noProof w:val="0"/>
          <w:lang w:val="ms-MY"/>
        </w:rPr>
      </w:pPr>
      <w:r w:rsidRPr="005801BF">
        <w:rPr>
          <w:noProof w:val="0"/>
          <w:lang w:val="ms-MY"/>
        </w:rPr>
        <w:t>Aplikasi akan menyimpan nama,  e-mel dan kata laluan pengguna ke dalam pangkalan data.</w:t>
      </w:r>
    </w:p>
    <w:p w:rsidR="005801BF" w:rsidRPr="005801BF" w:rsidRDefault="005801BF" w:rsidP="005801BF">
      <w:pPr>
        <w:widowControl/>
        <w:numPr>
          <w:ilvl w:val="0"/>
          <w:numId w:val="6"/>
        </w:numPr>
        <w:autoSpaceDE/>
        <w:autoSpaceDN/>
        <w:adjustRightInd/>
        <w:spacing w:beforeLines="150" w:before="360" w:afterLines="150" w:after="360" w:line="360" w:lineRule="auto"/>
        <w:jc w:val="left"/>
        <w:rPr>
          <w:noProof w:val="0"/>
          <w:lang w:val="ms-MY"/>
        </w:rPr>
      </w:pPr>
      <w:r w:rsidRPr="005801BF">
        <w:rPr>
          <w:noProof w:val="0"/>
          <w:lang w:val="ms-MY"/>
        </w:rPr>
        <w:t>Aplikasi akan mengeluarkan amaran jika e-mel yang ingin didaftarkan telah wujud dalam pangkalan data.</w:t>
      </w:r>
    </w:p>
    <w:p w:rsidR="005801BF" w:rsidRPr="005801BF" w:rsidRDefault="005801BF" w:rsidP="005801BF">
      <w:pPr>
        <w:widowControl/>
        <w:numPr>
          <w:ilvl w:val="0"/>
          <w:numId w:val="6"/>
        </w:numPr>
        <w:autoSpaceDE/>
        <w:autoSpaceDN/>
        <w:adjustRightInd/>
        <w:spacing w:beforeLines="150" w:before="360" w:afterLines="150" w:after="360" w:line="360" w:lineRule="auto"/>
        <w:jc w:val="left"/>
        <w:rPr>
          <w:noProof w:val="0"/>
          <w:lang w:val="ms-MY"/>
        </w:rPr>
      </w:pPr>
      <w:r w:rsidRPr="005801BF">
        <w:rPr>
          <w:noProof w:val="0"/>
          <w:lang w:val="ms-MY"/>
        </w:rPr>
        <w:t>Aplikasi akan mengeluarkan paparan log masuk kepada pengguna setelah pengguna mendaftar akaun.</w:t>
      </w:r>
    </w:p>
    <w:p w:rsidR="005801BF" w:rsidRPr="005801BF" w:rsidRDefault="005801BF" w:rsidP="005801BF">
      <w:pPr>
        <w:widowControl/>
        <w:autoSpaceDE/>
        <w:autoSpaceDN/>
        <w:adjustRightInd/>
        <w:spacing w:after="160" w:line="360" w:lineRule="auto"/>
        <w:ind w:left="0" w:firstLine="0"/>
        <w:jc w:val="left"/>
        <w:rPr>
          <w:rFonts w:eastAsiaTheme="minorHAnsi"/>
          <w:noProof w:val="0"/>
          <w:lang w:val="ms-MY"/>
        </w:rPr>
      </w:pPr>
    </w:p>
    <w:p w:rsidR="005801BF" w:rsidRPr="005801BF" w:rsidRDefault="005801BF" w:rsidP="005801BF">
      <w:pPr>
        <w:widowControl/>
        <w:numPr>
          <w:ilvl w:val="0"/>
          <w:numId w:val="5"/>
        </w:numPr>
        <w:autoSpaceDE/>
        <w:autoSpaceDN/>
        <w:adjustRightInd/>
        <w:spacing w:after="160" w:line="360" w:lineRule="auto"/>
        <w:contextualSpacing/>
        <w:jc w:val="left"/>
        <w:rPr>
          <w:b/>
          <w:lang w:val="ms-MY"/>
        </w:rPr>
      </w:pPr>
      <w:r w:rsidRPr="005801BF">
        <w:rPr>
          <w:b/>
          <w:lang w:val="ms-MY"/>
        </w:rPr>
        <w:t>Kemasukan Butiran Makanan</w:t>
      </w:r>
    </w:p>
    <w:p w:rsidR="005801BF" w:rsidRPr="005801BF" w:rsidRDefault="005801BF" w:rsidP="005801BF">
      <w:pPr>
        <w:autoSpaceDE/>
        <w:autoSpaceDN/>
        <w:adjustRightInd/>
        <w:spacing w:beforeLines="150" w:before="360" w:afterLines="150" w:after="360" w:line="360" w:lineRule="auto"/>
        <w:ind w:left="0" w:firstLine="0"/>
        <w:rPr>
          <w:noProof w:val="0"/>
          <w:lang w:val="ms-MY"/>
        </w:rPr>
      </w:pPr>
      <w:r w:rsidRPr="005801BF">
        <w:rPr>
          <w:noProof w:val="0"/>
          <w:lang w:val="ms-MY"/>
        </w:rPr>
        <w:t>Penjual akan memasukkan data makanan bagi makanan yang akan disediakan. Keperluan fungsian kemasukan data makanan adalah seperti berikut:</w:t>
      </w:r>
    </w:p>
    <w:p w:rsidR="005801BF" w:rsidRPr="005801BF" w:rsidRDefault="005801BF" w:rsidP="005801BF">
      <w:pPr>
        <w:widowControl/>
        <w:numPr>
          <w:ilvl w:val="0"/>
          <w:numId w:val="7"/>
        </w:numPr>
        <w:autoSpaceDE/>
        <w:autoSpaceDN/>
        <w:adjustRightInd/>
        <w:spacing w:beforeLines="150" w:before="360" w:afterLines="150" w:after="360" w:line="360" w:lineRule="auto"/>
        <w:jc w:val="left"/>
        <w:rPr>
          <w:noProof w:val="0"/>
          <w:lang w:val="ms-MY"/>
        </w:rPr>
      </w:pPr>
      <w:r w:rsidRPr="005801BF">
        <w:rPr>
          <w:noProof w:val="0"/>
          <w:lang w:val="ms-MY"/>
        </w:rPr>
        <w:t>Aplikasi akan menyediakan fungsi memasukkan data makanan yang akan dimasukkan oleh penjual.</w:t>
      </w:r>
    </w:p>
    <w:p w:rsidR="005801BF" w:rsidRPr="005801BF" w:rsidRDefault="005801BF" w:rsidP="005801BF">
      <w:pPr>
        <w:widowControl/>
        <w:numPr>
          <w:ilvl w:val="0"/>
          <w:numId w:val="7"/>
        </w:numPr>
        <w:autoSpaceDE/>
        <w:autoSpaceDN/>
        <w:adjustRightInd/>
        <w:spacing w:beforeLines="150" w:before="360" w:afterLines="150" w:after="360" w:line="360" w:lineRule="auto"/>
        <w:jc w:val="left"/>
        <w:rPr>
          <w:noProof w:val="0"/>
          <w:lang w:val="ms-MY"/>
        </w:rPr>
      </w:pPr>
      <w:r w:rsidRPr="005801BF">
        <w:rPr>
          <w:noProof w:val="0"/>
          <w:lang w:val="ms-MY"/>
        </w:rPr>
        <w:lastRenderedPageBreak/>
        <w:t>Aplikasi akan menyimpan nama makanan, harga, lokasi, gambar, dan kuantiti penyediaan.</w:t>
      </w:r>
    </w:p>
    <w:p w:rsidR="005801BF" w:rsidRPr="005801BF" w:rsidRDefault="005801BF" w:rsidP="005801BF">
      <w:pPr>
        <w:widowControl/>
        <w:numPr>
          <w:ilvl w:val="0"/>
          <w:numId w:val="7"/>
        </w:numPr>
        <w:autoSpaceDE/>
        <w:autoSpaceDN/>
        <w:adjustRightInd/>
        <w:spacing w:beforeLines="150" w:before="360" w:afterLines="150" w:after="360" w:line="360" w:lineRule="auto"/>
        <w:jc w:val="left"/>
        <w:rPr>
          <w:noProof w:val="0"/>
          <w:lang w:val="ms-MY"/>
        </w:rPr>
      </w:pPr>
      <w:r w:rsidRPr="005801BF">
        <w:rPr>
          <w:noProof w:val="0"/>
          <w:lang w:val="ms-MY"/>
        </w:rPr>
        <w:t>Aplikasi akan mengeluarkan amaran jika salah satu maklumat penting tidak diisi.</w:t>
      </w:r>
    </w:p>
    <w:p w:rsidR="005801BF" w:rsidRPr="005801BF" w:rsidRDefault="005801BF" w:rsidP="005801BF">
      <w:pPr>
        <w:widowControl/>
        <w:numPr>
          <w:ilvl w:val="0"/>
          <w:numId w:val="7"/>
        </w:numPr>
        <w:autoSpaceDE/>
        <w:autoSpaceDN/>
        <w:adjustRightInd/>
        <w:spacing w:beforeLines="150" w:before="360" w:afterLines="150" w:after="360" w:line="360" w:lineRule="auto"/>
        <w:jc w:val="left"/>
        <w:rPr>
          <w:noProof w:val="0"/>
          <w:lang w:val="ms-MY"/>
        </w:rPr>
      </w:pPr>
      <w:r w:rsidRPr="005801BF">
        <w:rPr>
          <w:noProof w:val="0"/>
          <w:lang w:val="ms-MY"/>
        </w:rPr>
        <w:t>Aplikasi akan memaparkan data makanan setelah selesai dimasukkan oleh penjual.</w:t>
      </w:r>
    </w:p>
    <w:p w:rsidR="005801BF" w:rsidRPr="005801BF" w:rsidRDefault="005801BF" w:rsidP="005801BF">
      <w:pPr>
        <w:widowControl/>
        <w:numPr>
          <w:ilvl w:val="0"/>
          <w:numId w:val="5"/>
        </w:numPr>
        <w:autoSpaceDE/>
        <w:autoSpaceDN/>
        <w:adjustRightInd/>
        <w:spacing w:after="160" w:line="360" w:lineRule="auto"/>
        <w:contextualSpacing/>
        <w:jc w:val="left"/>
        <w:rPr>
          <w:b/>
          <w:lang w:val="ms-MY"/>
        </w:rPr>
      </w:pPr>
      <w:r w:rsidRPr="005801BF">
        <w:rPr>
          <w:b/>
          <w:lang w:val="ms-MY"/>
        </w:rPr>
        <w:t>Penjanaan Laporan Penjualan</w:t>
      </w:r>
    </w:p>
    <w:p w:rsidR="005801BF" w:rsidRPr="005801BF" w:rsidRDefault="005801BF" w:rsidP="005801BF">
      <w:pPr>
        <w:autoSpaceDE/>
        <w:autoSpaceDN/>
        <w:adjustRightInd/>
        <w:spacing w:beforeLines="150" w:before="360" w:afterLines="150" w:after="360" w:line="360" w:lineRule="auto"/>
        <w:ind w:left="0" w:firstLine="0"/>
        <w:rPr>
          <w:noProof w:val="0"/>
          <w:lang w:val="ms-MY"/>
        </w:rPr>
      </w:pPr>
      <w:r w:rsidRPr="005801BF">
        <w:rPr>
          <w:noProof w:val="0"/>
          <w:lang w:val="ms-MY"/>
        </w:rPr>
        <w:t>Penjual dapat akses paparan hasil penjualan di aplikasi Go Food. Keperluan fungsian Penjanaan Laporan Penjualan adalah seperti berikut:</w:t>
      </w:r>
    </w:p>
    <w:p w:rsidR="005801BF" w:rsidRPr="005801BF" w:rsidRDefault="005801BF" w:rsidP="005801BF">
      <w:pPr>
        <w:widowControl/>
        <w:numPr>
          <w:ilvl w:val="0"/>
          <w:numId w:val="11"/>
        </w:numPr>
        <w:autoSpaceDE/>
        <w:autoSpaceDN/>
        <w:adjustRightInd/>
        <w:spacing w:beforeLines="150" w:before="360" w:afterLines="150" w:after="360" w:line="360" w:lineRule="auto"/>
        <w:jc w:val="left"/>
        <w:rPr>
          <w:noProof w:val="0"/>
          <w:lang w:val="ms-MY" w:eastAsia="ko-KR"/>
        </w:rPr>
      </w:pPr>
      <w:r w:rsidRPr="005801BF">
        <w:rPr>
          <w:noProof w:val="0"/>
          <w:lang w:val="ms-MY"/>
        </w:rPr>
        <w:t>Aplikasi akan menyediakan paparan untuk memilih penjanaan laporan penjualan yang boleh ditekan oleh penjual.</w:t>
      </w:r>
    </w:p>
    <w:p w:rsidR="005801BF" w:rsidRPr="005801BF" w:rsidRDefault="005801BF" w:rsidP="005801BF">
      <w:pPr>
        <w:widowControl/>
        <w:numPr>
          <w:ilvl w:val="0"/>
          <w:numId w:val="11"/>
        </w:numPr>
        <w:autoSpaceDE/>
        <w:autoSpaceDN/>
        <w:adjustRightInd/>
        <w:spacing w:beforeLines="150" w:before="360" w:afterLines="150" w:after="360" w:line="360" w:lineRule="auto"/>
        <w:jc w:val="left"/>
        <w:rPr>
          <w:noProof w:val="0"/>
          <w:lang w:val="ms-MY" w:eastAsia="ko-KR"/>
        </w:rPr>
      </w:pPr>
      <w:r w:rsidRPr="005801BF">
        <w:rPr>
          <w:noProof w:val="0"/>
          <w:lang w:val="ms-MY"/>
        </w:rPr>
        <w:t>Aplikasi akan memaparkan statistik atau laporan makanan yang telah dijual oleh penjual dalam bentuk yang tersusun kepada pengguna.</w:t>
      </w:r>
    </w:p>
    <w:p w:rsidR="005801BF" w:rsidRPr="005801BF" w:rsidRDefault="005801BF" w:rsidP="005801BF">
      <w:pPr>
        <w:autoSpaceDE/>
        <w:autoSpaceDN/>
        <w:adjustRightInd/>
        <w:spacing w:beforeLines="150" w:before="360" w:afterLines="150" w:after="360" w:line="360" w:lineRule="auto"/>
        <w:ind w:left="0" w:firstLine="720"/>
        <w:rPr>
          <w:rFonts w:cs="Arial"/>
          <w:noProof w:val="0"/>
          <w:lang w:val="ms-MY"/>
        </w:rPr>
      </w:pPr>
    </w:p>
    <w:p w:rsidR="005801BF" w:rsidRPr="005801BF" w:rsidRDefault="005801BF" w:rsidP="005801BF">
      <w:pPr>
        <w:widowControl/>
        <w:autoSpaceDE/>
        <w:autoSpaceDN/>
        <w:adjustRightInd/>
        <w:spacing w:after="160" w:line="360" w:lineRule="auto"/>
        <w:ind w:left="0" w:firstLine="0"/>
        <w:jc w:val="left"/>
        <w:rPr>
          <w:rFonts w:eastAsiaTheme="minorHAnsi"/>
          <w:b/>
          <w:noProof w:val="0"/>
          <w:szCs w:val="22"/>
          <w:lang w:val="ms-MY"/>
        </w:rPr>
      </w:pPr>
      <w:r w:rsidRPr="005801BF">
        <w:rPr>
          <w:rFonts w:eastAsiaTheme="minorHAnsi"/>
          <w:b/>
          <w:noProof w:val="0"/>
          <w:szCs w:val="22"/>
          <w:lang w:val="ms-MY"/>
        </w:rPr>
        <w:t>3.2.1.2 Pembeli</w:t>
      </w:r>
    </w:p>
    <w:p w:rsidR="005801BF" w:rsidRPr="005801BF" w:rsidRDefault="005801BF" w:rsidP="005801BF">
      <w:pPr>
        <w:spacing w:line="360" w:lineRule="auto"/>
        <w:ind w:firstLine="0"/>
        <w:contextualSpacing/>
        <w:rPr>
          <w:lang w:val="ms-MY"/>
        </w:rPr>
      </w:pPr>
    </w:p>
    <w:p w:rsidR="005801BF" w:rsidRPr="005801BF" w:rsidRDefault="005801BF" w:rsidP="005801BF">
      <w:pPr>
        <w:widowControl/>
        <w:numPr>
          <w:ilvl w:val="0"/>
          <w:numId w:val="8"/>
        </w:numPr>
        <w:autoSpaceDE/>
        <w:autoSpaceDN/>
        <w:adjustRightInd/>
        <w:spacing w:after="160" w:line="360" w:lineRule="auto"/>
        <w:contextualSpacing/>
        <w:jc w:val="left"/>
        <w:rPr>
          <w:b/>
          <w:lang w:val="ms-MY"/>
        </w:rPr>
      </w:pPr>
      <w:r w:rsidRPr="005801BF">
        <w:rPr>
          <w:b/>
          <w:lang w:val="ms-MY"/>
        </w:rPr>
        <w:t>Pencarian Makanan</w:t>
      </w:r>
    </w:p>
    <w:p w:rsidR="005801BF" w:rsidRPr="005801BF" w:rsidRDefault="005801BF" w:rsidP="005801BF">
      <w:pPr>
        <w:autoSpaceDE/>
        <w:autoSpaceDN/>
        <w:adjustRightInd/>
        <w:spacing w:beforeLines="150" w:before="360" w:afterLines="150" w:after="360" w:line="360" w:lineRule="auto"/>
        <w:ind w:left="0" w:firstLine="0"/>
        <w:rPr>
          <w:noProof w:val="0"/>
          <w:lang w:val="ms-MY"/>
        </w:rPr>
      </w:pPr>
      <w:r w:rsidRPr="005801BF">
        <w:rPr>
          <w:noProof w:val="0"/>
          <w:lang w:val="ms-MY"/>
        </w:rPr>
        <w:t>Pembeli akan dapat melakukan pencarian makanan yang diinginkan pada hari tersebut. Keperluan fungsian pencarian makanan adalah seperti berikut:</w:t>
      </w:r>
    </w:p>
    <w:p w:rsidR="005801BF" w:rsidRPr="005801BF" w:rsidRDefault="005801BF" w:rsidP="005801BF">
      <w:pPr>
        <w:widowControl/>
        <w:numPr>
          <w:ilvl w:val="0"/>
          <w:numId w:val="9"/>
        </w:numPr>
        <w:autoSpaceDE/>
        <w:autoSpaceDN/>
        <w:adjustRightInd/>
        <w:spacing w:beforeLines="150" w:before="360" w:afterLines="150" w:after="360" w:line="360" w:lineRule="auto"/>
        <w:jc w:val="left"/>
        <w:rPr>
          <w:noProof w:val="0"/>
          <w:lang w:val="ms-MY"/>
        </w:rPr>
      </w:pPr>
      <w:r w:rsidRPr="005801BF">
        <w:rPr>
          <w:noProof w:val="0"/>
          <w:lang w:val="ms-MY"/>
        </w:rPr>
        <w:t>Aplikasi akan menyediakan paparan untuk memilih paparan pencarian makanan yang boleh ditekan oleh pembeli.</w:t>
      </w:r>
    </w:p>
    <w:p w:rsidR="005801BF" w:rsidRPr="005801BF" w:rsidRDefault="005801BF" w:rsidP="005801BF">
      <w:pPr>
        <w:widowControl/>
        <w:numPr>
          <w:ilvl w:val="0"/>
          <w:numId w:val="9"/>
        </w:numPr>
        <w:autoSpaceDE/>
        <w:autoSpaceDN/>
        <w:adjustRightInd/>
        <w:spacing w:beforeLines="150" w:before="360" w:afterLines="150" w:after="360" w:line="360" w:lineRule="auto"/>
        <w:jc w:val="left"/>
        <w:rPr>
          <w:noProof w:val="0"/>
          <w:lang w:val="ms-MY"/>
        </w:rPr>
      </w:pPr>
      <w:r w:rsidRPr="005801BF">
        <w:rPr>
          <w:noProof w:val="0"/>
          <w:lang w:val="ms-MY"/>
        </w:rPr>
        <w:t>Aplikasi akan membenarkan pembeli untuk memasukkan maklumat nama makanan dan kuantiti yang diinginkan.</w:t>
      </w:r>
    </w:p>
    <w:p w:rsidR="005801BF" w:rsidRPr="005801BF" w:rsidRDefault="005801BF" w:rsidP="005801BF">
      <w:pPr>
        <w:widowControl/>
        <w:numPr>
          <w:ilvl w:val="0"/>
          <w:numId w:val="9"/>
        </w:numPr>
        <w:autoSpaceDE/>
        <w:autoSpaceDN/>
        <w:adjustRightInd/>
        <w:spacing w:beforeLines="150" w:before="360" w:afterLines="150" w:after="360" w:line="360" w:lineRule="auto"/>
        <w:jc w:val="left"/>
        <w:rPr>
          <w:noProof w:val="0"/>
          <w:lang w:val="ms-MY"/>
        </w:rPr>
      </w:pPr>
      <w:r w:rsidRPr="005801BF">
        <w:rPr>
          <w:noProof w:val="0"/>
          <w:lang w:val="ms-MY"/>
        </w:rPr>
        <w:t>Aplikasi akan membenarkan pembeli untuk memilih cara pengenalpastian lokasi secara manual ataupun melalui GPS.</w:t>
      </w:r>
    </w:p>
    <w:p w:rsidR="005801BF" w:rsidRPr="005801BF" w:rsidRDefault="005801BF" w:rsidP="005801BF">
      <w:pPr>
        <w:widowControl/>
        <w:numPr>
          <w:ilvl w:val="0"/>
          <w:numId w:val="9"/>
        </w:numPr>
        <w:autoSpaceDE/>
        <w:autoSpaceDN/>
        <w:adjustRightInd/>
        <w:spacing w:beforeLines="150" w:before="360" w:afterLines="150" w:after="360" w:line="360" w:lineRule="auto"/>
        <w:jc w:val="left"/>
        <w:rPr>
          <w:noProof w:val="0"/>
          <w:lang w:val="ms-MY"/>
        </w:rPr>
      </w:pPr>
      <w:r w:rsidRPr="005801BF">
        <w:rPr>
          <w:noProof w:val="0"/>
          <w:lang w:val="ms-MY"/>
        </w:rPr>
        <w:lastRenderedPageBreak/>
        <w:t>Aplikasi akan mencari makanan berdekatan dengan pembeli berdasarkan maklumat yang telah diisi oleh pengguna.</w:t>
      </w:r>
    </w:p>
    <w:p w:rsidR="005801BF" w:rsidRPr="005801BF" w:rsidRDefault="005801BF" w:rsidP="005801BF">
      <w:pPr>
        <w:widowControl/>
        <w:numPr>
          <w:ilvl w:val="0"/>
          <w:numId w:val="8"/>
        </w:numPr>
        <w:autoSpaceDE/>
        <w:autoSpaceDN/>
        <w:adjustRightInd/>
        <w:spacing w:after="160" w:line="360" w:lineRule="auto"/>
        <w:contextualSpacing/>
        <w:jc w:val="left"/>
        <w:rPr>
          <w:b/>
          <w:lang w:val="ms-MY"/>
        </w:rPr>
      </w:pPr>
      <w:r w:rsidRPr="005801BF">
        <w:rPr>
          <w:b/>
          <w:lang w:val="ms-MY"/>
        </w:rPr>
        <w:t>Pembelian Makanan</w:t>
      </w:r>
    </w:p>
    <w:p w:rsidR="005801BF" w:rsidRPr="005801BF" w:rsidRDefault="005801BF" w:rsidP="005801BF">
      <w:pPr>
        <w:autoSpaceDE/>
        <w:autoSpaceDN/>
        <w:adjustRightInd/>
        <w:spacing w:beforeLines="150" w:before="360" w:afterLines="150" w:after="360" w:line="360" w:lineRule="auto"/>
        <w:ind w:left="0" w:firstLine="0"/>
        <w:rPr>
          <w:noProof w:val="0"/>
          <w:lang w:val="ms-MY"/>
        </w:rPr>
      </w:pPr>
      <w:r w:rsidRPr="005801BF">
        <w:rPr>
          <w:noProof w:val="0"/>
          <w:lang w:val="ms-MY"/>
        </w:rPr>
        <w:t>Pembeli boleh membeli makanan yang telah dipaparkan berdasarkan maklumat pencarian yang dilakukan. Keperluan fungsian pembelian makanan adalah seperti berikut:</w:t>
      </w:r>
    </w:p>
    <w:p w:rsidR="005801BF" w:rsidRPr="005801BF" w:rsidRDefault="005801BF" w:rsidP="005801BF">
      <w:pPr>
        <w:widowControl/>
        <w:numPr>
          <w:ilvl w:val="0"/>
          <w:numId w:val="12"/>
        </w:numPr>
        <w:autoSpaceDE/>
        <w:autoSpaceDN/>
        <w:adjustRightInd/>
        <w:spacing w:beforeLines="150" w:before="360" w:afterLines="150" w:after="360" w:line="360" w:lineRule="auto"/>
        <w:jc w:val="left"/>
        <w:rPr>
          <w:noProof w:val="0"/>
          <w:lang w:val="ms-MY"/>
        </w:rPr>
      </w:pPr>
      <w:r w:rsidRPr="005801BF">
        <w:rPr>
          <w:noProof w:val="0"/>
          <w:lang w:val="ms-MY"/>
        </w:rPr>
        <w:t>Aplikasi akan menyediakan paparan untuk memilih paparan pembelian makanan yang oleh pembeli.</w:t>
      </w:r>
    </w:p>
    <w:p w:rsidR="005801BF" w:rsidRPr="005801BF" w:rsidRDefault="005801BF" w:rsidP="005801BF">
      <w:pPr>
        <w:widowControl/>
        <w:numPr>
          <w:ilvl w:val="0"/>
          <w:numId w:val="12"/>
        </w:numPr>
        <w:autoSpaceDE/>
        <w:autoSpaceDN/>
        <w:adjustRightInd/>
        <w:spacing w:beforeLines="150" w:before="360" w:afterLines="150" w:after="360" w:line="360" w:lineRule="auto"/>
        <w:jc w:val="left"/>
        <w:rPr>
          <w:noProof w:val="0"/>
          <w:lang w:val="ms-MY"/>
        </w:rPr>
      </w:pPr>
      <w:r w:rsidRPr="005801BF">
        <w:rPr>
          <w:noProof w:val="0"/>
          <w:lang w:val="ms-MY"/>
        </w:rPr>
        <w:t>Aplikasi akan memasukkan maklumat pembelian iaitu nama pembeli, lokasi pembeli, kuantiti yang diinginkan, dan jumlah yang akan dibayar.</w:t>
      </w:r>
    </w:p>
    <w:p w:rsidR="005801BF" w:rsidRPr="005801BF" w:rsidRDefault="005801BF" w:rsidP="005801BF">
      <w:pPr>
        <w:widowControl/>
        <w:numPr>
          <w:ilvl w:val="0"/>
          <w:numId w:val="12"/>
        </w:numPr>
        <w:autoSpaceDE/>
        <w:autoSpaceDN/>
        <w:adjustRightInd/>
        <w:spacing w:beforeLines="150" w:before="360" w:afterLines="150" w:after="360" w:line="360" w:lineRule="auto"/>
        <w:jc w:val="left"/>
        <w:rPr>
          <w:noProof w:val="0"/>
          <w:lang w:val="ms-MY"/>
        </w:rPr>
      </w:pPr>
      <w:r w:rsidRPr="005801BF">
        <w:rPr>
          <w:noProof w:val="0"/>
          <w:lang w:val="ms-MY"/>
        </w:rPr>
        <w:t>Aplikasi akan memaparkan amaran jika salah satu maklumat tidak diisi.</w:t>
      </w:r>
    </w:p>
    <w:p w:rsidR="005801BF" w:rsidRPr="005801BF" w:rsidRDefault="005801BF" w:rsidP="005801BF">
      <w:pPr>
        <w:widowControl/>
        <w:numPr>
          <w:ilvl w:val="0"/>
          <w:numId w:val="12"/>
        </w:numPr>
        <w:autoSpaceDE/>
        <w:autoSpaceDN/>
        <w:adjustRightInd/>
        <w:spacing w:beforeLines="150" w:before="360" w:afterLines="150" w:after="360" w:line="360" w:lineRule="auto"/>
        <w:jc w:val="left"/>
        <w:rPr>
          <w:noProof w:val="0"/>
          <w:lang w:val="ms-MY"/>
        </w:rPr>
      </w:pPr>
      <w:r w:rsidRPr="005801BF">
        <w:rPr>
          <w:noProof w:val="0"/>
          <w:lang w:val="ms-MY"/>
        </w:rPr>
        <w:t>Aplikasi akan memaparkan pilihan jenis pembayaran untuk pengesahan pembelian.</w:t>
      </w:r>
    </w:p>
    <w:p w:rsidR="005801BF" w:rsidRPr="005801BF" w:rsidRDefault="005801BF" w:rsidP="005801BF">
      <w:pPr>
        <w:widowControl/>
        <w:autoSpaceDE/>
        <w:autoSpaceDN/>
        <w:adjustRightInd/>
        <w:spacing w:after="160" w:line="360" w:lineRule="auto"/>
        <w:ind w:left="0" w:firstLine="0"/>
        <w:jc w:val="left"/>
        <w:rPr>
          <w:rFonts w:eastAsia="Times New Roman"/>
          <w:b/>
          <w:noProof w:val="0"/>
          <w:color w:val="000000"/>
          <w:lang w:val="en-MY" w:eastAsia="en-MY"/>
        </w:rPr>
      </w:pPr>
    </w:p>
    <w:p w:rsidR="005801BF" w:rsidRPr="005801BF" w:rsidRDefault="005801BF" w:rsidP="005801BF">
      <w:pPr>
        <w:widowControl/>
        <w:autoSpaceDE/>
        <w:autoSpaceDN/>
        <w:adjustRightInd/>
        <w:spacing w:after="160" w:line="276" w:lineRule="auto"/>
        <w:ind w:left="0" w:firstLine="0"/>
        <w:jc w:val="left"/>
        <w:rPr>
          <w:rFonts w:eastAsiaTheme="minorHAnsi"/>
          <w:b/>
          <w:noProof w:val="0"/>
          <w:lang w:val="en-MY" w:eastAsia="ko-KR"/>
        </w:rPr>
      </w:pPr>
      <w:bookmarkStart w:id="6" w:name="_Toc470620115"/>
      <w:r w:rsidRPr="005801BF">
        <w:rPr>
          <w:rFonts w:eastAsiaTheme="minorHAnsi"/>
          <w:b/>
          <w:noProof w:val="0"/>
          <w:lang w:val="en-MY"/>
        </w:rPr>
        <w:t xml:space="preserve">3.3. </w:t>
      </w:r>
      <w:r w:rsidRPr="005801BF">
        <w:rPr>
          <w:rFonts w:eastAsiaTheme="minorHAnsi"/>
          <w:b/>
          <w:noProof w:val="0"/>
          <w:lang w:val="en-MY" w:eastAsia="ko-KR"/>
        </w:rPr>
        <w:t>Keperluan Bukan Fungsian</w:t>
      </w:r>
      <w:bookmarkEnd w:id="6"/>
    </w:p>
    <w:p w:rsidR="005801BF" w:rsidRPr="005801BF" w:rsidRDefault="005801BF" w:rsidP="005801BF">
      <w:pPr>
        <w:autoSpaceDE/>
        <w:autoSpaceDN/>
        <w:adjustRightInd/>
        <w:spacing w:beforeLines="150" w:before="360" w:afterLines="150" w:after="360" w:line="276" w:lineRule="auto"/>
        <w:ind w:left="0" w:firstLine="0"/>
        <w:rPr>
          <w:noProof w:val="0"/>
          <w:lang w:val="ms-MY"/>
        </w:rPr>
      </w:pPr>
      <w:r w:rsidRPr="005801BF">
        <w:rPr>
          <w:noProof w:val="0"/>
          <w:lang w:val="ms-MY"/>
        </w:rPr>
        <w:t>Keperluan bukan fungsian adalah keperluan yang akan menyokong keperluan fungsian. Antara keperluan bukan fungsian adalah seperti berikut:</w:t>
      </w:r>
    </w:p>
    <w:p w:rsidR="005801BF" w:rsidRPr="005801BF" w:rsidRDefault="005801BF" w:rsidP="005801B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line="276" w:lineRule="auto"/>
        <w:ind w:left="0" w:firstLine="0"/>
        <w:jc w:val="left"/>
        <w:rPr>
          <w:rFonts w:eastAsia="Times New Roman"/>
          <w:b/>
          <w:noProof w:val="0"/>
          <w:color w:val="212121"/>
          <w:lang w:val="ms-MY" w:eastAsia="en-MY"/>
        </w:rPr>
      </w:pPr>
      <w:r w:rsidRPr="005801BF">
        <w:rPr>
          <w:rFonts w:eastAsia="Times New Roman"/>
          <w:b/>
          <w:noProof w:val="0"/>
          <w:color w:val="212121"/>
          <w:lang w:val="ms-MY" w:eastAsia="en-MY"/>
        </w:rPr>
        <w:t>3.3.1  Ketersediaan</w:t>
      </w:r>
    </w:p>
    <w:p w:rsidR="005801BF" w:rsidRPr="005801BF" w:rsidRDefault="005801BF" w:rsidP="005801B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line="276" w:lineRule="auto"/>
        <w:ind w:left="0" w:firstLine="0"/>
        <w:jc w:val="left"/>
        <w:rPr>
          <w:rFonts w:eastAsia="Times New Roman"/>
          <w:noProof w:val="0"/>
          <w:color w:val="212121"/>
          <w:lang w:val="ms-MY" w:eastAsia="en-MY"/>
        </w:rPr>
      </w:pPr>
    </w:p>
    <w:p w:rsidR="005801BF" w:rsidRPr="005801BF" w:rsidRDefault="005801BF" w:rsidP="005801B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line="276" w:lineRule="auto"/>
        <w:ind w:left="0" w:firstLine="0"/>
        <w:jc w:val="left"/>
        <w:rPr>
          <w:rFonts w:eastAsia="Times New Roman"/>
          <w:noProof w:val="0"/>
          <w:color w:val="212121"/>
          <w:lang w:val="ms-MY" w:eastAsia="en-MY"/>
        </w:rPr>
      </w:pPr>
      <w:r w:rsidRPr="005801BF">
        <w:rPr>
          <w:rFonts w:eastAsia="Times New Roman"/>
          <w:noProof w:val="0"/>
          <w:color w:val="212121"/>
          <w:lang w:val="ms-MY" w:eastAsia="en-MY"/>
        </w:rPr>
        <w:t>Aplikasi ini dijangka boleh diakses sepanjang masa. Ia juga dijangka dapat menyelesaikan masalah teknikal atau ke tidak boleh capaian dalam masa yang singkat. Sekiranya pengguna yang telah berdaftar menukar peranti, aplikasi seharusnya berupaya mengembalikan semula maklumat pengguna ke peranti yang baru. Ciri-ciri aplikasi juga hanya boleh diakses oleh pengguna yang dibenarkan sahaja.</w:t>
      </w:r>
    </w:p>
    <w:p w:rsidR="005801BF" w:rsidRPr="005801BF" w:rsidRDefault="005801BF" w:rsidP="005801B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line="276" w:lineRule="auto"/>
        <w:ind w:left="0" w:firstLine="0"/>
        <w:jc w:val="left"/>
        <w:rPr>
          <w:rFonts w:eastAsia="Times New Roman"/>
          <w:noProof w:val="0"/>
          <w:color w:val="212121"/>
          <w:lang w:val="ms-MY" w:eastAsia="en-MY"/>
        </w:rPr>
      </w:pPr>
    </w:p>
    <w:p w:rsidR="005801BF" w:rsidRPr="005801BF" w:rsidRDefault="005801BF" w:rsidP="005801B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line="276" w:lineRule="auto"/>
        <w:ind w:left="0" w:firstLine="0"/>
        <w:jc w:val="left"/>
        <w:rPr>
          <w:rFonts w:eastAsia="Times New Roman"/>
          <w:noProof w:val="0"/>
          <w:color w:val="212121"/>
          <w:lang w:val="ms-MY" w:eastAsia="en-MY"/>
        </w:rPr>
      </w:pPr>
    </w:p>
    <w:p w:rsidR="005801BF" w:rsidRPr="005801BF" w:rsidRDefault="005801BF" w:rsidP="005801B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line="276" w:lineRule="auto"/>
        <w:ind w:left="0" w:firstLine="0"/>
        <w:jc w:val="left"/>
        <w:rPr>
          <w:rFonts w:eastAsia="Times New Roman"/>
          <w:b/>
          <w:noProof w:val="0"/>
          <w:color w:val="212121"/>
          <w:lang w:val="ms-MY" w:eastAsia="en-MY"/>
        </w:rPr>
      </w:pPr>
      <w:r w:rsidRPr="005801BF">
        <w:rPr>
          <w:rFonts w:eastAsia="Times New Roman"/>
          <w:b/>
          <w:noProof w:val="0"/>
          <w:color w:val="212121"/>
          <w:lang w:val="ms-MY" w:eastAsia="en-MY"/>
        </w:rPr>
        <w:t>3.3.2  Kebolehpercayaan</w:t>
      </w:r>
    </w:p>
    <w:p w:rsidR="005801BF" w:rsidRPr="005801BF" w:rsidRDefault="005801BF" w:rsidP="005801B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line="276" w:lineRule="auto"/>
        <w:ind w:left="0" w:firstLine="0"/>
        <w:jc w:val="left"/>
        <w:rPr>
          <w:rFonts w:eastAsia="Times New Roman"/>
          <w:noProof w:val="0"/>
          <w:color w:val="212121"/>
          <w:lang w:val="ms-MY" w:eastAsia="en-MY"/>
        </w:rPr>
      </w:pPr>
    </w:p>
    <w:p w:rsidR="005801BF" w:rsidRPr="005801BF" w:rsidRDefault="005801BF" w:rsidP="005801B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line="276" w:lineRule="auto"/>
        <w:ind w:left="0" w:firstLine="0"/>
        <w:jc w:val="left"/>
        <w:rPr>
          <w:rFonts w:eastAsia="Times New Roman"/>
          <w:noProof w:val="0"/>
          <w:color w:val="212121"/>
          <w:lang w:val="ms-MY" w:eastAsia="en-MY"/>
        </w:rPr>
      </w:pPr>
      <w:r w:rsidRPr="005801BF">
        <w:rPr>
          <w:rFonts w:eastAsia="Times New Roman"/>
          <w:noProof w:val="0"/>
          <w:color w:val="212121"/>
          <w:lang w:val="ms-MY" w:eastAsia="en-MY"/>
        </w:rPr>
        <w:t xml:space="preserve">Aplikasi yang dibangunkan hendaklah menjaga privasi penggunda dan maklumat disimpan oleh sistem. Privasi pengguna perlu disimpan dan dipastikan selamat tanpa akses oleh pihak ketiga. Ia juga perlu bebas daripada perisian pihak ketiga seperti adware, spyware, worm atau lain-lain yang memudaratkan peranti mudah alih pengguna. Seterusnya, melalui perkongsian </w:t>
      </w:r>
      <w:r w:rsidRPr="005801BF">
        <w:rPr>
          <w:rFonts w:eastAsia="Times New Roman"/>
          <w:noProof w:val="0"/>
          <w:color w:val="212121"/>
          <w:lang w:val="ms-MY" w:eastAsia="en-MY"/>
        </w:rPr>
        <w:lastRenderedPageBreak/>
        <w:t>koordinat semasa pengguna hendaklah dipastikan selamat tanpa pencerobohan daripada pihak tidak bertanggungjawab.</w:t>
      </w:r>
    </w:p>
    <w:p w:rsidR="005801BF" w:rsidRPr="005801BF" w:rsidRDefault="005801BF" w:rsidP="005801B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line="276" w:lineRule="auto"/>
        <w:ind w:left="0" w:firstLine="0"/>
        <w:jc w:val="left"/>
        <w:rPr>
          <w:rFonts w:eastAsia="Times New Roman"/>
          <w:noProof w:val="0"/>
          <w:color w:val="212121"/>
          <w:lang w:val="ms-MY" w:eastAsia="en-MY"/>
        </w:rPr>
      </w:pPr>
    </w:p>
    <w:p w:rsidR="005801BF" w:rsidRPr="005801BF" w:rsidRDefault="005801BF" w:rsidP="005801B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ind w:left="0" w:firstLine="0"/>
        <w:jc w:val="left"/>
        <w:rPr>
          <w:rFonts w:eastAsia="Times New Roman"/>
          <w:b/>
          <w:noProof w:val="0"/>
          <w:color w:val="212121"/>
          <w:lang w:val="ms-MY" w:eastAsia="en-MY"/>
        </w:rPr>
      </w:pPr>
    </w:p>
    <w:p w:rsidR="005801BF" w:rsidRPr="005801BF" w:rsidRDefault="005801BF" w:rsidP="005801B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ind w:left="0" w:firstLine="0"/>
        <w:jc w:val="left"/>
        <w:rPr>
          <w:rFonts w:eastAsia="Times New Roman"/>
          <w:b/>
          <w:noProof w:val="0"/>
          <w:color w:val="212121"/>
          <w:lang w:val="ms-MY" w:eastAsia="en-MY"/>
        </w:rPr>
      </w:pPr>
      <w:r w:rsidRPr="005801BF">
        <w:rPr>
          <w:rFonts w:eastAsia="Times New Roman"/>
          <w:b/>
          <w:noProof w:val="0"/>
          <w:color w:val="212121"/>
          <w:lang w:val="ms-MY" w:eastAsia="en-MY"/>
        </w:rPr>
        <w:t>3.3.3  Kebolehgunaan</w:t>
      </w:r>
    </w:p>
    <w:p w:rsidR="005801BF" w:rsidRPr="005801BF" w:rsidRDefault="005801BF" w:rsidP="005801BF">
      <w:pPr>
        <w:autoSpaceDE/>
        <w:autoSpaceDN/>
        <w:adjustRightInd/>
        <w:spacing w:beforeLines="150" w:before="360" w:afterLines="150" w:after="360" w:line="360" w:lineRule="auto"/>
        <w:ind w:left="0" w:firstLine="0"/>
        <w:rPr>
          <w:rFonts w:eastAsia="Times New Roman"/>
          <w:noProof w:val="0"/>
          <w:color w:val="212121"/>
          <w:lang w:val="ms-MY" w:eastAsia="en-MY"/>
        </w:rPr>
      </w:pPr>
      <w:r w:rsidRPr="005801BF">
        <w:rPr>
          <w:rFonts w:eastAsia="Times New Roman"/>
          <w:noProof w:val="0"/>
          <w:color w:val="212121"/>
          <w:lang w:val="ms-MY" w:eastAsia="en-MY"/>
        </w:rPr>
        <w:t>Sistem memiliki kebolehgunaan dan mesra pengguna dimana antaramuka yang digunakan hendaklah bersesuaian dengan sasaran pengguna. Antaramuka pengguna mudah digunakan, mudah untuk navigasi, konsisten, efektif dan bebas dari ralat. Setiap fungsian yang terdapat pada sistem hendaklah memudahkan pengguna untuk memahami cara penggunaan fungsi itu. Sistem yang dibangunkan juga mempunyai tahap capaian yang tinggi. Ia juga mudah untuk dipasang dan bebas dari perisian berniat jahat dan sebagainya. Sandaran sistem perlu dilakukan setiap hari supaya tiada risiko maklumat hilang atau terhapus.</w:t>
      </w:r>
    </w:p>
    <w:p w:rsidR="005801BF" w:rsidRDefault="005801BF" w:rsidP="005801BF">
      <w:pPr>
        <w:pStyle w:val="11Normal02-PerengganKeduaonward"/>
        <w:ind w:firstLine="0"/>
        <w:rPr>
          <w:rFonts w:cs="Times New Roman"/>
          <w:b/>
          <w:lang w:val="ms-MY"/>
        </w:rPr>
      </w:pPr>
    </w:p>
    <w:p w:rsidR="005801BF" w:rsidRDefault="005801BF" w:rsidP="005801BF">
      <w:pPr>
        <w:pStyle w:val="11Normal02-PerengganKeduaonward"/>
        <w:ind w:firstLine="0"/>
        <w:rPr>
          <w:rFonts w:cs="Times New Roman"/>
          <w:b/>
          <w:lang w:val="ms-MY"/>
        </w:rPr>
      </w:pPr>
    </w:p>
    <w:p w:rsidR="005801BF" w:rsidRDefault="005801BF" w:rsidP="005801BF">
      <w:pPr>
        <w:pStyle w:val="11Normal02-PerengganKeduaonward"/>
        <w:ind w:firstLine="0"/>
        <w:rPr>
          <w:rFonts w:cs="Times New Roman"/>
          <w:b/>
          <w:lang w:val="ms-MY"/>
        </w:rPr>
      </w:pPr>
    </w:p>
    <w:p w:rsidR="005801BF" w:rsidRDefault="005801BF" w:rsidP="005801BF">
      <w:pPr>
        <w:pStyle w:val="11Normal02-PerengganKeduaonward"/>
        <w:ind w:firstLine="0"/>
        <w:rPr>
          <w:rFonts w:cs="Times New Roman"/>
          <w:b/>
          <w:lang w:val="ms-MY"/>
        </w:rPr>
      </w:pPr>
    </w:p>
    <w:p w:rsidR="005801BF" w:rsidRDefault="005801BF" w:rsidP="005801BF">
      <w:pPr>
        <w:pStyle w:val="11Normal02-PerengganKeduaonward"/>
        <w:ind w:firstLine="0"/>
        <w:rPr>
          <w:rFonts w:cs="Times New Roman"/>
          <w:b/>
          <w:lang w:val="ms-MY"/>
        </w:rPr>
      </w:pPr>
    </w:p>
    <w:p w:rsidR="005801BF" w:rsidRDefault="005801BF" w:rsidP="005801BF">
      <w:pPr>
        <w:pStyle w:val="11Normal02-PerengganKeduaonward"/>
        <w:ind w:firstLine="0"/>
        <w:rPr>
          <w:rFonts w:cs="Times New Roman"/>
          <w:b/>
          <w:lang w:val="ms-MY"/>
        </w:rPr>
      </w:pPr>
    </w:p>
    <w:p w:rsidR="005801BF" w:rsidRDefault="005801BF" w:rsidP="005801BF">
      <w:pPr>
        <w:pStyle w:val="11Normal02-PerengganKeduaonward"/>
        <w:ind w:firstLine="0"/>
        <w:rPr>
          <w:rFonts w:cs="Times New Roman"/>
          <w:b/>
          <w:lang w:val="ms-MY"/>
        </w:rPr>
      </w:pPr>
    </w:p>
    <w:p w:rsidR="005801BF" w:rsidRDefault="005801BF" w:rsidP="005801BF">
      <w:pPr>
        <w:pStyle w:val="11Normal02-PerengganKeduaonward"/>
        <w:ind w:firstLine="0"/>
        <w:rPr>
          <w:rFonts w:cs="Times New Roman"/>
          <w:b/>
          <w:lang w:val="ms-MY"/>
        </w:rPr>
      </w:pPr>
    </w:p>
    <w:p w:rsidR="005801BF" w:rsidRDefault="005801BF" w:rsidP="005801BF">
      <w:pPr>
        <w:pStyle w:val="11Normal02-PerengganKeduaonward"/>
        <w:ind w:firstLine="0"/>
        <w:rPr>
          <w:rFonts w:cs="Times New Roman"/>
          <w:b/>
          <w:lang w:val="ms-MY"/>
        </w:rPr>
      </w:pPr>
    </w:p>
    <w:p w:rsidR="005801BF" w:rsidRDefault="005801BF" w:rsidP="005801BF">
      <w:pPr>
        <w:pStyle w:val="11Normal02-PerengganKeduaonward"/>
        <w:ind w:firstLine="0"/>
        <w:rPr>
          <w:rFonts w:cs="Times New Roman"/>
          <w:b/>
          <w:lang w:val="ms-MY"/>
        </w:rPr>
      </w:pPr>
    </w:p>
    <w:p w:rsidR="005801BF" w:rsidRDefault="005801BF" w:rsidP="005801BF">
      <w:pPr>
        <w:pStyle w:val="11Normal02-PerengganKeduaonward"/>
        <w:ind w:firstLine="0"/>
        <w:rPr>
          <w:rFonts w:cs="Times New Roman"/>
          <w:b/>
          <w:lang w:val="ms-MY"/>
        </w:rPr>
      </w:pPr>
    </w:p>
    <w:p w:rsidR="005801BF" w:rsidRDefault="005801BF" w:rsidP="005801BF">
      <w:pPr>
        <w:pStyle w:val="11Normal02-PerengganKeduaonward"/>
        <w:ind w:firstLine="0"/>
        <w:rPr>
          <w:rFonts w:cs="Times New Roman"/>
          <w:b/>
          <w:lang w:val="ms-MY"/>
        </w:rPr>
      </w:pPr>
    </w:p>
    <w:p w:rsidR="005801BF" w:rsidRPr="009755DF" w:rsidRDefault="005801BF" w:rsidP="005801BF">
      <w:pPr>
        <w:pStyle w:val="11Normal02-PerengganKeduaonward"/>
        <w:ind w:firstLine="0"/>
        <w:rPr>
          <w:rFonts w:cs="Times New Roman"/>
          <w:b/>
          <w:lang w:val="ms-MY"/>
        </w:rPr>
      </w:pPr>
      <w:r w:rsidRPr="009755DF">
        <w:rPr>
          <w:rFonts w:cs="Times New Roman"/>
          <w:b/>
          <w:lang w:val="ms-MY"/>
        </w:rPr>
        <w:lastRenderedPageBreak/>
        <w:t>3.4  KEPERLUAN PERKAKASAN DAN PERISIAN</w:t>
      </w:r>
    </w:p>
    <w:p w:rsidR="005801BF" w:rsidRPr="004B7C27" w:rsidRDefault="005801BF" w:rsidP="005801BF">
      <w:pPr>
        <w:pStyle w:val="Heading1"/>
        <w:numPr>
          <w:ilvl w:val="0"/>
          <w:numId w:val="10"/>
        </w:numPr>
        <w:tabs>
          <w:tab w:val="center" w:pos="360"/>
          <w:tab w:val="center" w:pos="3447"/>
        </w:tabs>
        <w:ind w:left="0" w:firstLine="0"/>
      </w:pPr>
      <w:r w:rsidRPr="004B7C27">
        <w:t>3.4</w:t>
      </w:r>
      <w:r w:rsidRPr="004B7C27">
        <w:tab/>
        <w:t>KEPERLUAN PERKAKASAN DAN PERISIAN</w:t>
      </w:r>
      <w:r w:rsidRPr="004B7C27">
        <w:rPr>
          <w:rFonts w:eastAsia="Arial"/>
          <w:b w:val="0"/>
        </w:rPr>
        <w:t xml:space="preserve"> </w:t>
      </w:r>
    </w:p>
    <w:p w:rsidR="005801BF" w:rsidRPr="00ED42C9" w:rsidRDefault="005801BF" w:rsidP="005801BF">
      <w:pPr>
        <w:spacing w:after="3" w:line="276" w:lineRule="auto"/>
        <w:ind w:right="855"/>
      </w:pPr>
      <w:r w:rsidRPr="00ED42C9">
        <w:t>Jadual di bawah menunjukkan spesifikasi perkakasan dan perisian yang diperlukan dalam pembangunan sistem.</w:t>
      </w:r>
      <w:r w:rsidRPr="00ED42C9">
        <w:rPr>
          <w:rFonts w:eastAsia="Arial"/>
        </w:rPr>
        <w:t xml:space="preserve"> </w:t>
      </w:r>
    </w:p>
    <w:p w:rsidR="005801BF" w:rsidRPr="00ED42C9" w:rsidRDefault="005801BF" w:rsidP="005801BF">
      <w:pPr>
        <w:spacing w:after="42" w:line="276" w:lineRule="auto"/>
        <w:ind w:left="930"/>
      </w:pPr>
      <w:r w:rsidRPr="00ED42C9">
        <w:rPr>
          <w:rFonts w:eastAsia="Arial"/>
        </w:rPr>
        <w:t xml:space="preserve"> </w:t>
      </w:r>
    </w:p>
    <w:p w:rsidR="005801BF" w:rsidRPr="00ED42C9" w:rsidRDefault="005801BF" w:rsidP="005801BF">
      <w:pPr>
        <w:pStyle w:val="Heading5"/>
        <w:spacing w:line="276" w:lineRule="auto"/>
        <w:ind w:left="97"/>
        <w:jc w:val="center"/>
        <w:rPr>
          <w:rFonts w:ascii="Times New Roman" w:hAnsi="Times New Roman" w:cs="Times New Roman"/>
          <w:color w:val="auto"/>
          <w:sz w:val="24"/>
          <w:szCs w:val="24"/>
        </w:rPr>
      </w:pPr>
    </w:p>
    <w:p w:rsidR="005801BF" w:rsidRPr="00ED42C9" w:rsidRDefault="005801BF" w:rsidP="005801BF">
      <w:pPr>
        <w:pStyle w:val="Heading5"/>
        <w:spacing w:line="276" w:lineRule="auto"/>
        <w:ind w:left="97"/>
        <w:jc w:val="center"/>
        <w:rPr>
          <w:rFonts w:ascii="Times New Roman" w:hAnsi="Times New Roman" w:cs="Times New Roman"/>
          <w:color w:val="auto"/>
          <w:sz w:val="24"/>
          <w:szCs w:val="24"/>
        </w:rPr>
      </w:pPr>
    </w:p>
    <w:p w:rsidR="005801BF" w:rsidRPr="00ED42C9" w:rsidRDefault="005801BF" w:rsidP="005801BF">
      <w:pPr>
        <w:pStyle w:val="Heading5"/>
        <w:spacing w:line="276" w:lineRule="auto"/>
        <w:ind w:left="97"/>
        <w:jc w:val="center"/>
        <w:rPr>
          <w:rFonts w:ascii="Times New Roman" w:eastAsia="Arial" w:hAnsi="Times New Roman" w:cs="Times New Roman"/>
          <w:color w:val="auto"/>
          <w:sz w:val="24"/>
          <w:szCs w:val="24"/>
        </w:rPr>
      </w:pPr>
      <w:r w:rsidRPr="00ED42C9">
        <w:rPr>
          <w:rFonts w:ascii="Times New Roman" w:hAnsi="Times New Roman" w:cs="Times New Roman"/>
          <w:color w:val="auto"/>
          <w:sz w:val="24"/>
          <w:szCs w:val="24"/>
        </w:rPr>
        <w:t>Jadual 3.1: Senarai perkakasan dan spesifikasi</w:t>
      </w:r>
    </w:p>
    <w:p w:rsidR="005801BF" w:rsidRPr="00ED42C9" w:rsidRDefault="005801BF" w:rsidP="005801BF">
      <w:pPr>
        <w:spacing w:line="276" w:lineRule="auto"/>
      </w:pPr>
    </w:p>
    <w:tbl>
      <w:tblPr>
        <w:tblStyle w:val="TableGrid"/>
        <w:tblW w:w="9142" w:type="dxa"/>
        <w:tblInd w:w="218" w:type="dxa"/>
        <w:tblCellMar>
          <w:top w:w="124" w:type="dxa"/>
          <w:left w:w="115" w:type="dxa"/>
          <w:right w:w="115" w:type="dxa"/>
        </w:tblCellMar>
        <w:tblLook w:val="04A0" w:firstRow="1" w:lastRow="0" w:firstColumn="1" w:lastColumn="0" w:noHBand="0" w:noVBand="1"/>
      </w:tblPr>
      <w:tblGrid>
        <w:gridCol w:w="3062"/>
        <w:gridCol w:w="6080"/>
      </w:tblGrid>
      <w:tr w:rsidR="005801BF" w:rsidRPr="00ED42C9" w:rsidTr="00BF5D91">
        <w:trPr>
          <w:trHeight w:val="409"/>
        </w:trPr>
        <w:tc>
          <w:tcPr>
            <w:tcW w:w="3062"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137"/>
              <w:jc w:val="center"/>
            </w:pPr>
            <w:r w:rsidRPr="00ED42C9">
              <w:rPr>
                <w:rFonts w:eastAsia="Times New Roman"/>
                <w:b/>
              </w:rPr>
              <w:t>Perkakasan</w:t>
            </w:r>
            <w:r w:rsidRPr="00ED42C9">
              <w:rPr>
                <w:rFonts w:eastAsia="Calibri"/>
              </w:rPr>
              <w:t xml:space="preserve"> </w:t>
            </w:r>
          </w:p>
        </w:tc>
        <w:tc>
          <w:tcPr>
            <w:tcW w:w="6080"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136"/>
              <w:jc w:val="center"/>
            </w:pPr>
            <w:r w:rsidRPr="00ED42C9">
              <w:rPr>
                <w:rFonts w:eastAsia="Times New Roman"/>
                <w:b/>
              </w:rPr>
              <w:t>Spesifikasi</w:t>
            </w:r>
            <w:r w:rsidRPr="00ED42C9">
              <w:rPr>
                <w:rFonts w:eastAsia="Calibri"/>
              </w:rPr>
              <w:t xml:space="preserve"> </w:t>
            </w:r>
          </w:p>
        </w:tc>
      </w:tr>
      <w:tr w:rsidR="005801BF" w:rsidRPr="00ED42C9" w:rsidTr="00BF5D91">
        <w:trPr>
          <w:trHeight w:val="409"/>
        </w:trPr>
        <w:tc>
          <w:tcPr>
            <w:tcW w:w="3062"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163"/>
              <w:jc w:val="center"/>
            </w:pPr>
            <w:r w:rsidRPr="00ED42C9">
              <w:t>Prosesor</w:t>
            </w:r>
            <w:r w:rsidRPr="00ED42C9">
              <w:rPr>
                <w:rFonts w:eastAsia="Calibri"/>
              </w:rPr>
              <w:t xml:space="preserve"> </w:t>
            </w:r>
          </w:p>
        </w:tc>
        <w:tc>
          <w:tcPr>
            <w:tcW w:w="6080"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144"/>
              <w:jc w:val="center"/>
            </w:pPr>
            <w:r w:rsidRPr="00ED42C9">
              <w:rPr>
                <w:color w:val="545351"/>
                <w:shd w:val="clear" w:color="auto" w:fill="FFFFFF"/>
              </w:rPr>
              <w:t>Intel Core i5-7200U</w:t>
            </w:r>
            <w:r w:rsidRPr="00ED42C9">
              <w:t>, 2.0Ghz</w:t>
            </w:r>
            <w:r w:rsidRPr="00ED42C9">
              <w:rPr>
                <w:rFonts w:eastAsia="Calibri"/>
              </w:rPr>
              <w:t xml:space="preserve"> </w:t>
            </w:r>
          </w:p>
        </w:tc>
      </w:tr>
      <w:tr w:rsidR="005801BF" w:rsidRPr="00ED42C9" w:rsidTr="00BF5D91">
        <w:trPr>
          <w:trHeight w:val="637"/>
        </w:trPr>
        <w:tc>
          <w:tcPr>
            <w:tcW w:w="3062" w:type="dxa"/>
            <w:tcBorders>
              <w:top w:val="single" w:sz="6" w:space="0" w:color="000000"/>
              <w:left w:val="single" w:sz="6" w:space="0" w:color="000000"/>
              <w:bottom w:val="single" w:sz="6" w:space="0" w:color="000000"/>
              <w:right w:val="single" w:sz="6" w:space="0" w:color="000000"/>
            </w:tcBorders>
          </w:tcPr>
          <w:p w:rsidR="005801BF" w:rsidRPr="00ED42C9" w:rsidRDefault="005801BF" w:rsidP="00BF5D91">
            <w:pPr>
              <w:spacing w:after="360" w:line="276" w:lineRule="auto"/>
              <w:ind w:right="157"/>
              <w:jc w:val="center"/>
            </w:pPr>
            <w:r w:rsidRPr="00ED42C9">
              <w:t>Memori</w:t>
            </w:r>
            <w:r w:rsidRPr="00ED42C9">
              <w:rPr>
                <w:rFonts w:eastAsia="Calibri"/>
              </w:rPr>
              <w:t xml:space="preserve"> </w:t>
            </w:r>
          </w:p>
        </w:tc>
        <w:tc>
          <w:tcPr>
            <w:tcW w:w="6080"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143"/>
              <w:jc w:val="center"/>
            </w:pPr>
            <w:r w:rsidRPr="00ED42C9">
              <w:t>RAM</w:t>
            </w:r>
            <w:r w:rsidRPr="00ED42C9">
              <w:rPr>
                <w:rFonts w:eastAsia="Calibri"/>
              </w:rPr>
              <w:t xml:space="preserve"> </w:t>
            </w:r>
          </w:p>
          <w:p w:rsidR="005801BF" w:rsidRPr="00ED42C9" w:rsidRDefault="005801BF" w:rsidP="00BF5D91">
            <w:pPr>
              <w:spacing w:after="360" w:line="276" w:lineRule="auto"/>
              <w:ind w:right="160"/>
              <w:jc w:val="center"/>
            </w:pPr>
            <w:r w:rsidRPr="00ED42C9">
              <w:t>8GB</w:t>
            </w:r>
          </w:p>
        </w:tc>
      </w:tr>
      <w:tr w:rsidR="005801BF" w:rsidRPr="00ED42C9" w:rsidTr="00BF5D91">
        <w:trPr>
          <w:trHeight w:val="409"/>
        </w:trPr>
        <w:tc>
          <w:tcPr>
            <w:tcW w:w="3062"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144"/>
              <w:jc w:val="center"/>
            </w:pPr>
            <w:r w:rsidRPr="00ED42C9">
              <w:t>Kad Grafik</w:t>
            </w:r>
            <w:r w:rsidRPr="00ED42C9">
              <w:rPr>
                <w:rFonts w:eastAsia="Calibri"/>
              </w:rPr>
              <w:t xml:space="preserve"> </w:t>
            </w:r>
          </w:p>
        </w:tc>
        <w:tc>
          <w:tcPr>
            <w:tcW w:w="6080"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152"/>
              <w:jc w:val="center"/>
            </w:pPr>
            <w:r w:rsidRPr="00ED42C9">
              <w:rPr>
                <w:color w:val="545351"/>
                <w:shd w:val="clear" w:color="auto" w:fill="FFFFFF"/>
              </w:rPr>
              <w:t>NVIDIA GeForce 940MX</w:t>
            </w:r>
          </w:p>
        </w:tc>
      </w:tr>
    </w:tbl>
    <w:p w:rsidR="005801BF" w:rsidRPr="00ED42C9" w:rsidRDefault="005801BF" w:rsidP="005801BF">
      <w:pPr>
        <w:spacing w:after="15" w:line="276" w:lineRule="auto"/>
        <w:ind w:left="209"/>
        <w:jc w:val="center"/>
      </w:pPr>
      <w:r w:rsidRPr="00ED42C9">
        <w:t xml:space="preserve">  </w:t>
      </w:r>
    </w:p>
    <w:p w:rsidR="005801BF" w:rsidRPr="00ED42C9" w:rsidRDefault="005801BF" w:rsidP="005801BF">
      <w:pPr>
        <w:spacing w:after="42" w:line="276" w:lineRule="auto"/>
        <w:ind w:left="150"/>
        <w:jc w:val="center"/>
      </w:pPr>
    </w:p>
    <w:p w:rsidR="005801BF" w:rsidRPr="00ED42C9" w:rsidRDefault="005801BF" w:rsidP="005801BF">
      <w:pPr>
        <w:pStyle w:val="Heading5"/>
        <w:spacing w:line="276" w:lineRule="auto"/>
        <w:ind w:left="97" w:right="26"/>
        <w:jc w:val="center"/>
        <w:rPr>
          <w:rFonts w:ascii="Times New Roman" w:hAnsi="Times New Roman" w:cs="Times New Roman"/>
          <w:color w:val="auto"/>
          <w:sz w:val="24"/>
          <w:szCs w:val="24"/>
        </w:rPr>
      </w:pPr>
    </w:p>
    <w:p w:rsidR="005801BF" w:rsidRPr="00ED42C9" w:rsidRDefault="005801BF" w:rsidP="005801BF">
      <w:pPr>
        <w:pStyle w:val="Heading5"/>
        <w:spacing w:line="276" w:lineRule="auto"/>
        <w:ind w:left="97" w:right="26"/>
        <w:jc w:val="center"/>
        <w:rPr>
          <w:rFonts w:ascii="Times New Roman" w:hAnsi="Times New Roman" w:cs="Times New Roman"/>
          <w:color w:val="auto"/>
          <w:sz w:val="24"/>
          <w:szCs w:val="24"/>
        </w:rPr>
      </w:pPr>
    </w:p>
    <w:p w:rsidR="005801BF" w:rsidRPr="00ED42C9" w:rsidRDefault="005801BF" w:rsidP="005801BF">
      <w:pPr>
        <w:pStyle w:val="Heading5"/>
        <w:spacing w:line="276" w:lineRule="auto"/>
        <w:ind w:left="97" w:right="26"/>
        <w:jc w:val="center"/>
        <w:rPr>
          <w:rFonts w:ascii="Times New Roman" w:eastAsia="Arial" w:hAnsi="Times New Roman" w:cs="Times New Roman"/>
          <w:color w:val="auto"/>
          <w:sz w:val="24"/>
          <w:szCs w:val="24"/>
        </w:rPr>
      </w:pPr>
      <w:r w:rsidRPr="00ED42C9">
        <w:rPr>
          <w:rFonts w:ascii="Times New Roman" w:hAnsi="Times New Roman" w:cs="Times New Roman"/>
          <w:color w:val="auto"/>
          <w:sz w:val="24"/>
          <w:szCs w:val="24"/>
        </w:rPr>
        <w:t>Jadual 3.2: Senarai Perisian dan Spesifikasi</w:t>
      </w:r>
    </w:p>
    <w:p w:rsidR="005801BF" w:rsidRPr="00ED42C9" w:rsidRDefault="005801BF" w:rsidP="005801BF">
      <w:pPr>
        <w:spacing w:line="276" w:lineRule="auto"/>
      </w:pPr>
    </w:p>
    <w:tbl>
      <w:tblPr>
        <w:tblStyle w:val="TableGrid"/>
        <w:tblW w:w="9360" w:type="dxa"/>
        <w:tblInd w:w="23" w:type="dxa"/>
        <w:tblCellMar>
          <w:top w:w="124" w:type="dxa"/>
          <w:left w:w="53" w:type="dxa"/>
          <w:right w:w="115" w:type="dxa"/>
        </w:tblCellMar>
        <w:tblLook w:val="04A0" w:firstRow="1" w:lastRow="0" w:firstColumn="1" w:lastColumn="0" w:noHBand="0" w:noVBand="1"/>
      </w:tblPr>
      <w:tblGrid>
        <w:gridCol w:w="3195"/>
        <w:gridCol w:w="6165"/>
      </w:tblGrid>
      <w:tr w:rsidR="005801BF" w:rsidRPr="00ED42C9" w:rsidTr="00BF5D91">
        <w:trPr>
          <w:trHeight w:val="510"/>
        </w:trPr>
        <w:tc>
          <w:tcPr>
            <w:tcW w:w="3195"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87"/>
              <w:jc w:val="center"/>
            </w:pPr>
            <w:r w:rsidRPr="00ED42C9">
              <w:rPr>
                <w:rFonts w:eastAsia="Times New Roman"/>
                <w:b/>
              </w:rPr>
              <w:t>Perisian</w:t>
            </w:r>
            <w:r w:rsidRPr="00ED42C9">
              <w:rPr>
                <w:rFonts w:eastAsia="Calibri"/>
              </w:rPr>
              <w:t xml:space="preserve"> </w:t>
            </w:r>
          </w:p>
        </w:tc>
        <w:tc>
          <w:tcPr>
            <w:tcW w:w="6165"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74"/>
              <w:jc w:val="center"/>
            </w:pPr>
            <w:r w:rsidRPr="00ED42C9">
              <w:rPr>
                <w:rFonts w:eastAsia="Times New Roman"/>
                <w:b/>
              </w:rPr>
              <w:t>Spesifikasi</w:t>
            </w:r>
            <w:r w:rsidRPr="00ED42C9">
              <w:rPr>
                <w:rFonts w:eastAsia="Calibri"/>
              </w:rPr>
              <w:t xml:space="preserve"> </w:t>
            </w:r>
          </w:p>
        </w:tc>
      </w:tr>
      <w:tr w:rsidR="005801BF" w:rsidRPr="00ED42C9" w:rsidTr="00BF5D91">
        <w:trPr>
          <w:trHeight w:val="510"/>
        </w:trPr>
        <w:tc>
          <w:tcPr>
            <w:tcW w:w="3195"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97"/>
              <w:jc w:val="center"/>
            </w:pPr>
            <w:r w:rsidRPr="00ED42C9">
              <w:t>Sistem Operasi</w:t>
            </w:r>
            <w:r w:rsidRPr="00ED42C9">
              <w:rPr>
                <w:rFonts w:eastAsia="Calibri"/>
              </w:rPr>
              <w:t xml:space="preserve"> </w:t>
            </w:r>
          </w:p>
        </w:tc>
        <w:tc>
          <w:tcPr>
            <w:tcW w:w="6165"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75"/>
              <w:jc w:val="center"/>
            </w:pPr>
            <w:r w:rsidRPr="00ED42C9">
              <w:t>Windows dengan  64-bit sistem operasi</w:t>
            </w:r>
            <w:r w:rsidRPr="00ED42C9">
              <w:rPr>
                <w:rFonts w:eastAsia="Calibri"/>
              </w:rPr>
              <w:t xml:space="preserve"> </w:t>
            </w:r>
          </w:p>
        </w:tc>
      </w:tr>
      <w:tr w:rsidR="005801BF" w:rsidRPr="00ED42C9" w:rsidTr="00BF5D91">
        <w:trPr>
          <w:trHeight w:val="930"/>
        </w:trPr>
        <w:tc>
          <w:tcPr>
            <w:tcW w:w="3195"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94"/>
              <w:jc w:val="center"/>
            </w:pPr>
            <w:r w:rsidRPr="00ED42C9">
              <w:t>PhpMyAdmin</w:t>
            </w:r>
            <w:r w:rsidRPr="00ED42C9">
              <w:rPr>
                <w:rFonts w:eastAsia="Calibri"/>
              </w:rPr>
              <w:t xml:space="preserve"> </w:t>
            </w:r>
          </w:p>
          <w:p w:rsidR="005801BF" w:rsidRPr="00ED42C9" w:rsidRDefault="005801BF" w:rsidP="00BF5D91">
            <w:pPr>
              <w:spacing w:after="360" w:line="276" w:lineRule="auto"/>
              <w:ind w:right="38"/>
              <w:jc w:val="center"/>
            </w:pPr>
            <w:r w:rsidRPr="00ED42C9">
              <w:rPr>
                <w:rFonts w:eastAsia="Calibri"/>
              </w:rPr>
              <w:t xml:space="preserve"> </w:t>
            </w:r>
          </w:p>
        </w:tc>
        <w:tc>
          <w:tcPr>
            <w:tcW w:w="6165" w:type="dxa"/>
            <w:tcBorders>
              <w:top w:val="single" w:sz="6" w:space="0" w:color="000000"/>
              <w:left w:val="single" w:sz="6" w:space="0" w:color="000000"/>
              <w:bottom w:val="single" w:sz="6" w:space="0" w:color="000000"/>
              <w:right w:val="single" w:sz="6" w:space="0" w:color="000000"/>
            </w:tcBorders>
          </w:tcPr>
          <w:p w:rsidR="005801BF" w:rsidRPr="00ED42C9" w:rsidRDefault="005801BF" w:rsidP="00BF5D91">
            <w:pPr>
              <w:spacing w:after="360" w:line="276" w:lineRule="auto"/>
              <w:ind w:right="84"/>
              <w:jc w:val="center"/>
            </w:pPr>
            <w:r w:rsidRPr="00ED42C9">
              <w:t>PhpMyAdmin Version 4.5.1</w:t>
            </w:r>
            <w:r w:rsidRPr="00ED42C9">
              <w:rPr>
                <w:rFonts w:eastAsia="Calibri"/>
              </w:rPr>
              <w:t xml:space="preserve"> </w:t>
            </w:r>
          </w:p>
        </w:tc>
      </w:tr>
      <w:tr w:rsidR="005801BF" w:rsidRPr="00ED42C9" w:rsidTr="00BF5D91">
        <w:trPr>
          <w:trHeight w:val="780"/>
        </w:trPr>
        <w:tc>
          <w:tcPr>
            <w:tcW w:w="3195" w:type="dxa"/>
            <w:tcBorders>
              <w:top w:val="single" w:sz="6" w:space="0" w:color="000000"/>
              <w:left w:val="single" w:sz="6" w:space="0" w:color="000000"/>
              <w:bottom w:val="single" w:sz="6" w:space="0" w:color="000000"/>
              <w:right w:val="single" w:sz="6" w:space="0" w:color="000000"/>
            </w:tcBorders>
          </w:tcPr>
          <w:p w:rsidR="005801BF" w:rsidRPr="00ED42C9" w:rsidRDefault="005801BF" w:rsidP="00BF5D91">
            <w:pPr>
              <w:spacing w:after="360" w:line="276" w:lineRule="auto"/>
              <w:ind w:right="97"/>
              <w:jc w:val="center"/>
            </w:pPr>
            <w:r w:rsidRPr="00ED42C9">
              <w:t>Sublime</w:t>
            </w:r>
            <w:r w:rsidRPr="00ED42C9">
              <w:rPr>
                <w:rFonts w:eastAsia="Calibri"/>
              </w:rPr>
              <w:t xml:space="preserve"> </w:t>
            </w:r>
          </w:p>
        </w:tc>
        <w:tc>
          <w:tcPr>
            <w:tcW w:w="6165"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77"/>
              <w:jc w:val="center"/>
            </w:pPr>
            <w:r w:rsidRPr="00ED42C9">
              <w:t>Sublime Text 3</w:t>
            </w:r>
            <w:r w:rsidRPr="00ED42C9">
              <w:rPr>
                <w:rFonts w:eastAsia="Calibri"/>
              </w:rPr>
              <w:t xml:space="preserve"> </w:t>
            </w:r>
          </w:p>
          <w:p w:rsidR="005801BF" w:rsidRPr="00ED42C9" w:rsidRDefault="005801BF" w:rsidP="00BF5D91">
            <w:pPr>
              <w:spacing w:after="360" w:line="276" w:lineRule="auto"/>
              <w:ind w:right="38"/>
              <w:jc w:val="center"/>
            </w:pPr>
            <w:r w:rsidRPr="00ED42C9">
              <w:rPr>
                <w:rFonts w:eastAsia="Calibri"/>
              </w:rPr>
              <w:lastRenderedPageBreak/>
              <w:t xml:space="preserve"> </w:t>
            </w:r>
          </w:p>
        </w:tc>
      </w:tr>
      <w:tr w:rsidR="005801BF" w:rsidRPr="00ED42C9" w:rsidTr="00BF5D91">
        <w:trPr>
          <w:trHeight w:val="510"/>
        </w:trPr>
        <w:tc>
          <w:tcPr>
            <w:tcW w:w="3195"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101"/>
            </w:pPr>
            <w:r w:rsidRPr="00ED42C9">
              <w:lastRenderedPageBreak/>
              <w:t xml:space="preserve">Pembangunan Android </w:t>
            </w:r>
            <w:r w:rsidRPr="00ED42C9">
              <w:rPr>
                <w:rFonts w:eastAsia="Calibri"/>
              </w:rPr>
              <w:t xml:space="preserve"> </w:t>
            </w:r>
          </w:p>
        </w:tc>
        <w:tc>
          <w:tcPr>
            <w:tcW w:w="6165"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101"/>
              <w:jc w:val="center"/>
            </w:pPr>
            <w:r w:rsidRPr="00ED42C9">
              <w:t>Android Studio Version 2.3.3</w:t>
            </w:r>
          </w:p>
        </w:tc>
      </w:tr>
      <w:tr w:rsidR="005801BF" w:rsidRPr="00ED42C9" w:rsidTr="00BF5D91">
        <w:trPr>
          <w:trHeight w:val="510"/>
        </w:trPr>
        <w:tc>
          <w:tcPr>
            <w:tcW w:w="3195"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ind w:right="85"/>
              <w:jc w:val="center"/>
            </w:pPr>
            <w:r w:rsidRPr="00ED42C9">
              <w:t>Pelayar Web</w:t>
            </w:r>
            <w:r w:rsidRPr="00ED42C9">
              <w:rPr>
                <w:rFonts w:eastAsia="Calibri"/>
              </w:rPr>
              <w:t xml:space="preserve"> </w:t>
            </w:r>
          </w:p>
        </w:tc>
        <w:tc>
          <w:tcPr>
            <w:tcW w:w="6165" w:type="dxa"/>
            <w:tcBorders>
              <w:top w:val="single" w:sz="6" w:space="0" w:color="000000"/>
              <w:left w:val="single" w:sz="6" w:space="0" w:color="000000"/>
              <w:bottom w:val="single" w:sz="6" w:space="0" w:color="000000"/>
              <w:right w:val="single" w:sz="6" w:space="0" w:color="000000"/>
            </w:tcBorders>
            <w:vAlign w:val="center"/>
          </w:tcPr>
          <w:p w:rsidR="005801BF" w:rsidRPr="00ED42C9" w:rsidRDefault="005801BF" w:rsidP="00BF5D91">
            <w:pPr>
              <w:spacing w:after="360" w:line="276" w:lineRule="auto"/>
            </w:pPr>
            <w:r w:rsidRPr="00ED42C9">
              <w:t>Google Chrome 45.0 keatas dan  Mozilla FireFox 42.0 keatas</w:t>
            </w:r>
            <w:r w:rsidRPr="00ED42C9">
              <w:rPr>
                <w:rFonts w:eastAsia="Calibri"/>
              </w:rPr>
              <w:t xml:space="preserve"> </w:t>
            </w:r>
          </w:p>
        </w:tc>
      </w:tr>
    </w:tbl>
    <w:p w:rsidR="005801BF" w:rsidRPr="00ED42C9" w:rsidRDefault="005801BF" w:rsidP="005801BF">
      <w:pPr>
        <w:spacing w:line="276" w:lineRule="auto"/>
        <w:rPr>
          <w:lang w:val="ms-MY"/>
        </w:rPr>
      </w:pPr>
    </w:p>
    <w:p w:rsidR="005801BF" w:rsidRPr="00ED42C9" w:rsidRDefault="005801BF" w:rsidP="005801BF">
      <w:pPr>
        <w:pStyle w:val="11Normal02-PerengganKeduaonward"/>
        <w:spacing w:line="276" w:lineRule="auto"/>
        <w:ind w:firstLine="0"/>
        <w:rPr>
          <w:rFonts w:cs="Times New Roman"/>
          <w:b/>
          <w:lang w:val="ms-MY"/>
        </w:rPr>
      </w:pPr>
    </w:p>
    <w:p w:rsidR="005801BF" w:rsidRPr="00ED42C9" w:rsidRDefault="005801BF" w:rsidP="005801BF">
      <w:pPr>
        <w:pStyle w:val="11Normal02-PerengganKeduaonward"/>
        <w:spacing w:line="276" w:lineRule="auto"/>
        <w:ind w:firstLine="0"/>
        <w:rPr>
          <w:rFonts w:cs="Times New Roman"/>
          <w:b/>
          <w:lang w:val="ms-MY"/>
        </w:rPr>
      </w:pPr>
    </w:p>
    <w:p w:rsidR="005801BF" w:rsidRPr="00ED42C9" w:rsidRDefault="005801BF" w:rsidP="005801BF">
      <w:pPr>
        <w:pStyle w:val="11Normal02-PerengganKeduaonward"/>
        <w:spacing w:line="276" w:lineRule="auto"/>
        <w:ind w:firstLine="0"/>
        <w:rPr>
          <w:rFonts w:cs="Times New Roman"/>
          <w:b/>
          <w:lang w:val="ms-MY"/>
        </w:rPr>
      </w:pPr>
    </w:p>
    <w:p w:rsidR="005801BF" w:rsidRDefault="005801BF" w:rsidP="005801BF">
      <w:pPr>
        <w:pStyle w:val="11Normal02-PerengganKeduaonward"/>
        <w:ind w:firstLine="0"/>
        <w:rPr>
          <w:rFonts w:cs="Times New Roman"/>
          <w:b/>
          <w:lang w:val="ms-MY"/>
        </w:rPr>
      </w:pPr>
    </w:p>
    <w:p w:rsidR="005801BF" w:rsidRDefault="005801BF" w:rsidP="005801BF">
      <w:pPr>
        <w:pStyle w:val="11Normal02-PerengganKeduaonward"/>
        <w:ind w:firstLine="0"/>
        <w:rPr>
          <w:rFonts w:cs="Times New Roman"/>
          <w:b/>
          <w:lang w:val="ms-MY"/>
        </w:rPr>
      </w:pPr>
    </w:p>
    <w:p w:rsidR="005801BF" w:rsidRDefault="005801BF"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Pr="00BF5D91" w:rsidRDefault="00BF5D91" w:rsidP="00BF5D91">
      <w:pPr>
        <w:autoSpaceDE/>
        <w:autoSpaceDN/>
        <w:adjustRightInd/>
        <w:spacing w:beforeLines="150" w:before="360" w:afterLines="150" w:after="360" w:line="360" w:lineRule="auto"/>
        <w:ind w:left="0" w:firstLine="0"/>
        <w:rPr>
          <w:b/>
          <w:noProof w:val="0"/>
          <w:lang w:val="ms-MY"/>
        </w:rPr>
      </w:pPr>
      <w:r w:rsidRPr="00BF5D91">
        <w:rPr>
          <w:b/>
          <w:noProof w:val="0"/>
          <w:lang w:val="ms-MY"/>
        </w:rPr>
        <w:lastRenderedPageBreak/>
        <w:t>3.5 MODEL SISTEM</w:t>
      </w:r>
    </w:p>
    <w:p w:rsidR="00BF5D91" w:rsidRPr="00BF5D91" w:rsidRDefault="00BF5D91" w:rsidP="00BF5D91">
      <w:pPr>
        <w:widowControl/>
        <w:autoSpaceDE/>
        <w:autoSpaceDN/>
        <w:adjustRightInd/>
        <w:spacing w:after="160" w:line="259" w:lineRule="auto"/>
        <w:ind w:left="0" w:firstLine="0"/>
        <w:jc w:val="left"/>
        <w:rPr>
          <w:rFonts w:eastAsiaTheme="minorHAnsi"/>
          <w:b/>
          <w:noProof w:val="0"/>
          <w:lang w:val="en-MY"/>
        </w:rPr>
      </w:pPr>
      <w:r w:rsidRPr="00BF5D91">
        <w:rPr>
          <w:rFonts w:eastAsiaTheme="minorHAnsi"/>
          <w:b/>
          <w:noProof w:val="0"/>
          <w:lang w:val="en-MY"/>
        </w:rPr>
        <w:t>3.5.1 Rajah Konteks</w:t>
      </w:r>
    </w:p>
    <w:p w:rsidR="00BF5D91" w:rsidRPr="00BF5D91" w:rsidRDefault="00BF5D91" w:rsidP="00BF5D91">
      <w:pPr>
        <w:autoSpaceDE/>
        <w:autoSpaceDN/>
        <w:adjustRightInd/>
        <w:spacing w:beforeLines="150" w:before="360" w:afterLines="150" w:after="360" w:line="360" w:lineRule="auto"/>
        <w:ind w:left="0" w:firstLine="0"/>
        <w:rPr>
          <w:noProof w:val="0"/>
          <w:lang w:val="ms-MY"/>
        </w:rPr>
      </w:pPr>
      <w:r w:rsidRPr="00BF5D91">
        <w:rPr>
          <w:noProof w:val="0"/>
          <w:lang w:val="ms-MY"/>
        </w:rPr>
        <w:t>Rajah konteks digunakan untuk memaparkan secara umum akan pergerakan maklumat yang berlaku antara sistem dengan entiti yang berinteraksi dengannya. Rajah konteks mengandungi proses kemasukan data, pemprosesan maklumat dan penghasilan output hasil daripada pemprosesan maklumat tersebut. Ia menerangkan secara umum “</w:t>
      </w:r>
      <w:r w:rsidRPr="00BF5D91">
        <w:rPr>
          <w:i/>
          <w:noProof w:val="0"/>
          <w:lang w:val="ms-MY"/>
        </w:rPr>
        <w:t xml:space="preserve">workflow” </w:t>
      </w:r>
      <w:r w:rsidRPr="00BF5D91">
        <w:rPr>
          <w:noProof w:val="0"/>
          <w:lang w:val="ms-MY"/>
        </w:rPr>
        <w:t>di dalam sistem Go-Food.</w:t>
      </w:r>
      <w:r w:rsidRPr="00BF5D91">
        <w:rPr>
          <w:lang w:eastAsia="en-MY"/>
        </w:rPr>
        <w:t xml:space="preserve"> </w:t>
      </w:r>
    </w:p>
    <w:p w:rsidR="00BF5D91" w:rsidRPr="00BF5D91" w:rsidRDefault="00BF5D91" w:rsidP="00BF5D91">
      <w:pPr>
        <w:autoSpaceDE/>
        <w:autoSpaceDN/>
        <w:adjustRightInd/>
        <w:spacing w:beforeLines="150" w:before="360" w:afterLines="150" w:after="360" w:line="360" w:lineRule="auto"/>
        <w:ind w:left="0" w:firstLine="0"/>
        <w:jc w:val="center"/>
        <w:rPr>
          <w:noProof w:val="0"/>
          <w:lang w:val="ms-MY"/>
        </w:rPr>
      </w:pPr>
      <w:r w:rsidRPr="00BF5D91">
        <w:rPr>
          <w:lang w:val="en-MY" w:eastAsia="en-MY"/>
        </w:rPr>
        <w:drawing>
          <wp:inline distT="0" distB="0" distL="0" distR="0" wp14:anchorId="10E09525" wp14:editId="12C66C95">
            <wp:extent cx="5358510" cy="257001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text Diagram.png"/>
                    <pic:cNvPicPr/>
                  </pic:nvPicPr>
                  <pic:blipFill>
                    <a:blip r:embed="rId19">
                      <a:extLst>
                        <a:ext uri="{28A0092B-C50C-407E-A947-70E740481C1C}">
                          <a14:useLocalDpi xmlns:a14="http://schemas.microsoft.com/office/drawing/2010/main" val="0"/>
                        </a:ext>
                      </a:extLst>
                    </a:blip>
                    <a:stretch>
                      <a:fillRect/>
                    </a:stretch>
                  </pic:blipFill>
                  <pic:spPr>
                    <a:xfrm>
                      <a:off x="0" y="0"/>
                      <a:ext cx="5373499" cy="2577208"/>
                    </a:xfrm>
                    <a:prstGeom prst="rect">
                      <a:avLst/>
                    </a:prstGeom>
                  </pic:spPr>
                </pic:pic>
              </a:graphicData>
            </a:graphic>
          </wp:inline>
        </w:drawing>
      </w: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r w:rsidRPr="00BF5D91">
        <w:rPr>
          <w:rFonts w:eastAsiaTheme="minorHAnsi"/>
          <w:b/>
          <w:lang w:val="en-MY" w:eastAsia="en-MY"/>
        </w:rPr>
        <mc:AlternateContent>
          <mc:Choice Requires="wps">
            <w:drawing>
              <wp:anchor distT="45720" distB="45720" distL="114300" distR="114300" simplePos="0" relativeHeight="251664384" behindDoc="0" locked="0" layoutInCell="1" allowOverlap="1" wp14:anchorId="6140562F" wp14:editId="7C3742E7">
                <wp:simplePos x="0" y="0"/>
                <wp:positionH relativeFrom="margin">
                  <wp:posOffset>731520</wp:posOffset>
                </wp:positionH>
                <wp:positionV relativeFrom="paragraph">
                  <wp:posOffset>0</wp:posOffset>
                </wp:positionV>
                <wp:extent cx="3429000" cy="1404620"/>
                <wp:effectExtent l="0" t="0" r="19050" b="2794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0" cy="1404620"/>
                        </a:xfrm>
                        <a:prstGeom prst="rect">
                          <a:avLst/>
                        </a:prstGeom>
                        <a:solidFill>
                          <a:srgbClr val="FFFFFF"/>
                        </a:solidFill>
                        <a:ln w="9525">
                          <a:solidFill>
                            <a:sysClr val="window" lastClr="FFFFFF"/>
                          </a:solidFill>
                          <a:miter lim="800000"/>
                          <a:headEnd/>
                          <a:tailEnd/>
                        </a:ln>
                      </wps:spPr>
                      <wps:txbx>
                        <w:txbxContent>
                          <w:p w:rsidR="00BF5D91" w:rsidRPr="006A0802" w:rsidRDefault="00BF5D91" w:rsidP="00BF5D91">
                            <w:pPr>
                              <w:jc w:val="center"/>
                            </w:pPr>
                            <w:r w:rsidRPr="006A0802">
                              <w:t>Rajah</w:t>
                            </w:r>
                            <w:r>
                              <w:t xml:space="preserve"> 3.1: Rajah Konteks Aplikasi Go-Foo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40562F" id="_x0000_t202" coordsize="21600,21600" o:spt="202" path="m,l,21600r21600,l21600,xe">
                <v:stroke joinstyle="miter"/>
                <v:path gradientshapeok="t" o:connecttype="rect"/>
              </v:shapetype>
              <v:shape id="Text Box 2" o:spid="_x0000_s1032" type="#_x0000_t202" style="position:absolute;margin-left:57.6pt;margin-top:0;width:270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" strokecolor="window">
                <v:textbox style="mso-fit-shape-to-text:t">
                  <w:txbxContent>
                    <w:p w:rsidR="00BF5D91" w:rsidRPr="006A0802" w:rsidRDefault="00BF5D91" w:rsidP="00BF5D91">
                      <w:pPr>
                        <w:jc w:val="center"/>
                      </w:pPr>
                      <w:r w:rsidRPr="006A0802">
                        <w:t>Rajah</w:t>
                      </w:r>
                      <w:r>
                        <w:t xml:space="preserve"> 3.1: Rajah Konteks Aplikasi Go-Food</w:t>
                      </w:r>
                    </w:p>
                  </w:txbxContent>
                </v:textbox>
                <w10:wrap type="square" anchorx="margin"/>
              </v:shape>
            </w:pict>
          </mc:Fallback>
        </mc:AlternateContent>
      </w: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numPr>
          <w:ilvl w:val="2"/>
          <w:numId w:val="14"/>
        </w:numPr>
        <w:autoSpaceDE/>
        <w:autoSpaceDN/>
        <w:adjustRightInd/>
        <w:spacing w:beforeLines="150" w:before="360" w:afterLines="150" w:after="360" w:line="360" w:lineRule="auto"/>
        <w:jc w:val="left"/>
        <w:outlineLvl w:val="2"/>
        <w:rPr>
          <w:rFonts w:eastAsia="Calibri"/>
          <w:b/>
          <w:noProof w:val="0"/>
          <w:lang w:val="ms-MY" w:eastAsia="ko-KR"/>
        </w:rPr>
      </w:pPr>
      <w:bookmarkStart w:id="7" w:name="_Toc470620121"/>
      <w:r w:rsidRPr="00BF5D91">
        <w:rPr>
          <w:rFonts w:eastAsia="Calibri"/>
          <w:b/>
          <w:noProof w:val="0"/>
          <w:lang w:val="ms-MY" w:eastAsia="ko-KR"/>
        </w:rPr>
        <w:t>Rajah Kes Guna</w:t>
      </w:r>
      <w:bookmarkEnd w:id="7"/>
    </w:p>
    <w:p w:rsidR="00BF5D91" w:rsidRPr="00BF5D91" w:rsidRDefault="00BF5D91" w:rsidP="00BF5D91">
      <w:pPr>
        <w:autoSpaceDE/>
        <w:autoSpaceDN/>
        <w:adjustRightInd/>
        <w:spacing w:beforeLines="150" w:before="360" w:afterLines="150" w:after="360" w:line="360" w:lineRule="auto"/>
        <w:ind w:left="0" w:firstLine="0"/>
        <w:rPr>
          <w:noProof w:val="0"/>
          <w:lang w:val="ms-MY"/>
        </w:rPr>
      </w:pPr>
      <w:r w:rsidRPr="00BF5D91">
        <w:rPr>
          <w:noProof w:val="0"/>
          <w:lang w:val="ms-MY"/>
        </w:rPr>
        <w:t>Gambar rajah Kes Guna digunakan untuk menerangkan secara ringkas akan interaksi antara semua pengguna dengan sistem melalui penggunaan kes. Gambar rajah ini digunakan untuk mengenal pasti jenis pengguna dengan kes yang berkaitan dengan pengguna. Kes guna Aplikasi Go-Food adalah seperti berikut:</w:t>
      </w:r>
    </w:p>
    <w:p w:rsidR="00BF5D91" w:rsidRPr="00BF5D91" w:rsidRDefault="00BF5D91" w:rsidP="00BF5D91">
      <w:pPr>
        <w:keepNext/>
        <w:widowControl/>
        <w:autoSpaceDE/>
        <w:autoSpaceDN/>
        <w:adjustRightInd/>
        <w:spacing w:after="160" w:line="259" w:lineRule="auto"/>
        <w:ind w:left="0" w:firstLine="0"/>
        <w:jc w:val="left"/>
        <w:rPr>
          <w:rFonts w:asciiTheme="minorHAnsi" w:eastAsiaTheme="minorHAnsi" w:hAnsiTheme="minorHAnsi" w:cstheme="minorBidi"/>
          <w:noProof w:val="0"/>
          <w:sz w:val="22"/>
          <w:szCs w:val="22"/>
          <w:lang w:val="en-MY"/>
        </w:rPr>
      </w:pPr>
      <w:r w:rsidRPr="00BF5D91">
        <w:rPr>
          <w:rFonts w:asciiTheme="minorHAnsi" w:eastAsiaTheme="minorHAnsi" w:hAnsiTheme="minorHAnsi" w:cstheme="minorBidi"/>
          <w:sz w:val="22"/>
          <w:szCs w:val="22"/>
          <w:lang w:val="en-MY" w:eastAsia="en-MY"/>
        </w:rPr>
        <w:lastRenderedPageBreak/>
        <w:drawing>
          <wp:inline distT="0" distB="0" distL="0" distR="0" wp14:anchorId="6F0EA574" wp14:editId="1FEE57FE">
            <wp:extent cx="5731510" cy="555879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 Case1.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5558790"/>
                    </a:xfrm>
                    <a:prstGeom prst="rect">
                      <a:avLst/>
                    </a:prstGeom>
                  </pic:spPr>
                </pic:pic>
              </a:graphicData>
            </a:graphic>
          </wp:inline>
        </w:drawing>
      </w:r>
    </w:p>
    <w:p w:rsidR="00BF5D91" w:rsidRPr="00BF5D91" w:rsidRDefault="00BF5D91" w:rsidP="00BF5D91">
      <w:pPr>
        <w:widowControl/>
        <w:autoSpaceDE/>
        <w:autoSpaceDN/>
        <w:adjustRightInd/>
        <w:spacing w:after="200"/>
        <w:ind w:left="0" w:firstLine="0"/>
        <w:jc w:val="center"/>
        <w:rPr>
          <w:rFonts w:eastAsiaTheme="minorHAnsi"/>
          <w:iCs/>
          <w:noProof w:val="0"/>
          <w:lang w:val="en-MY"/>
        </w:rPr>
      </w:pPr>
      <w:r w:rsidRPr="00BF5D91">
        <w:rPr>
          <w:rFonts w:asciiTheme="minorHAnsi" w:eastAsiaTheme="minorHAnsi" w:hAnsiTheme="minorHAnsi" w:cstheme="minorBidi"/>
          <w:iCs/>
          <w:noProof w:val="0"/>
          <w:sz w:val="18"/>
          <w:szCs w:val="18"/>
          <w:lang w:val="en-MY"/>
        </w:rPr>
        <w:t>Rajah 3.2: Rajah Kes Guna Aplikasi Go-Food</w:t>
      </w: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b/>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b/>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b/>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b/>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b/>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b/>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b/>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b/>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b/>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b/>
          <w:noProof w:val="0"/>
          <w:lang w:val="en-MY"/>
        </w:rPr>
      </w:pPr>
      <w:r w:rsidRPr="00BF5D91">
        <w:rPr>
          <w:rFonts w:eastAsiaTheme="minorHAnsi"/>
          <w:b/>
          <w:noProof w:val="0"/>
          <w:lang w:val="en-MY"/>
        </w:rPr>
        <w:lastRenderedPageBreak/>
        <w:t>3.5.3 Spesifikasi Kes Guna</w:t>
      </w:r>
    </w:p>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p>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r w:rsidRPr="00BF5D91">
        <w:rPr>
          <w:rFonts w:eastAsia="Times New Roman"/>
          <w:noProof w:val="0"/>
          <w:lang w:val="en-MY" w:eastAsia="en-MY"/>
        </w:rPr>
        <w:t>Jadual 3.1: Jadual Kes Guna Daftar Pengguna</w:t>
      </w:r>
    </w:p>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p>
    <w:tbl>
      <w:tblPr>
        <w:tblW w:w="0" w:type="auto"/>
        <w:tblCellMar>
          <w:top w:w="15" w:type="dxa"/>
          <w:left w:w="15" w:type="dxa"/>
          <w:bottom w:w="15" w:type="dxa"/>
          <w:right w:w="15" w:type="dxa"/>
        </w:tblCellMar>
        <w:tblLook w:val="04A0" w:firstRow="1" w:lastRow="0" w:firstColumn="1" w:lastColumn="0" w:noHBand="0" w:noVBand="1"/>
      </w:tblPr>
      <w:tblGrid>
        <w:gridCol w:w="2197"/>
        <w:gridCol w:w="5878"/>
      </w:tblGrid>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r w:rsidRPr="00BF5D91">
              <w:rPr>
                <w:rFonts w:eastAsia="Times New Roman"/>
                <w:noProof w:val="0"/>
                <w:color w:val="000000"/>
                <w:lang w:val="en-MY" w:eastAsia="en-MY"/>
              </w:rPr>
              <w:t>Nama</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r w:rsidRPr="00BF5D91">
              <w:rPr>
                <w:rFonts w:eastAsia="Times New Roman"/>
                <w:noProof w:val="0"/>
                <w:color w:val="000000"/>
                <w:lang w:val="en-MY" w:eastAsia="en-MY"/>
              </w:rPr>
              <w:t>Daftar Akaun Pengguna</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r w:rsidRPr="00BF5D91">
              <w:rPr>
                <w:rFonts w:eastAsia="Times New Roman"/>
                <w:noProof w:val="0"/>
                <w:color w:val="000000"/>
                <w:lang w:val="en-MY" w:eastAsia="en-MY"/>
              </w:rPr>
              <w:t>ID</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r w:rsidRPr="00BF5D91">
              <w:rPr>
                <w:rFonts w:eastAsia="Times New Roman"/>
                <w:noProof w:val="0"/>
                <w:color w:val="000000"/>
                <w:lang w:val="en-MY" w:eastAsia="en-MY"/>
              </w:rPr>
              <w:t>1.0</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r w:rsidRPr="00BF5D91">
              <w:rPr>
                <w:rFonts w:eastAsia="Times New Roman"/>
                <w:noProof w:val="0"/>
                <w:color w:val="000000"/>
                <w:lang w:val="en-MY" w:eastAsia="en-MY"/>
              </w:rPr>
              <w:t>Penerangan Ringkas</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r w:rsidRPr="00BF5D91">
              <w:rPr>
                <w:rFonts w:eastAsia="Times New Roman"/>
                <w:noProof w:val="0"/>
                <w:color w:val="000000"/>
                <w:lang w:val="en-MY" w:eastAsia="en-MY"/>
              </w:rPr>
              <w:t>Pengguna perlu mendaftar akaun sebelum melakukan sebarang jualan atau belian.</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r w:rsidRPr="00BF5D91">
              <w:rPr>
                <w:rFonts w:eastAsia="Times New Roman"/>
                <w:noProof w:val="0"/>
                <w:color w:val="000000"/>
                <w:lang w:val="en-MY" w:eastAsia="en-MY"/>
              </w:rPr>
              <w:t>Aktor</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r w:rsidRPr="00BF5D91">
              <w:rPr>
                <w:rFonts w:eastAsia="Times New Roman"/>
                <w:noProof w:val="0"/>
                <w:color w:val="000000"/>
                <w:lang w:val="en-MY" w:eastAsia="en-MY"/>
              </w:rPr>
              <w:t>Penjual, Pembeli</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r w:rsidRPr="00BF5D91">
              <w:rPr>
                <w:rFonts w:eastAsia="Times New Roman"/>
                <w:noProof w:val="0"/>
                <w:color w:val="000000"/>
                <w:lang w:val="en-MY" w:eastAsia="en-MY"/>
              </w:rPr>
              <w:t>Pra-Syarat</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360" w:lineRule="auto"/>
              <w:ind w:left="0" w:firstLine="0"/>
              <w:jc w:val="left"/>
              <w:rPr>
                <w:rFonts w:eastAsia="Calibri"/>
                <w:noProof w:val="0"/>
                <w:lang w:val="ms-MY"/>
              </w:rPr>
            </w:pPr>
            <w:r w:rsidRPr="00BF5D91">
              <w:rPr>
                <w:rFonts w:eastAsia="Calibri"/>
                <w:noProof w:val="0"/>
                <w:lang w:val="ms-MY"/>
              </w:rPr>
              <w:t>Aplikasi ini telah dipasang pada peranti pengguna.</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r w:rsidRPr="00BF5D91">
              <w:rPr>
                <w:rFonts w:eastAsia="Times New Roman"/>
                <w:noProof w:val="0"/>
                <w:color w:val="000000"/>
                <w:lang w:val="en-MY" w:eastAsia="en-MY"/>
              </w:rPr>
              <w:t>Aliran Utama</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numPr>
                <w:ilvl w:val="0"/>
                <w:numId w:val="15"/>
              </w:numPr>
              <w:autoSpaceDE/>
              <w:autoSpaceDN/>
              <w:adjustRightInd/>
              <w:spacing w:after="0" w:line="360" w:lineRule="auto"/>
              <w:contextualSpacing/>
              <w:jc w:val="left"/>
              <w:rPr>
                <w:rFonts w:eastAsia="Calibri"/>
                <w:noProof w:val="0"/>
                <w:lang w:val="ms-MY"/>
              </w:rPr>
            </w:pPr>
            <w:r w:rsidRPr="00BF5D91">
              <w:rPr>
                <w:rFonts w:eastAsia="Calibri"/>
                <w:noProof w:val="0"/>
                <w:lang w:val="ms-MY"/>
              </w:rPr>
              <w:t>Jika Pengguna telah berdaftar, terus ke Alternatif 1.</w:t>
            </w:r>
          </w:p>
          <w:p w:rsidR="00BF5D91" w:rsidRPr="00BF5D91" w:rsidRDefault="00BF5D91" w:rsidP="00BF5D91">
            <w:pPr>
              <w:widowControl/>
              <w:numPr>
                <w:ilvl w:val="0"/>
                <w:numId w:val="15"/>
              </w:numPr>
              <w:autoSpaceDE/>
              <w:autoSpaceDN/>
              <w:adjustRightInd/>
              <w:spacing w:after="0" w:line="360" w:lineRule="auto"/>
              <w:contextualSpacing/>
              <w:jc w:val="left"/>
              <w:rPr>
                <w:rFonts w:eastAsia="Calibri"/>
                <w:noProof w:val="0"/>
                <w:lang w:val="ms-MY"/>
              </w:rPr>
            </w:pPr>
            <w:r w:rsidRPr="00BF5D91">
              <w:rPr>
                <w:rFonts w:eastAsia="Calibri"/>
                <w:noProof w:val="0"/>
                <w:lang w:val="ms-MY"/>
              </w:rPr>
              <w:t>Aplikasi memaparkan pilihan jenis pengguna, Pembeli atau Penjual.</w:t>
            </w:r>
          </w:p>
          <w:p w:rsidR="00BF5D91" w:rsidRPr="00BF5D91" w:rsidRDefault="00BF5D91" w:rsidP="00BF5D91">
            <w:pPr>
              <w:widowControl/>
              <w:numPr>
                <w:ilvl w:val="0"/>
                <w:numId w:val="15"/>
              </w:numPr>
              <w:autoSpaceDE/>
              <w:autoSpaceDN/>
              <w:adjustRightInd/>
              <w:spacing w:after="0" w:line="360" w:lineRule="auto"/>
              <w:contextualSpacing/>
              <w:jc w:val="left"/>
              <w:rPr>
                <w:rFonts w:eastAsia="Calibri"/>
                <w:noProof w:val="0"/>
                <w:lang w:val="ms-MY"/>
              </w:rPr>
            </w:pPr>
            <w:r w:rsidRPr="00BF5D91">
              <w:rPr>
                <w:rFonts w:eastAsia="Calibri"/>
                <w:noProof w:val="0"/>
                <w:lang w:val="ms-MY"/>
              </w:rPr>
              <w:t>Jika Pengguna memilih Penjual, pergi ke Alternatif 2.</w:t>
            </w:r>
          </w:p>
          <w:p w:rsidR="00BF5D91" w:rsidRPr="00BF5D91" w:rsidRDefault="00BF5D91" w:rsidP="00BF5D91">
            <w:pPr>
              <w:widowControl/>
              <w:numPr>
                <w:ilvl w:val="0"/>
                <w:numId w:val="15"/>
              </w:numPr>
              <w:autoSpaceDE/>
              <w:autoSpaceDN/>
              <w:adjustRightInd/>
              <w:spacing w:after="0" w:line="360" w:lineRule="auto"/>
              <w:contextualSpacing/>
              <w:jc w:val="left"/>
              <w:rPr>
                <w:rFonts w:eastAsia="Calibri"/>
                <w:noProof w:val="0"/>
                <w:lang w:val="ms-MY"/>
              </w:rPr>
            </w:pPr>
            <w:r w:rsidRPr="00BF5D91">
              <w:rPr>
                <w:rFonts w:eastAsia="Calibri"/>
                <w:noProof w:val="0"/>
                <w:lang w:val="ms-MY"/>
              </w:rPr>
              <w:t>Jika Pengguna memilih Pembeli, aplikasi akan memaparkan halaman daftar pengguna sebagai Pembeli.</w:t>
            </w:r>
          </w:p>
          <w:p w:rsidR="00BF5D91" w:rsidRPr="00BF5D91" w:rsidRDefault="00BF5D91" w:rsidP="00BF5D91">
            <w:pPr>
              <w:widowControl/>
              <w:numPr>
                <w:ilvl w:val="0"/>
                <w:numId w:val="15"/>
              </w:numPr>
              <w:autoSpaceDE/>
              <w:autoSpaceDN/>
              <w:adjustRightInd/>
              <w:spacing w:after="0" w:line="360" w:lineRule="auto"/>
              <w:contextualSpacing/>
              <w:jc w:val="left"/>
              <w:rPr>
                <w:rFonts w:eastAsia="Calibri"/>
                <w:noProof w:val="0"/>
                <w:lang w:val="ms-MY"/>
              </w:rPr>
            </w:pPr>
            <w:r w:rsidRPr="00BF5D91">
              <w:rPr>
                <w:rFonts w:eastAsia="Calibri"/>
                <w:noProof w:val="0"/>
                <w:lang w:val="ms-MY"/>
              </w:rPr>
              <w:t>Pengguna memasukkan butiran nama, e-mel dan kata laluan.</w:t>
            </w:r>
          </w:p>
          <w:p w:rsidR="00BF5D91" w:rsidRPr="00BF5D91" w:rsidRDefault="00BF5D91" w:rsidP="00BF5D91">
            <w:pPr>
              <w:widowControl/>
              <w:numPr>
                <w:ilvl w:val="0"/>
                <w:numId w:val="15"/>
              </w:numPr>
              <w:autoSpaceDE/>
              <w:autoSpaceDN/>
              <w:adjustRightInd/>
              <w:spacing w:after="0" w:line="360" w:lineRule="auto"/>
              <w:contextualSpacing/>
              <w:jc w:val="left"/>
              <w:rPr>
                <w:rFonts w:eastAsia="Calibri"/>
                <w:noProof w:val="0"/>
                <w:lang w:val="ms-MY"/>
              </w:rPr>
            </w:pPr>
            <w:r w:rsidRPr="00BF5D91">
              <w:rPr>
                <w:rFonts w:eastAsia="Calibri"/>
                <w:noProof w:val="0"/>
                <w:lang w:val="ms-MY"/>
              </w:rPr>
              <w:t>Jika maklumat yang dimasukkan telah wujud dalam pangkalan data, pergi ke Alternatif 3.</w:t>
            </w:r>
          </w:p>
          <w:p w:rsidR="00BF5D91" w:rsidRPr="00BF5D91" w:rsidRDefault="00BF5D91" w:rsidP="00BF5D91">
            <w:pPr>
              <w:widowControl/>
              <w:numPr>
                <w:ilvl w:val="0"/>
                <w:numId w:val="15"/>
              </w:numPr>
              <w:autoSpaceDE/>
              <w:autoSpaceDN/>
              <w:adjustRightInd/>
              <w:spacing w:after="0" w:line="360" w:lineRule="auto"/>
              <w:contextualSpacing/>
              <w:jc w:val="left"/>
              <w:rPr>
                <w:rFonts w:eastAsia="Calibri"/>
                <w:noProof w:val="0"/>
                <w:lang w:val="ms-MY"/>
              </w:rPr>
            </w:pPr>
            <w:r w:rsidRPr="00BF5D91">
              <w:rPr>
                <w:rFonts w:eastAsia="Calibri"/>
                <w:noProof w:val="0"/>
                <w:lang w:val="ms-MY"/>
              </w:rPr>
              <w:t>Jika maklumat yang dimasukkan tidak tepat, pergi ke Alternatif 4.</w:t>
            </w:r>
          </w:p>
          <w:p w:rsidR="00BF5D91" w:rsidRPr="00BF5D91" w:rsidRDefault="00BF5D91" w:rsidP="00BF5D91">
            <w:pPr>
              <w:widowControl/>
              <w:numPr>
                <w:ilvl w:val="0"/>
                <w:numId w:val="15"/>
              </w:numPr>
              <w:autoSpaceDE/>
              <w:autoSpaceDN/>
              <w:adjustRightInd/>
              <w:spacing w:after="0" w:line="360" w:lineRule="auto"/>
              <w:contextualSpacing/>
              <w:jc w:val="left"/>
              <w:rPr>
                <w:rFonts w:eastAsia="Calibri"/>
                <w:noProof w:val="0"/>
                <w:lang w:val="ms-MY"/>
              </w:rPr>
            </w:pPr>
            <w:r w:rsidRPr="00BF5D91">
              <w:rPr>
                <w:rFonts w:eastAsia="Calibri"/>
                <w:noProof w:val="0"/>
                <w:lang w:val="ms-MY"/>
              </w:rPr>
              <w:t>Aplikasi menyimpan data pengguna kedalam pangkalan data.</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ind w:left="0" w:firstLine="0"/>
              <w:jc w:val="left"/>
              <w:rPr>
                <w:rFonts w:eastAsia="Times New Roman"/>
                <w:noProof w:val="0"/>
                <w:color w:val="000000"/>
                <w:lang w:val="en-MY" w:eastAsia="en-MY"/>
              </w:rPr>
            </w:pPr>
            <w:r w:rsidRPr="00BF5D91">
              <w:rPr>
                <w:rFonts w:eastAsia="Times New Roman"/>
                <w:noProof w:val="0"/>
                <w:color w:val="000000"/>
                <w:lang w:val="en-MY" w:eastAsia="en-MY"/>
              </w:rPr>
              <w:t>Pasca-Keadaan</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360" w:lineRule="auto"/>
              <w:ind w:hanging="360"/>
              <w:contextualSpacing/>
              <w:jc w:val="left"/>
              <w:rPr>
                <w:rFonts w:eastAsia="Calibri"/>
                <w:noProof w:val="0"/>
                <w:lang w:val="ms-MY"/>
              </w:rPr>
            </w:pPr>
            <w:r w:rsidRPr="00BF5D91">
              <w:rPr>
                <w:rFonts w:eastAsia="Calibri"/>
                <w:noProof w:val="0"/>
                <w:lang w:val="ms-MY"/>
              </w:rPr>
              <w:t>Penjual dan pembeli telah berjaya mendaftar akaun di Go Food.</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r w:rsidRPr="00BF5D91">
              <w:rPr>
                <w:rFonts w:eastAsia="Times New Roman"/>
                <w:noProof w:val="0"/>
                <w:color w:val="000000"/>
                <w:lang w:val="en-MY" w:eastAsia="en-MY"/>
              </w:rPr>
              <w:t>Aliran Alternatif</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360" w:lineRule="auto"/>
              <w:ind w:left="0" w:firstLine="0"/>
              <w:jc w:val="left"/>
              <w:rPr>
                <w:rFonts w:eastAsia="Calibri"/>
                <w:noProof w:val="0"/>
                <w:lang w:val="ms-MY"/>
              </w:rPr>
            </w:pPr>
            <w:r w:rsidRPr="00BF5D91">
              <w:rPr>
                <w:rFonts w:eastAsia="Calibri"/>
                <w:noProof w:val="0"/>
                <w:lang w:val="ms-MY"/>
              </w:rPr>
              <w:t>Pengguna boleh mendaftar masuk ke aplikasi.</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rsidR="00BF5D91" w:rsidRPr="00BF5D91" w:rsidRDefault="00BF5D91" w:rsidP="00BF5D91">
            <w:pPr>
              <w:widowControl/>
              <w:autoSpaceDE/>
              <w:autoSpaceDN/>
              <w:adjustRightInd/>
              <w:spacing w:after="0"/>
              <w:ind w:left="0" w:firstLine="0"/>
              <w:jc w:val="left"/>
              <w:rPr>
                <w:rFonts w:eastAsia="Times New Roman"/>
                <w:noProof w:val="0"/>
                <w:color w:val="000000"/>
                <w:lang w:val="en-MY" w:eastAsia="en-MY"/>
              </w:rPr>
            </w:pP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rsidR="00BF5D91" w:rsidRPr="00BF5D91" w:rsidRDefault="00BF5D91" w:rsidP="00BF5D91">
            <w:pPr>
              <w:widowControl/>
              <w:numPr>
                <w:ilvl w:val="0"/>
                <w:numId w:val="16"/>
              </w:numPr>
              <w:autoSpaceDE/>
              <w:autoSpaceDN/>
              <w:adjustRightInd/>
              <w:spacing w:after="0" w:line="360" w:lineRule="auto"/>
              <w:contextualSpacing/>
              <w:jc w:val="left"/>
              <w:rPr>
                <w:rFonts w:eastAsia="Calibri"/>
                <w:noProof w:val="0"/>
                <w:lang w:val="ms-MY"/>
              </w:rPr>
            </w:pPr>
            <w:r w:rsidRPr="00BF5D91">
              <w:rPr>
                <w:rFonts w:eastAsia="Calibri"/>
                <w:noProof w:val="0"/>
                <w:lang w:val="ms-MY"/>
              </w:rPr>
              <w:t>Paparan Log Masuk</w:t>
            </w:r>
          </w:p>
          <w:p w:rsidR="00BF5D91" w:rsidRPr="00BF5D91" w:rsidRDefault="00BF5D91" w:rsidP="00BF5D91">
            <w:pPr>
              <w:widowControl/>
              <w:numPr>
                <w:ilvl w:val="0"/>
                <w:numId w:val="17"/>
              </w:numPr>
              <w:autoSpaceDE/>
              <w:autoSpaceDN/>
              <w:adjustRightInd/>
              <w:spacing w:after="0" w:line="360" w:lineRule="auto"/>
              <w:contextualSpacing/>
              <w:jc w:val="left"/>
              <w:rPr>
                <w:rFonts w:eastAsia="Calibri"/>
                <w:noProof w:val="0"/>
                <w:lang w:val="ms-MY"/>
              </w:rPr>
            </w:pPr>
            <w:r w:rsidRPr="00BF5D91">
              <w:rPr>
                <w:rFonts w:eastAsia="Calibri"/>
                <w:noProof w:val="0"/>
                <w:lang w:val="ms-MY"/>
              </w:rPr>
              <w:t>Aplikasi memaparkan halaman log masuk</w:t>
            </w:r>
          </w:p>
          <w:p w:rsidR="00BF5D91" w:rsidRPr="00BF5D91" w:rsidRDefault="00BF5D91" w:rsidP="00BF5D91">
            <w:pPr>
              <w:widowControl/>
              <w:numPr>
                <w:ilvl w:val="0"/>
                <w:numId w:val="17"/>
              </w:numPr>
              <w:autoSpaceDE/>
              <w:autoSpaceDN/>
              <w:adjustRightInd/>
              <w:spacing w:after="0" w:line="360" w:lineRule="auto"/>
              <w:contextualSpacing/>
              <w:jc w:val="left"/>
              <w:rPr>
                <w:rFonts w:eastAsia="Calibri"/>
                <w:noProof w:val="0"/>
                <w:lang w:val="ms-MY"/>
              </w:rPr>
            </w:pPr>
            <w:r w:rsidRPr="00BF5D91">
              <w:rPr>
                <w:rFonts w:eastAsia="Calibri"/>
                <w:noProof w:val="0"/>
                <w:lang w:val="ms-MY"/>
              </w:rPr>
              <w:t>Pengguna memasukkan maklumat e-mel dan kata laluan</w:t>
            </w:r>
          </w:p>
          <w:p w:rsidR="00BF5D91" w:rsidRPr="00BF5D91" w:rsidRDefault="00BF5D91" w:rsidP="00BF5D91">
            <w:pPr>
              <w:widowControl/>
              <w:numPr>
                <w:ilvl w:val="0"/>
                <w:numId w:val="17"/>
              </w:numPr>
              <w:autoSpaceDE/>
              <w:autoSpaceDN/>
              <w:adjustRightInd/>
              <w:spacing w:after="0" w:line="360" w:lineRule="auto"/>
              <w:contextualSpacing/>
              <w:jc w:val="left"/>
              <w:rPr>
                <w:rFonts w:eastAsia="Calibri"/>
                <w:noProof w:val="0"/>
                <w:lang w:val="ms-MY"/>
              </w:rPr>
            </w:pPr>
            <w:r w:rsidRPr="00BF5D91">
              <w:rPr>
                <w:rFonts w:eastAsia="Calibri"/>
                <w:noProof w:val="0"/>
                <w:lang w:val="ms-MY"/>
              </w:rPr>
              <w:t>Aplikasi memaparkan muka hadapan aplikasi</w:t>
            </w:r>
          </w:p>
          <w:p w:rsidR="00BF5D91" w:rsidRPr="00BF5D91" w:rsidRDefault="00BF5D91" w:rsidP="00BF5D91">
            <w:pPr>
              <w:widowControl/>
              <w:numPr>
                <w:ilvl w:val="0"/>
                <w:numId w:val="16"/>
              </w:numPr>
              <w:autoSpaceDE/>
              <w:autoSpaceDN/>
              <w:adjustRightInd/>
              <w:spacing w:after="0" w:line="360" w:lineRule="auto"/>
              <w:contextualSpacing/>
              <w:jc w:val="left"/>
              <w:rPr>
                <w:rFonts w:eastAsia="Calibri"/>
                <w:noProof w:val="0"/>
                <w:lang w:val="ms-MY"/>
              </w:rPr>
            </w:pPr>
            <w:r w:rsidRPr="00BF5D91">
              <w:rPr>
                <w:rFonts w:eastAsia="Calibri"/>
                <w:noProof w:val="0"/>
                <w:lang w:val="ms-MY"/>
              </w:rPr>
              <w:lastRenderedPageBreak/>
              <w:t>Pendaftaran Penjual</w:t>
            </w:r>
          </w:p>
          <w:p w:rsidR="00BF5D91" w:rsidRPr="00BF5D91" w:rsidRDefault="00BF5D91" w:rsidP="00BF5D91">
            <w:pPr>
              <w:widowControl/>
              <w:numPr>
                <w:ilvl w:val="0"/>
                <w:numId w:val="18"/>
              </w:numPr>
              <w:autoSpaceDE/>
              <w:autoSpaceDN/>
              <w:adjustRightInd/>
              <w:spacing w:after="0" w:line="360" w:lineRule="auto"/>
              <w:contextualSpacing/>
              <w:jc w:val="left"/>
              <w:rPr>
                <w:rFonts w:eastAsia="Calibri"/>
                <w:noProof w:val="0"/>
                <w:lang w:val="ms-MY"/>
              </w:rPr>
            </w:pPr>
            <w:r w:rsidRPr="00BF5D91">
              <w:rPr>
                <w:rFonts w:eastAsia="Calibri"/>
                <w:noProof w:val="0"/>
                <w:lang w:val="ms-MY"/>
              </w:rPr>
              <w:t>Aplikasi memaparkan halaman daftar pengguna sebagai Penjual</w:t>
            </w:r>
          </w:p>
          <w:p w:rsidR="00BF5D91" w:rsidRPr="00BF5D91" w:rsidRDefault="00BF5D91" w:rsidP="00BF5D91">
            <w:pPr>
              <w:widowControl/>
              <w:numPr>
                <w:ilvl w:val="0"/>
                <w:numId w:val="18"/>
              </w:numPr>
              <w:autoSpaceDE/>
              <w:autoSpaceDN/>
              <w:adjustRightInd/>
              <w:spacing w:after="0" w:line="360" w:lineRule="auto"/>
              <w:contextualSpacing/>
              <w:jc w:val="left"/>
              <w:rPr>
                <w:rFonts w:eastAsia="Calibri"/>
                <w:noProof w:val="0"/>
                <w:lang w:val="ms-MY"/>
              </w:rPr>
            </w:pPr>
            <w:r w:rsidRPr="00BF5D91">
              <w:rPr>
                <w:rFonts w:eastAsia="Calibri"/>
                <w:noProof w:val="0"/>
                <w:lang w:val="ms-MY"/>
              </w:rPr>
              <w:t>Pengguna memasukkan butiran nama, e-mel dan kata laluan</w:t>
            </w:r>
          </w:p>
          <w:p w:rsidR="00BF5D91" w:rsidRPr="00BF5D91" w:rsidRDefault="00BF5D91" w:rsidP="00BF5D91">
            <w:pPr>
              <w:widowControl/>
              <w:numPr>
                <w:ilvl w:val="0"/>
                <w:numId w:val="18"/>
              </w:numPr>
              <w:autoSpaceDE/>
              <w:autoSpaceDN/>
              <w:adjustRightInd/>
              <w:spacing w:after="0" w:line="360" w:lineRule="auto"/>
              <w:contextualSpacing/>
              <w:jc w:val="left"/>
              <w:rPr>
                <w:rFonts w:eastAsia="Calibri"/>
                <w:noProof w:val="0"/>
                <w:lang w:val="ms-MY"/>
              </w:rPr>
            </w:pPr>
            <w:r w:rsidRPr="00BF5D91">
              <w:rPr>
                <w:rFonts w:eastAsia="Calibri"/>
                <w:noProof w:val="0"/>
                <w:lang w:val="ms-MY"/>
              </w:rPr>
              <w:t>Jika maklumat yang dimasukkan telah wujud dalam pangkalan data, pergi ke Alternatif 3</w:t>
            </w:r>
          </w:p>
          <w:p w:rsidR="00BF5D91" w:rsidRPr="00BF5D91" w:rsidRDefault="00BF5D91" w:rsidP="00BF5D91">
            <w:pPr>
              <w:widowControl/>
              <w:numPr>
                <w:ilvl w:val="0"/>
                <w:numId w:val="18"/>
              </w:numPr>
              <w:autoSpaceDE/>
              <w:autoSpaceDN/>
              <w:adjustRightInd/>
              <w:spacing w:after="0" w:line="360" w:lineRule="auto"/>
              <w:contextualSpacing/>
              <w:jc w:val="left"/>
              <w:rPr>
                <w:rFonts w:eastAsia="Calibri"/>
                <w:noProof w:val="0"/>
                <w:lang w:val="ms-MY"/>
              </w:rPr>
            </w:pPr>
            <w:r w:rsidRPr="00BF5D91">
              <w:rPr>
                <w:rFonts w:eastAsia="Calibri"/>
                <w:noProof w:val="0"/>
                <w:lang w:val="ms-MY"/>
              </w:rPr>
              <w:t>Jika maklumat yang dimasukkan tidak tepat, pergi ke Alternatif 4</w:t>
            </w:r>
          </w:p>
          <w:p w:rsidR="00BF5D91" w:rsidRPr="00BF5D91" w:rsidRDefault="00BF5D91" w:rsidP="00BF5D91">
            <w:pPr>
              <w:widowControl/>
              <w:numPr>
                <w:ilvl w:val="0"/>
                <w:numId w:val="18"/>
              </w:numPr>
              <w:autoSpaceDE/>
              <w:autoSpaceDN/>
              <w:adjustRightInd/>
              <w:spacing w:after="0" w:line="360" w:lineRule="auto"/>
              <w:contextualSpacing/>
              <w:jc w:val="left"/>
              <w:rPr>
                <w:rFonts w:eastAsia="Calibri"/>
                <w:noProof w:val="0"/>
                <w:lang w:val="ms-MY"/>
              </w:rPr>
            </w:pPr>
            <w:r w:rsidRPr="00BF5D91">
              <w:rPr>
                <w:rFonts w:eastAsia="Calibri"/>
                <w:noProof w:val="0"/>
                <w:lang w:val="ms-MY"/>
              </w:rPr>
              <w:t>Aplikasi menyimpan data pengguna kedalam pangkalan data</w:t>
            </w:r>
          </w:p>
          <w:p w:rsidR="00BF5D91" w:rsidRPr="00BF5D91" w:rsidRDefault="00BF5D91" w:rsidP="00BF5D91">
            <w:pPr>
              <w:widowControl/>
              <w:numPr>
                <w:ilvl w:val="0"/>
                <w:numId w:val="16"/>
              </w:numPr>
              <w:autoSpaceDE/>
              <w:autoSpaceDN/>
              <w:adjustRightInd/>
              <w:spacing w:after="0" w:line="360" w:lineRule="auto"/>
              <w:contextualSpacing/>
              <w:jc w:val="left"/>
              <w:rPr>
                <w:rFonts w:eastAsia="Calibri"/>
                <w:noProof w:val="0"/>
                <w:lang w:val="ms-MY"/>
              </w:rPr>
            </w:pPr>
            <w:r w:rsidRPr="00BF5D91">
              <w:rPr>
                <w:rFonts w:eastAsia="Calibri"/>
                <w:noProof w:val="0"/>
                <w:lang w:val="ms-MY"/>
              </w:rPr>
              <w:t>Sistem memaparkan mesej ralat data bertindih dan meminta pengguna memasukkan data baru</w:t>
            </w:r>
          </w:p>
          <w:p w:rsidR="00BF5D91" w:rsidRPr="00BF5D91" w:rsidRDefault="00BF5D91" w:rsidP="00BF5D91">
            <w:pPr>
              <w:widowControl/>
              <w:numPr>
                <w:ilvl w:val="0"/>
                <w:numId w:val="16"/>
              </w:numPr>
              <w:autoSpaceDE/>
              <w:autoSpaceDN/>
              <w:adjustRightInd/>
              <w:spacing w:after="0" w:line="360" w:lineRule="auto"/>
              <w:contextualSpacing/>
              <w:jc w:val="left"/>
              <w:rPr>
                <w:rFonts w:eastAsia="Calibri"/>
                <w:noProof w:val="0"/>
                <w:lang w:val="ms-MY"/>
              </w:rPr>
            </w:pPr>
            <w:r w:rsidRPr="00BF5D91">
              <w:rPr>
                <w:rFonts w:eastAsia="Calibri"/>
                <w:noProof w:val="0"/>
                <w:lang w:val="ms-MY"/>
              </w:rPr>
              <w:t>Sistem memaparkan mesej ralat dan meminta pengguna memasukkan data baru</w:t>
            </w:r>
          </w:p>
        </w:tc>
      </w:tr>
    </w:tbl>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r w:rsidRPr="00BF5D91">
        <w:rPr>
          <w:rFonts w:eastAsia="Times New Roman"/>
          <w:noProof w:val="0"/>
          <w:lang w:val="en-MY" w:eastAsia="en-MY"/>
        </w:rPr>
        <w:t>Jadual 3.2: Jadual Kes Masuk Butiran Makanan</w:t>
      </w: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p>
    <w:tbl>
      <w:tblPr>
        <w:tblW w:w="0" w:type="auto"/>
        <w:tblCellMar>
          <w:top w:w="15" w:type="dxa"/>
          <w:left w:w="15" w:type="dxa"/>
          <w:bottom w:w="15" w:type="dxa"/>
          <w:right w:w="15" w:type="dxa"/>
        </w:tblCellMar>
        <w:tblLook w:val="04A0" w:firstRow="1" w:lastRow="0" w:firstColumn="1" w:lastColumn="0" w:noHBand="0" w:noVBand="1"/>
      </w:tblPr>
      <w:tblGrid>
        <w:gridCol w:w="2197"/>
        <w:gridCol w:w="5878"/>
      </w:tblGrid>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Nama</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Masuk Butiran Makanan</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ID</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lang w:val="en-MY" w:eastAsia="en-MY"/>
              </w:rPr>
              <w:t>2.0</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Penerangan Ringkas</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Calibri"/>
                <w:noProof w:val="0"/>
                <w:lang w:val="ms-MY"/>
              </w:rPr>
            </w:pPr>
            <w:r w:rsidRPr="00BF5D91">
              <w:rPr>
                <w:rFonts w:eastAsia="Calibri"/>
                <w:noProof w:val="0"/>
                <w:lang w:val="ms-MY"/>
              </w:rPr>
              <w:t>Penjual boleh memasukkan data makanan kedalam sistem</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Aktor</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lang w:val="en-MY" w:eastAsia="en-MY"/>
              </w:rPr>
              <w:t>Penjual</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Pra-Syarat</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Calibri"/>
                <w:noProof w:val="0"/>
                <w:lang w:val="ms-MY"/>
              </w:rPr>
            </w:pPr>
            <w:r w:rsidRPr="00BF5D91">
              <w:rPr>
                <w:rFonts w:eastAsia="Calibri"/>
                <w:noProof w:val="0"/>
                <w:lang w:val="ms-MY"/>
              </w:rPr>
              <w:t>Pengguna telah mendaftar sebagai penjual</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Aliran Utama</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numPr>
                <w:ilvl w:val="0"/>
                <w:numId w:val="19"/>
              </w:numPr>
              <w:autoSpaceDE/>
              <w:autoSpaceDN/>
              <w:adjustRightInd/>
              <w:spacing w:after="0" w:line="276" w:lineRule="auto"/>
              <w:contextualSpacing/>
              <w:jc w:val="left"/>
              <w:rPr>
                <w:rFonts w:eastAsia="Calibri"/>
                <w:noProof w:val="0"/>
                <w:lang w:val="ms-MY"/>
              </w:rPr>
            </w:pPr>
            <w:r w:rsidRPr="00BF5D91">
              <w:rPr>
                <w:rFonts w:eastAsia="Calibri"/>
                <w:noProof w:val="0"/>
                <w:lang w:val="ms-MY"/>
              </w:rPr>
              <w:t>Aplikasi akan memaparkan halaman memasukkan data makanan</w:t>
            </w:r>
          </w:p>
          <w:p w:rsidR="00BF5D91" w:rsidRPr="00BF5D91" w:rsidRDefault="00BF5D91" w:rsidP="00BF5D91">
            <w:pPr>
              <w:widowControl/>
              <w:numPr>
                <w:ilvl w:val="0"/>
                <w:numId w:val="19"/>
              </w:numPr>
              <w:autoSpaceDE/>
              <w:autoSpaceDN/>
              <w:adjustRightInd/>
              <w:spacing w:after="0" w:line="276" w:lineRule="auto"/>
              <w:contextualSpacing/>
              <w:jc w:val="left"/>
              <w:rPr>
                <w:rFonts w:eastAsia="Calibri"/>
                <w:noProof w:val="0"/>
                <w:lang w:val="ms-MY"/>
              </w:rPr>
            </w:pPr>
            <w:r w:rsidRPr="00BF5D91">
              <w:rPr>
                <w:rFonts w:eastAsia="Calibri"/>
                <w:noProof w:val="0"/>
                <w:lang w:val="ms-MY"/>
              </w:rPr>
              <w:lastRenderedPageBreak/>
              <w:t>Penjual perlu memasukkan maklumat makanan seperti nama makanan, harga makanan, saiz hidangan dan juga lokasi penjual</w:t>
            </w:r>
          </w:p>
          <w:p w:rsidR="00BF5D91" w:rsidRPr="00BF5D91" w:rsidRDefault="00BF5D91" w:rsidP="00BF5D91">
            <w:pPr>
              <w:widowControl/>
              <w:numPr>
                <w:ilvl w:val="0"/>
                <w:numId w:val="19"/>
              </w:numPr>
              <w:autoSpaceDE/>
              <w:autoSpaceDN/>
              <w:adjustRightInd/>
              <w:spacing w:after="0" w:line="276" w:lineRule="auto"/>
              <w:contextualSpacing/>
              <w:jc w:val="left"/>
              <w:rPr>
                <w:rFonts w:eastAsia="Calibri"/>
                <w:noProof w:val="0"/>
                <w:lang w:val="ms-MY"/>
              </w:rPr>
            </w:pPr>
            <w:r w:rsidRPr="00BF5D91">
              <w:rPr>
                <w:rFonts w:eastAsia="Calibri"/>
                <w:noProof w:val="0"/>
                <w:lang w:val="ms-MY"/>
              </w:rPr>
              <w:t>Jika ada maklumat yang salah atau tidak diisi, pergi ke Alternatif 1</w:t>
            </w:r>
          </w:p>
          <w:p w:rsidR="00BF5D91" w:rsidRPr="00BF5D91" w:rsidRDefault="00BF5D91" w:rsidP="00BF5D91">
            <w:pPr>
              <w:widowControl/>
              <w:numPr>
                <w:ilvl w:val="0"/>
                <w:numId w:val="19"/>
              </w:numPr>
              <w:autoSpaceDE/>
              <w:autoSpaceDN/>
              <w:adjustRightInd/>
              <w:spacing w:after="0" w:line="276" w:lineRule="auto"/>
              <w:contextualSpacing/>
              <w:jc w:val="left"/>
              <w:rPr>
                <w:rFonts w:eastAsia="Calibri"/>
                <w:lang w:val="ms-MY"/>
              </w:rPr>
            </w:pPr>
            <w:r w:rsidRPr="00BF5D91">
              <w:rPr>
                <w:rFonts w:eastAsia="Calibri"/>
                <w:lang w:val="ms-MY"/>
              </w:rPr>
              <w:t>Aplikasi menyimpan maklumat makanan yang dimasukkan</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color w:val="000000"/>
                <w:lang w:val="en-MY" w:eastAsia="en-MY"/>
              </w:rPr>
            </w:pPr>
            <w:r w:rsidRPr="00BF5D91">
              <w:rPr>
                <w:rFonts w:eastAsia="Times New Roman"/>
                <w:noProof w:val="0"/>
                <w:color w:val="000000"/>
                <w:lang w:val="en-MY" w:eastAsia="en-MY"/>
              </w:rPr>
              <w:lastRenderedPageBreak/>
              <w:t>Pasca-Keadaan</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hanging="360"/>
              <w:contextualSpacing/>
              <w:jc w:val="left"/>
              <w:rPr>
                <w:rFonts w:eastAsia="Calibri"/>
                <w:noProof w:val="0"/>
                <w:lang w:val="ms-MY"/>
              </w:rPr>
            </w:pPr>
            <w:r w:rsidRPr="00BF5D91">
              <w:rPr>
                <w:rFonts w:eastAsia="Calibri"/>
                <w:noProof w:val="0"/>
                <w:lang w:val="ms-MY"/>
              </w:rPr>
              <w:t>Maklumat makanan disimpan dalam pangkalan data</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Aliran Alternatif</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Calibri"/>
                <w:noProof w:val="0"/>
                <w:lang w:val="ms-MY"/>
              </w:rPr>
            </w:pPr>
            <w:r w:rsidRPr="00BF5D91">
              <w:rPr>
                <w:rFonts w:eastAsia="Calibri"/>
                <w:noProof w:val="0"/>
                <w:lang w:val="ms-MY"/>
              </w:rPr>
              <w:t>Aplikasi memaparkan mesej ralat dan meminta pengguna memasukkan data baru</w:t>
            </w:r>
          </w:p>
        </w:tc>
      </w:tr>
    </w:tbl>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0"/>
        <w:ind w:left="0" w:firstLine="0"/>
        <w:jc w:val="center"/>
        <w:rPr>
          <w:rFonts w:eastAsia="Times New Roman"/>
          <w:noProof w:val="0"/>
          <w:lang w:val="en-MY" w:eastAsia="en-MY"/>
        </w:rPr>
      </w:pPr>
      <w:r w:rsidRPr="00BF5D91">
        <w:rPr>
          <w:rFonts w:eastAsia="Times New Roman"/>
          <w:noProof w:val="0"/>
          <w:lang w:val="en-MY" w:eastAsia="en-MY"/>
        </w:rPr>
        <w:t>Jadual 3.3: Jadual Kes Carian Makanan</w:t>
      </w: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tbl>
      <w:tblPr>
        <w:tblpPr w:leftFromText="180" w:rightFromText="180" w:vertAnchor="text" w:horzAnchor="margin" w:tblpY="310"/>
        <w:tblW w:w="0" w:type="auto"/>
        <w:tblCellMar>
          <w:top w:w="15" w:type="dxa"/>
          <w:left w:w="15" w:type="dxa"/>
          <w:bottom w:w="15" w:type="dxa"/>
          <w:right w:w="15" w:type="dxa"/>
        </w:tblCellMar>
        <w:tblLook w:val="04A0" w:firstRow="1" w:lastRow="0" w:firstColumn="1" w:lastColumn="0" w:noHBand="0" w:noVBand="1"/>
      </w:tblPr>
      <w:tblGrid>
        <w:gridCol w:w="2197"/>
        <w:gridCol w:w="5878"/>
      </w:tblGrid>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Nama</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Carian Makanan</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ID</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lang w:val="en-MY" w:eastAsia="en-MY"/>
              </w:rPr>
              <w:t>3.0</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Penerangan Ringkas</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Calibri"/>
                <w:noProof w:val="0"/>
                <w:lang w:val="ms-MY"/>
              </w:rPr>
            </w:pPr>
            <w:r w:rsidRPr="00BF5D91">
              <w:rPr>
                <w:rFonts w:eastAsia="Calibri"/>
                <w:noProof w:val="0"/>
                <w:lang w:val="ms-MY"/>
              </w:rPr>
              <w:t>Pembeli boleh melakukan pencarian makanan yang diinginkan</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Aktor</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lang w:val="en-MY" w:eastAsia="en-MY"/>
              </w:rPr>
              <w:t>Pembeli</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Pra-Syarat</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Calibri"/>
                <w:noProof w:val="0"/>
                <w:lang w:val="ms-MY"/>
              </w:rPr>
            </w:pPr>
            <w:r w:rsidRPr="00BF5D91">
              <w:rPr>
                <w:rFonts w:eastAsia="Calibri"/>
                <w:noProof w:val="0"/>
                <w:lang w:val="ms-MY"/>
              </w:rPr>
              <w:t>Pengguna mendaftar sebagai pembeli</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Aliran Utama</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contextualSpacing/>
              <w:jc w:val="left"/>
              <w:rPr>
                <w:rFonts w:eastAsia="Calibri"/>
                <w:noProof w:val="0"/>
                <w:lang w:val="ms-MY"/>
              </w:rPr>
            </w:pPr>
            <w:r w:rsidRPr="00BF5D91">
              <w:rPr>
                <w:rFonts w:eastAsia="Calibri"/>
                <w:noProof w:val="0"/>
                <w:lang w:val="ms-MY"/>
              </w:rPr>
              <w:t>1.Aplikasi akan memaparkan pilihan untuk pembeli memilih antara pengambilan maklumat lokasi secara manual atau melalui sistem GPS</w:t>
            </w:r>
          </w:p>
          <w:p w:rsidR="00BF5D91" w:rsidRPr="00BF5D91" w:rsidRDefault="00BF5D91" w:rsidP="00BF5D91">
            <w:pPr>
              <w:widowControl/>
              <w:autoSpaceDE/>
              <w:autoSpaceDN/>
              <w:adjustRightInd/>
              <w:spacing w:after="0" w:line="276" w:lineRule="auto"/>
              <w:ind w:left="0" w:firstLine="0"/>
              <w:contextualSpacing/>
              <w:jc w:val="left"/>
              <w:rPr>
                <w:rFonts w:eastAsia="Calibri"/>
                <w:noProof w:val="0"/>
                <w:lang w:val="ms-MY"/>
              </w:rPr>
            </w:pPr>
            <w:r w:rsidRPr="00BF5D91">
              <w:rPr>
                <w:rFonts w:eastAsia="Calibri"/>
                <w:noProof w:val="0"/>
                <w:lang w:val="ms-MY"/>
              </w:rPr>
              <w:t>2.Jika pembeli memilih manual, pergi ke Alternatif 1</w:t>
            </w:r>
          </w:p>
          <w:p w:rsidR="00BF5D91" w:rsidRPr="00BF5D91" w:rsidRDefault="00BF5D91" w:rsidP="00BF5D91">
            <w:pPr>
              <w:widowControl/>
              <w:autoSpaceDE/>
              <w:autoSpaceDN/>
              <w:adjustRightInd/>
              <w:spacing w:after="0" w:line="276" w:lineRule="auto"/>
              <w:ind w:left="0" w:firstLine="0"/>
              <w:contextualSpacing/>
              <w:jc w:val="left"/>
              <w:rPr>
                <w:rFonts w:eastAsia="Calibri"/>
                <w:noProof w:val="0"/>
                <w:lang w:val="ms-MY"/>
              </w:rPr>
            </w:pPr>
            <w:r w:rsidRPr="00BF5D91">
              <w:rPr>
                <w:rFonts w:eastAsia="Calibri"/>
                <w:noProof w:val="0"/>
                <w:lang w:val="ms-MY"/>
              </w:rPr>
              <w:t>3.Jika melalui sistem GPS, Aplikasi memaparkan halaman pencarian makanan kepada pembeli</w:t>
            </w:r>
          </w:p>
          <w:p w:rsidR="00BF5D91" w:rsidRPr="00BF5D91" w:rsidRDefault="00BF5D91" w:rsidP="00BF5D91">
            <w:pPr>
              <w:widowControl/>
              <w:autoSpaceDE/>
              <w:autoSpaceDN/>
              <w:adjustRightInd/>
              <w:spacing w:after="0" w:line="276" w:lineRule="auto"/>
              <w:ind w:left="0" w:firstLine="0"/>
              <w:contextualSpacing/>
              <w:jc w:val="left"/>
              <w:rPr>
                <w:rFonts w:eastAsia="Calibri"/>
                <w:noProof w:val="0"/>
                <w:lang w:val="ms-MY"/>
              </w:rPr>
            </w:pPr>
            <w:r w:rsidRPr="00BF5D91">
              <w:rPr>
                <w:rFonts w:eastAsia="Calibri"/>
                <w:noProof w:val="0"/>
                <w:lang w:val="ms-MY"/>
              </w:rPr>
              <w:t>4.Pembeli perlu memasukkan maklumat makanan yang diinginkan seperti nama makanan dan berapa hidangan yang diperlukan</w:t>
            </w:r>
          </w:p>
          <w:p w:rsidR="00BF5D91" w:rsidRPr="00BF5D91" w:rsidRDefault="00BF5D91" w:rsidP="00BF5D91">
            <w:pPr>
              <w:widowControl/>
              <w:autoSpaceDE/>
              <w:autoSpaceDN/>
              <w:adjustRightInd/>
              <w:spacing w:after="0" w:line="276" w:lineRule="auto"/>
              <w:ind w:left="0" w:firstLine="0"/>
              <w:contextualSpacing/>
              <w:jc w:val="left"/>
              <w:rPr>
                <w:rFonts w:eastAsia="Calibri"/>
                <w:noProof w:val="0"/>
                <w:lang w:val="ms-MY"/>
              </w:rPr>
            </w:pPr>
            <w:r w:rsidRPr="00BF5D91">
              <w:rPr>
                <w:rFonts w:eastAsia="Calibri"/>
                <w:noProof w:val="0"/>
                <w:lang w:val="ms-MY"/>
              </w:rPr>
              <w:t>5.Jika ada maklumat yang tidak dimasukkan, pergi ke Alternatif 2</w:t>
            </w:r>
          </w:p>
          <w:p w:rsidR="00BF5D91" w:rsidRPr="00BF5D91" w:rsidRDefault="00BF5D91" w:rsidP="00BF5D91">
            <w:pPr>
              <w:widowControl/>
              <w:autoSpaceDE/>
              <w:autoSpaceDN/>
              <w:adjustRightInd/>
              <w:spacing w:after="0" w:line="276" w:lineRule="auto"/>
              <w:ind w:left="0" w:firstLine="0"/>
              <w:contextualSpacing/>
              <w:jc w:val="left"/>
              <w:rPr>
                <w:rFonts w:eastAsia="Calibri"/>
                <w:noProof w:val="0"/>
                <w:lang w:val="ms-MY"/>
              </w:rPr>
            </w:pPr>
            <w:r w:rsidRPr="00BF5D91">
              <w:rPr>
                <w:rFonts w:eastAsia="Calibri"/>
                <w:noProof w:val="0"/>
                <w:lang w:val="ms-MY"/>
              </w:rPr>
              <w:t>6.Setelah maklumat dimasukkan, Aplikasi akan mencari makanan yang diinginkan dalam radius daripada pembeli yang telah ditetapkan</w:t>
            </w:r>
          </w:p>
          <w:p w:rsidR="00BF5D91" w:rsidRPr="00BF5D91" w:rsidRDefault="00BF5D91" w:rsidP="00BF5D91">
            <w:pPr>
              <w:widowControl/>
              <w:autoSpaceDE/>
              <w:autoSpaceDN/>
              <w:adjustRightInd/>
              <w:spacing w:after="0" w:line="276" w:lineRule="auto"/>
              <w:ind w:left="0" w:firstLine="0"/>
              <w:contextualSpacing/>
              <w:jc w:val="left"/>
              <w:rPr>
                <w:rFonts w:eastAsia="Calibri"/>
                <w:noProof w:val="0"/>
                <w:lang w:val="ms-MY"/>
              </w:rPr>
            </w:pPr>
            <w:r w:rsidRPr="00BF5D91">
              <w:rPr>
                <w:rFonts w:eastAsia="Calibri"/>
                <w:noProof w:val="0"/>
                <w:lang w:val="ms-MY"/>
              </w:rPr>
              <w:t>7.Aplikasi akan memaparkan senarai penjual untuk makanan yang dicari</w:t>
            </w:r>
          </w:p>
        </w:tc>
      </w:tr>
      <w:tr w:rsidR="00BF5D91" w:rsidRPr="00BF5D91" w:rsidTr="00BF5D91">
        <w:trPr>
          <w:trHeight w:val="68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Pasca-Keadaan</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rsidR="00BF5D91" w:rsidRPr="00BF5D91" w:rsidRDefault="00BF5D91" w:rsidP="00BF5D91">
            <w:pPr>
              <w:widowControl/>
              <w:autoSpaceDE/>
              <w:autoSpaceDN/>
              <w:adjustRightInd/>
              <w:spacing w:after="0" w:line="276" w:lineRule="auto"/>
              <w:ind w:left="0" w:firstLine="0"/>
              <w:jc w:val="left"/>
              <w:rPr>
                <w:rFonts w:eastAsia="Calibri"/>
                <w:noProof w:val="0"/>
                <w:lang w:val="ms-MY"/>
              </w:rPr>
            </w:pPr>
            <w:r w:rsidRPr="00BF5D91">
              <w:rPr>
                <w:rFonts w:eastAsia="Calibri"/>
                <w:noProof w:val="0"/>
                <w:lang w:val="ms-MY"/>
              </w:rPr>
              <w:t>Aplikasi akan memaparkan senarai pencarian makanan</w:t>
            </w:r>
          </w:p>
        </w:tc>
      </w:tr>
      <w:tr w:rsidR="00BF5D91" w:rsidRPr="00BF5D91" w:rsidTr="00BF5D91">
        <w:trPr>
          <w:trHeight w:val="132"/>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lastRenderedPageBreak/>
              <w:t>Aliran Alternatif</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contextualSpacing/>
              <w:jc w:val="left"/>
              <w:rPr>
                <w:rFonts w:eastAsia="Calibri"/>
                <w:noProof w:val="0"/>
                <w:lang w:val="ms-MY"/>
              </w:rPr>
            </w:pPr>
            <w:r w:rsidRPr="00BF5D91">
              <w:rPr>
                <w:rFonts w:eastAsia="Calibri"/>
                <w:noProof w:val="0"/>
                <w:lang w:val="ms-MY"/>
              </w:rPr>
              <w:t>1.Jika pemilihan secara manual, pembeli harus memasukkan maklumat lokasi iaitu bandar, poskod dan negeri</w:t>
            </w:r>
          </w:p>
          <w:p w:rsidR="00BF5D91" w:rsidRPr="00BF5D91" w:rsidRDefault="00BF5D91" w:rsidP="00BF5D91">
            <w:pPr>
              <w:widowControl/>
              <w:autoSpaceDE/>
              <w:autoSpaceDN/>
              <w:adjustRightInd/>
              <w:spacing w:after="0" w:line="276" w:lineRule="auto"/>
              <w:ind w:left="0" w:firstLine="0"/>
              <w:contextualSpacing/>
              <w:jc w:val="left"/>
              <w:rPr>
                <w:rFonts w:eastAsia="Calibri"/>
                <w:noProof w:val="0"/>
                <w:lang w:val="ms-MY"/>
              </w:rPr>
            </w:pPr>
            <w:r w:rsidRPr="00BF5D91">
              <w:rPr>
                <w:rFonts w:eastAsia="Calibri"/>
                <w:noProof w:val="0"/>
                <w:lang w:val="ms-MY"/>
              </w:rPr>
              <w:t>2.Aplikasi akan memaparkan mesej ralat dan meminta pengguna memasukkan maklumat dengan betul</w:t>
            </w:r>
          </w:p>
          <w:p w:rsidR="00BF5D91" w:rsidRPr="00BF5D91" w:rsidRDefault="00BF5D91" w:rsidP="00BF5D91">
            <w:pPr>
              <w:widowControl/>
              <w:autoSpaceDE/>
              <w:autoSpaceDN/>
              <w:adjustRightInd/>
              <w:spacing w:after="0" w:line="276" w:lineRule="auto"/>
              <w:ind w:left="0" w:firstLine="0"/>
              <w:jc w:val="left"/>
              <w:rPr>
                <w:rFonts w:eastAsia="Calibri"/>
                <w:noProof w:val="0"/>
                <w:lang w:val="ms-MY"/>
              </w:rPr>
            </w:pPr>
          </w:p>
        </w:tc>
      </w:tr>
    </w:tbl>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72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0"/>
        <w:ind w:left="0" w:firstLine="0"/>
        <w:jc w:val="left"/>
        <w:rPr>
          <w:rFonts w:eastAsiaTheme="minorHAnsi"/>
          <w:noProof w:val="0"/>
          <w:lang w:val="en-MY"/>
        </w:rPr>
      </w:pPr>
    </w:p>
    <w:p w:rsidR="00BF5D91" w:rsidRPr="00BF5D91" w:rsidRDefault="00BF5D91" w:rsidP="00BF5D91">
      <w:pPr>
        <w:widowControl/>
        <w:autoSpaceDE/>
        <w:autoSpaceDN/>
        <w:adjustRightInd/>
        <w:spacing w:after="0"/>
        <w:ind w:left="0" w:firstLine="0"/>
        <w:jc w:val="center"/>
        <w:rPr>
          <w:rFonts w:eastAsiaTheme="minorHAnsi"/>
          <w:noProof w:val="0"/>
          <w:lang w:val="en-MY"/>
        </w:rPr>
      </w:pPr>
    </w:p>
    <w:p w:rsidR="00BF5D91" w:rsidRPr="00BF5D91" w:rsidRDefault="00BF5D91" w:rsidP="00BF5D91">
      <w:pPr>
        <w:widowControl/>
        <w:autoSpaceDE/>
        <w:autoSpaceDN/>
        <w:adjustRightInd/>
        <w:spacing w:after="0"/>
        <w:ind w:left="0" w:firstLine="0"/>
        <w:jc w:val="center"/>
        <w:rPr>
          <w:rFonts w:eastAsiaTheme="minorHAnsi"/>
          <w:noProof w:val="0"/>
          <w:lang w:val="en-MY"/>
        </w:rPr>
      </w:pPr>
    </w:p>
    <w:p w:rsidR="00BF5D91" w:rsidRPr="00BF5D91" w:rsidRDefault="00BF5D91" w:rsidP="00BF5D91">
      <w:pPr>
        <w:widowControl/>
        <w:autoSpaceDE/>
        <w:autoSpaceDN/>
        <w:adjustRightInd/>
        <w:spacing w:after="0"/>
        <w:ind w:left="0" w:firstLine="0"/>
        <w:jc w:val="center"/>
        <w:rPr>
          <w:rFonts w:eastAsiaTheme="minorHAnsi"/>
          <w:noProof w:val="0"/>
          <w:lang w:val="en-MY"/>
        </w:rPr>
      </w:pPr>
    </w:p>
    <w:p w:rsidR="00BF5D91" w:rsidRPr="00BF5D91" w:rsidRDefault="00BF5D91" w:rsidP="00BF5D91">
      <w:pPr>
        <w:widowControl/>
        <w:autoSpaceDE/>
        <w:autoSpaceDN/>
        <w:adjustRightInd/>
        <w:spacing w:after="0"/>
        <w:ind w:left="0" w:firstLine="0"/>
        <w:jc w:val="left"/>
        <w:rPr>
          <w:rFonts w:eastAsiaTheme="minorHAnsi"/>
          <w:noProof w:val="0"/>
          <w:lang w:val="en-MY"/>
        </w:rPr>
      </w:pPr>
    </w:p>
    <w:p w:rsidR="00BF5D91" w:rsidRPr="00BF5D91" w:rsidRDefault="00BF5D91" w:rsidP="00BF5D91">
      <w:pPr>
        <w:widowControl/>
        <w:autoSpaceDE/>
        <w:autoSpaceDN/>
        <w:adjustRightInd/>
        <w:spacing w:after="0"/>
        <w:ind w:left="0" w:firstLine="0"/>
        <w:jc w:val="left"/>
        <w:rPr>
          <w:rFonts w:eastAsia="Times New Roman"/>
          <w:noProof w:val="0"/>
          <w:lang w:val="en-MY" w:eastAsia="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tbl>
      <w:tblPr>
        <w:tblpPr w:leftFromText="180" w:rightFromText="180" w:vertAnchor="page" w:horzAnchor="margin" w:tblpXSpec="center" w:tblpY="3047"/>
        <w:tblW w:w="0" w:type="auto"/>
        <w:tblCellMar>
          <w:top w:w="15" w:type="dxa"/>
          <w:left w:w="15" w:type="dxa"/>
          <w:bottom w:w="15" w:type="dxa"/>
          <w:right w:w="15" w:type="dxa"/>
        </w:tblCellMar>
        <w:tblLook w:val="04A0" w:firstRow="1" w:lastRow="0" w:firstColumn="1" w:lastColumn="0" w:noHBand="0" w:noVBand="1"/>
      </w:tblPr>
      <w:tblGrid>
        <w:gridCol w:w="2197"/>
        <w:gridCol w:w="5878"/>
      </w:tblGrid>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lastRenderedPageBreak/>
              <w:t>Nama</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Pesan Makanan</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ID</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lang w:val="en-MY" w:eastAsia="en-MY"/>
              </w:rPr>
              <w:t>4.0</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Penerangan Ringkas</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lang w:val="en-MY" w:eastAsia="en-MY"/>
              </w:rPr>
              <w:t>Pembeli boleh memesan makanan yang dikehendakinya.</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Aktor</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lang w:val="en-MY" w:eastAsia="en-MY"/>
              </w:rPr>
              <w:t>Pembeli</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Pra-Syarat</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Calibri"/>
                <w:noProof w:val="0"/>
                <w:lang w:val="ms-MY"/>
              </w:rPr>
            </w:pPr>
            <w:r w:rsidRPr="00BF5D91">
              <w:rPr>
                <w:rFonts w:eastAsia="Calibri"/>
                <w:noProof w:val="0"/>
                <w:lang w:val="ms-MY"/>
              </w:rPr>
              <w:t>Pengguna perlu mendaftar sebagai pembeli</w:t>
            </w:r>
          </w:p>
        </w:tc>
      </w:tr>
      <w:tr w:rsidR="00BF5D91" w:rsidRPr="00BF5D91" w:rsidTr="00BF5D91">
        <w:trPr>
          <w:trHeight w:val="68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Pasca-Keadaan</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lang w:val="en-MY" w:eastAsia="en-MY"/>
              </w:rPr>
              <w:t>Pesanan pembeli akan masuk ke dalam bakul dan dipaparkan di papan pesanan.</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Aliran Utama</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numPr>
                <w:ilvl w:val="0"/>
                <w:numId w:val="20"/>
              </w:numPr>
              <w:autoSpaceDE/>
              <w:autoSpaceDN/>
              <w:adjustRightInd/>
              <w:spacing w:after="0" w:line="276" w:lineRule="auto"/>
              <w:contextualSpacing/>
              <w:jc w:val="left"/>
              <w:rPr>
                <w:rFonts w:eastAsia="Calibri"/>
                <w:noProof w:val="0"/>
                <w:lang w:val="ms-MY"/>
              </w:rPr>
            </w:pPr>
            <w:r w:rsidRPr="00BF5D91">
              <w:rPr>
                <w:rFonts w:eastAsia="Calibri"/>
                <w:noProof w:val="0"/>
                <w:lang w:val="ms-MY"/>
              </w:rPr>
              <w:t>Pembeli perlu memilih makanan yang diinginkan seperti semasa dalam proses pencarian</w:t>
            </w:r>
          </w:p>
          <w:p w:rsidR="00BF5D91" w:rsidRPr="00BF5D91" w:rsidRDefault="00BF5D91" w:rsidP="00BF5D91">
            <w:pPr>
              <w:widowControl/>
              <w:numPr>
                <w:ilvl w:val="0"/>
                <w:numId w:val="20"/>
              </w:numPr>
              <w:autoSpaceDE/>
              <w:autoSpaceDN/>
              <w:adjustRightInd/>
              <w:spacing w:after="0" w:line="276" w:lineRule="auto"/>
              <w:contextualSpacing/>
              <w:jc w:val="left"/>
              <w:rPr>
                <w:rFonts w:eastAsia="Calibri"/>
                <w:noProof w:val="0"/>
                <w:lang w:val="ms-MY"/>
              </w:rPr>
            </w:pPr>
            <w:r w:rsidRPr="00BF5D91">
              <w:rPr>
                <w:rFonts w:eastAsia="Calibri"/>
                <w:noProof w:val="0"/>
                <w:lang w:val="ms-MY"/>
              </w:rPr>
              <w:t>Jika tiada maklumat yang tidak dipilih, pergi ke Alternatif 1</w:t>
            </w:r>
          </w:p>
          <w:p w:rsidR="00BF5D91" w:rsidRPr="00BF5D91" w:rsidRDefault="00BF5D91" w:rsidP="00BF5D91">
            <w:pPr>
              <w:widowControl/>
              <w:numPr>
                <w:ilvl w:val="0"/>
                <w:numId w:val="20"/>
              </w:numPr>
              <w:autoSpaceDE/>
              <w:autoSpaceDN/>
              <w:adjustRightInd/>
              <w:spacing w:after="0" w:line="276" w:lineRule="auto"/>
              <w:contextualSpacing/>
              <w:jc w:val="left"/>
              <w:rPr>
                <w:rFonts w:eastAsia="Calibri"/>
                <w:noProof w:val="0"/>
                <w:lang w:val="ms-MY"/>
              </w:rPr>
            </w:pPr>
            <w:r w:rsidRPr="00BF5D91">
              <w:rPr>
                <w:rFonts w:eastAsia="Calibri"/>
                <w:noProof w:val="0"/>
                <w:lang w:val="ms-MY"/>
              </w:rPr>
              <w:t>Aplikasi akan menyimpan maklumat pesanan makanan dalam bakul pesanan</w:t>
            </w:r>
          </w:p>
          <w:p w:rsidR="00BF5D91" w:rsidRPr="00BF5D91" w:rsidRDefault="00BF5D91" w:rsidP="00BF5D91">
            <w:pPr>
              <w:widowControl/>
              <w:numPr>
                <w:ilvl w:val="0"/>
                <w:numId w:val="20"/>
              </w:numPr>
              <w:autoSpaceDE/>
              <w:autoSpaceDN/>
              <w:adjustRightInd/>
              <w:spacing w:after="0" w:line="276" w:lineRule="auto"/>
              <w:contextualSpacing/>
              <w:jc w:val="left"/>
              <w:rPr>
                <w:rFonts w:eastAsia="Calibri"/>
                <w:lang w:val="ms-MY"/>
              </w:rPr>
            </w:pPr>
            <w:r w:rsidRPr="00BF5D91">
              <w:rPr>
                <w:rFonts w:eastAsia="Calibri"/>
                <w:lang w:val="ms-MY"/>
              </w:rPr>
              <w:t>Aplikasi akan memaparkan maklumat di papan pesanan dalam bentuk senarai</w:t>
            </w:r>
          </w:p>
        </w:tc>
      </w:tr>
      <w:tr w:rsidR="00BF5D91" w:rsidRPr="00BF5D91" w:rsidTr="00BF5D91">
        <w:trPr>
          <w:trHeight w:val="68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Pasca-Keadaan</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lang w:val="en-MY" w:eastAsia="en-MY"/>
              </w:rPr>
              <w:t>Pesanan pembeli akan masuk ke dalam bakul pesanan dan dipaparkan di papan pesanan.</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Aliran Alternatif</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numPr>
                <w:ilvl w:val="0"/>
                <w:numId w:val="21"/>
              </w:numPr>
              <w:autoSpaceDE/>
              <w:autoSpaceDN/>
              <w:adjustRightInd/>
              <w:spacing w:after="0" w:line="276" w:lineRule="auto"/>
              <w:contextualSpacing/>
              <w:jc w:val="left"/>
              <w:rPr>
                <w:rFonts w:eastAsia="Calibri"/>
                <w:lang w:val="ms-MY"/>
              </w:rPr>
            </w:pPr>
            <w:r w:rsidRPr="00BF5D91">
              <w:rPr>
                <w:rFonts w:eastAsia="Calibri"/>
                <w:lang w:val="ms-MY"/>
              </w:rPr>
              <w:t>Aplikasi akan memaparkan mesej ralat dan memina pengguna memilih makanan dengan betul</w:t>
            </w:r>
          </w:p>
        </w:tc>
      </w:tr>
    </w:tbl>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center"/>
        <w:rPr>
          <w:rFonts w:eastAsiaTheme="minorHAnsi"/>
          <w:noProof w:val="0"/>
          <w:lang w:val="en-MY"/>
        </w:rPr>
      </w:pPr>
      <w:r>
        <w:rPr>
          <w:rFonts w:eastAsia="Times New Roman"/>
          <w:noProof w:val="0"/>
          <w:lang w:val="en-MY" w:eastAsia="en-MY"/>
        </w:rPr>
        <w:t>Jadual 3.4: Jadual Kes Pesan</w:t>
      </w:r>
      <w:r w:rsidRPr="00BF5D91">
        <w:rPr>
          <w:rFonts w:eastAsia="Times New Roman"/>
          <w:noProof w:val="0"/>
          <w:lang w:val="en-MY" w:eastAsia="en-MY"/>
        </w:rPr>
        <w:t xml:space="preserve"> Makanan</w:t>
      </w: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tbl>
      <w:tblPr>
        <w:tblpPr w:leftFromText="180" w:rightFromText="180" w:vertAnchor="page" w:horzAnchor="margin" w:tblpY="3187"/>
        <w:tblW w:w="0" w:type="auto"/>
        <w:tblCellMar>
          <w:top w:w="15" w:type="dxa"/>
          <w:left w:w="15" w:type="dxa"/>
          <w:bottom w:w="15" w:type="dxa"/>
          <w:right w:w="15" w:type="dxa"/>
        </w:tblCellMar>
        <w:tblLook w:val="04A0" w:firstRow="1" w:lastRow="0" w:firstColumn="1" w:lastColumn="0" w:noHBand="0" w:noVBand="1"/>
      </w:tblPr>
      <w:tblGrid>
        <w:gridCol w:w="2197"/>
        <w:gridCol w:w="5878"/>
      </w:tblGrid>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lastRenderedPageBreak/>
              <w:t>Nama</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Beli Makanan</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ID</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lang w:val="en-MY" w:eastAsia="en-MY"/>
              </w:rPr>
              <w:t>5.0</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Penerangan Ringkas</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lang w:val="en-MY" w:eastAsia="en-MY"/>
              </w:rPr>
              <w:t>Pembeli boleh membeli makanan yang dikehendakinya</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Aktor</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lang w:val="en-MY" w:eastAsia="en-MY"/>
              </w:rPr>
              <w:t>Pembeli</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Pra-Syarat</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Calibri"/>
                <w:noProof w:val="0"/>
                <w:lang w:val="ms-MY"/>
              </w:rPr>
            </w:pPr>
            <w:r w:rsidRPr="00BF5D91">
              <w:rPr>
                <w:rFonts w:eastAsia="Calibri"/>
                <w:noProof w:val="0"/>
                <w:lang w:val="ms-MY"/>
              </w:rPr>
              <w:t>Pengguna perlu mendaftar sebagai pembeli</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Aliran Utama</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160" w:line="276" w:lineRule="auto"/>
              <w:ind w:left="0" w:firstLine="0"/>
              <w:jc w:val="left"/>
              <w:rPr>
                <w:rFonts w:asciiTheme="minorHAnsi" w:eastAsia="Calibri" w:hAnsiTheme="minorHAnsi" w:cstheme="minorBidi"/>
                <w:noProof w:val="0"/>
                <w:sz w:val="22"/>
                <w:szCs w:val="22"/>
                <w:lang w:val="ms-MY"/>
              </w:rPr>
            </w:pPr>
            <w:r w:rsidRPr="00BF5D91">
              <w:rPr>
                <w:rFonts w:asciiTheme="minorHAnsi" w:eastAsia="Calibri" w:hAnsiTheme="minorHAnsi" w:cstheme="minorBidi"/>
                <w:noProof w:val="0"/>
                <w:sz w:val="22"/>
                <w:szCs w:val="22"/>
                <w:lang w:val="ms-MY"/>
              </w:rPr>
              <w:t>1.</w:t>
            </w:r>
            <w:r w:rsidRPr="00BF5D91">
              <w:rPr>
                <w:rFonts w:asciiTheme="minorHAnsi" w:eastAsia="Calibri" w:hAnsiTheme="minorHAnsi" w:cstheme="minorBidi"/>
                <w:noProof w:val="0"/>
                <w:sz w:val="22"/>
                <w:szCs w:val="22"/>
                <w:lang w:val="ms-MY"/>
              </w:rPr>
              <w:tab/>
              <w:t>Setelah senarai penjual dipaparkan, pembeli boleh memilih penjual yang diinginkan</w:t>
            </w:r>
          </w:p>
          <w:p w:rsidR="00BF5D91" w:rsidRPr="00BF5D91" w:rsidRDefault="00BF5D91" w:rsidP="00BF5D91">
            <w:pPr>
              <w:widowControl/>
              <w:autoSpaceDE/>
              <w:autoSpaceDN/>
              <w:adjustRightInd/>
              <w:spacing w:after="160" w:line="276" w:lineRule="auto"/>
              <w:ind w:left="0" w:firstLine="0"/>
              <w:jc w:val="left"/>
              <w:rPr>
                <w:rFonts w:asciiTheme="minorHAnsi" w:eastAsia="Calibri" w:hAnsiTheme="minorHAnsi" w:cstheme="minorBidi"/>
                <w:noProof w:val="0"/>
                <w:sz w:val="22"/>
                <w:szCs w:val="22"/>
                <w:lang w:val="ms-MY"/>
              </w:rPr>
            </w:pPr>
            <w:r w:rsidRPr="00BF5D91">
              <w:rPr>
                <w:rFonts w:asciiTheme="minorHAnsi" w:eastAsia="Calibri" w:hAnsiTheme="minorHAnsi" w:cstheme="minorBidi"/>
                <w:noProof w:val="0"/>
                <w:sz w:val="22"/>
                <w:szCs w:val="22"/>
                <w:lang w:val="ms-MY"/>
              </w:rPr>
              <w:t>2.</w:t>
            </w:r>
            <w:r w:rsidRPr="00BF5D91">
              <w:rPr>
                <w:rFonts w:asciiTheme="minorHAnsi" w:eastAsia="Calibri" w:hAnsiTheme="minorHAnsi" w:cstheme="minorBidi"/>
                <w:noProof w:val="0"/>
                <w:sz w:val="22"/>
                <w:szCs w:val="22"/>
                <w:lang w:val="ms-MY"/>
              </w:rPr>
              <w:tab/>
              <w:t>Aplikasi akan memaparkan butang pengesahan kepada pembeli</w:t>
            </w:r>
          </w:p>
          <w:p w:rsidR="00BF5D91" w:rsidRPr="00BF5D91" w:rsidRDefault="00BF5D91" w:rsidP="00BF5D91">
            <w:pPr>
              <w:widowControl/>
              <w:autoSpaceDE/>
              <w:autoSpaceDN/>
              <w:adjustRightInd/>
              <w:spacing w:after="160" w:line="276" w:lineRule="auto"/>
              <w:ind w:left="0" w:firstLine="0"/>
              <w:jc w:val="left"/>
              <w:rPr>
                <w:rFonts w:asciiTheme="minorHAnsi" w:eastAsia="Calibri" w:hAnsiTheme="minorHAnsi" w:cstheme="minorBidi"/>
                <w:noProof w:val="0"/>
                <w:sz w:val="22"/>
                <w:szCs w:val="22"/>
                <w:lang w:val="ms-MY"/>
              </w:rPr>
            </w:pPr>
            <w:r w:rsidRPr="00BF5D91">
              <w:rPr>
                <w:rFonts w:asciiTheme="minorHAnsi" w:eastAsia="Calibri" w:hAnsiTheme="minorHAnsi" w:cstheme="minorBidi"/>
                <w:noProof w:val="0"/>
                <w:sz w:val="22"/>
                <w:szCs w:val="22"/>
                <w:lang w:val="ms-MY"/>
              </w:rPr>
              <w:t>3.</w:t>
            </w:r>
            <w:r w:rsidRPr="00BF5D91">
              <w:rPr>
                <w:rFonts w:asciiTheme="minorHAnsi" w:eastAsia="Calibri" w:hAnsiTheme="minorHAnsi" w:cstheme="minorBidi"/>
                <w:noProof w:val="0"/>
                <w:sz w:val="22"/>
                <w:szCs w:val="22"/>
                <w:lang w:val="ms-MY"/>
              </w:rPr>
              <w:tab/>
              <w:t>Aplikasi akan mengeluarkan halaman pengesahan pembelian</w:t>
            </w:r>
          </w:p>
          <w:p w:rsidR="00BF5D91" w:rsidRPr="00BF5D91" w:rsidRDefault="00BF5D91" w:rsidP="00BF5D91">
            <w:pPr>
              <w:widowControl/>
              <w:autoSpaceDE/>
              <w:autoSpaceDN/>
              <w:adjustRightInd/>
              <w:spacing w:after="160" w:line="276" w:lineRule="auto"/>
              <w:ind w:left="0" w:firstLine="0"/>
              <w:jc w:val="left"/>
              <w:rPr>
                <w:rFonts w:asciiTheme="minorHAnsi" w:eastAsia="Calibri" w:hAnsiTheme="minorHAnsi" w:cstheme="minorBidi"/>
                <w:noProof w:val="0"/>
                <w:sz w:val="22"/>
                <w:szCs w:val="22"/>
                <w:lang w:val="ms-MY"/>
              </w:rPr>
            </w:pPr>
            <w:r w:rsidRPr="00BF5D91">
              <w:rPr>
                <w:rFonts w:asciiTheme="minorHAnsi" w:eastAsia="Calibri" w:hAnsiTheme="minorHAnsi" w:cstheme="minorBidi"/>
                <w:noProof w:val="0"/>
                <w:sz w:val="22"/>
                <w:szCs w:val="22"/>
                <w:lang w:val="ms-MY"/>
              </w:rPr>
              <w:t>4.</w:t>
            </w:r>
            <w:r w:rsidRPr="00BF5D91">
              <w:rPr>
                <w:rFonts w:asciiTheme="minorHAnsi" w:eastAsia="Calibri" w:hAnsiTheme="minorHAnsi" w:cstheme="minorBidi"/>
                <w:noProof w:val="0"/>
                <w:sz w:val="22"/>
                <w:szCs w:val="22"/>
                <w:lang w:val="ms-MY"/>
              </w:rPr>
              <w:tab/>
              <w:t>Pembeli perlu mengesahkan jenis makanan, bilangan hidangan yang diinginkan</w:t>
            </w:r>
          </w:p>
          <w:p w:rsidR="00BF5D91" w:rsidRPr="00BF5D91" w:rsidRDefault="00BF5D91" w:rsidP="00BF5D91">
            <w:pPr>
              <w:widowControl/>
              <w:autoSpaceDE/>
              <w:autoSpaceDN/>
              <w:adjustRightInd/>
              <w:spacing w:after="160" w:line="276" w:lineRule="auto"/>
              <w:ind w:left="0" w:firstLine="0"/>
              <w:jc w:val="left"/>
              <w:rPr>
                <w:rFonts w:asciiTheme="minorHAnsi" w:eastAsia="Calibri" w:hAnsiTheme="minorHAnsi" w:cstheme="minorBidi"/>
                <w:noProof w:val="0"/>
                <w:sz w:val="22"/>
                <w:szCs w:val="22"/>
                <w:lang w:val="ms-MY"/>
              </w:rPr>
            </w:pPr>
            <w:r w:rsidRPr="00BF5D91">
              <w:rPr>
                <w:rFonts w:asciiTheme="minorHAnsi" w:eastAsia="Calibri" w:hAnsiTheme="minorHAnsi" w:cstheme="minorBidi"/>
                <w:noProof w:val="0"/>
                <w:sz w:val="22"/>
                <w:szCs w:val="22"/>
                <w:lang w:val="ms-MY"/>
              </w:rPr>
              <w:t>5.</w:t>
            </w:r>
            <w:r w:rsidRPr="00BF5D91">
              <w:rPr>
                <w:rFonts w:asciiTheme="minorHAnsi" w:eastAsia="Calibri" w:hAnsiTheme="minorHAnsi" w:cstheme="minorBidi"/>
                <w:noProof w:val="0"/>
                <w:sz w:val="22"/>
                <w:szCs w:val="22"/>
                <w:lang w:val="ms-MY"/>
              </w:rPr>
              <w:tab/>
              <w:t>Jika ada maklumat yang tidak dimasukkan, pergi ke Alternatif 1</w:t>
            </w:r>
          </w:p>
          <w:p w:rsidR="00BF5D91" w:rsidRPr="00BF5D91" w:rsidRDefault="00BF5D91" w:rsidP="00BF5D91">
            <w:pPr>
              <w:widowControl/>
              <w:autoSpaceDE/>
              <w:autoSpaceDN/>
              <w:adjustRightInd/>
              <w:spacing w:after="160" w:line="276" w:lineRule="auto"/>
              <w:ind w:left="0" w:firstLine="0"/>
              <w:jc w:val="left"/>
              <w:rPr>
                <w:rFonts w:asciiTheme="minorHAnsi" w:eastAsia="Calibri" w:hAnsiTheme="minorHAnsi" w:cstheme="minorBidi"/>
                <w:noProof w:val="0"/>
                <w:sz w:val="22"/>
                <w:szCs w:val="22"/>
                <w:lang w:val="ms-MY"/>
              </w:rPr>
            </w:pPr>
            <w:r w:rsidRPr="00BF5D91">
              <w:rPr>
                <w:rFonts w:asciiTheme="minorHAnsi" w:eastAsia="Calibri" w:hAnsiTheme="minorHAnsi" w:cstheme="minorBidi"/>
                <w:noProof w:val="0"/>
                <w:sz w:val="22"/>
                <w:szCs w:val="22"/>
                <w:lang w:val="ms-MY"/>
              </w:rPr>
              <w:t>6.</w:t>
            </w:r>
            <w:r w:rsidRPr="00BF5D91">
              <w:rPr>
                <w:rFonts w:asciiTheme="minorHAnsi" w:eastAsia="Calibri" w:hAnsiTheme="minorHAnsi" w:cstheme="minorBidi"/>
                <w:noProof w:val="0"/>
                <w:sz w:val="22"/>
                <w:szCs w:val="22"/>
                <w:lang w:val="ms-MY"/>
              </w:rPr>
              <w:tab/>
              <w:t>Aplikasi akan mengira jumlah akhir makanan dan paparkan jumlah yang perlu dibayar</w:t>
            </w:r>
          </w:p>
          <w:p w:rsidR="00BF5D91" w:rsidRPr="00BF5D91" w:rsidRDefault="00BF5D91" w:rsidP="00BF5D91">
            <w:pPr>
              <w:widowControl/>
              <w:autoSpaceDE/>
              <w:autoSpaceDN/>
              <w:adjustRightInd/>
              <w:spacing w:after="160" w:line="276" w:lineRule="auto"/>
              <w:ind w:left="0" w:firstLine="0"/>
              <w:jc w:val="left"/>
              <w:rPr>
                <w:rFonts w:asciiTheme="minorHAnsi" w:eastAsia="Calibri" w:hAnsiTheme="minorHAnsi" w:cstheme="minorBidi"/>
                <w:noProof w:val="0"/>
                <w:sz w:val="22"/>
                <w:szCs w:val="22"/>
                <w:lang w:val="ms-MY"/>
              </w:rPr>
            </w:pPr>
            <w:r w:rsidRPr="00BF5D91">
              <w:rPr>
                <w:rFonts w:asciiTheme="minorHAnsi" w:eastAsia="Calibri" w:hAnsiTheme="minorHAnsi" w:cstheme="minorBidi"/>
                <w:noProof w:val="0"/>
                <w:sz w:val="22"/>
                <w:szCs w:val="22"/>
                <w:lang w:val="ms-MY"/>
              </w:rPr>
              <w:t>7.</w:t>
            </w:r>
            <w:r w:rsidRPr="00BF5D91">
              <w:rPr>
                <w:rFonts w:asciiTheme="minorHAnsi" w:eastAsia="Calibri" w:hAnsiTheme="minorHAnsi" w:cstheme="minorBidi"/>
                <w:noProof w:val="0"/>
                <w:sz w:val="22"/>
                <w:szCs w:val="22"/>
                <w:lang w:val="ms-MY"/>
              </w:rPr>
              <w:tab/>
              <w:t>Setelah semua maklumat disahkan, pembeli boleh teruskan ke proses pembayaran</w:t>
            </w:r>
          </w:p>
          <w:p w:rsidR="00BF5D91" w:rsidRPr="00BF5D91" w:rsidRDefault="00BF5D91" w:rsidP="00BF5D91">
            <w:pPr>
              <w:widowControl/>
              <w:autoSpaceDE/>
              <w:autoSpaceDN/>
              <w:adjustRightInd/>
              <w:spacing w:after="160" w:line="276" w:lineRule="auto"/>
              <w:ind w:left="0" w:firstLine="0"/>
              <w:jc w:val="left"/>
              <w:rPr>
                <w:rFonts w:asciiTheme="minorHAnsi" w:eastAsia="Calibri" w:hAnsiTheme="minorHAnsi" w:cstheme="minorBidi"/>
                <w:noProof w:val="0"/>
                <w:sz w:val="22"/>
                <w:szCs w:val="22"/>
                <w:lang w:val="ms-MY"/>
              </w:rPr>
            </w:pPr>
            <w:r w:rsidRPr="00BF5D91">
              <w:rPr>
                <w:rFonts w:asciiTheme="minorHAnsi" w:eastAsia="Calibri" w:hAnsiTheme="minorHAnsi" w:cstheme="minorBidi"/>
                <w:noProof w:val="0"/>
                <w:sz w:val="22"/>
                <w:szCs w:val="22"/>
                <w:lang w:val="ms-MY"/>
              </w:rPr>
              <w:t>8.</w:t>
            </w:r>
            <w:r w:rsidRPr="00BF5D91">
              <w:rPr>
                <w:rFonts w:asciiTheme="minorHAnsi" w:eastAsia="Calibri" w:hAnsiTheme="minorHAnsi" w:cstheme="minorBidi"/>
                <w:noProof w:val="0"/>
                <w:sz w:val="22"/>
                <w:szCs w:val="22"/>
                <w:lang w:val="ms-MY"/>
              </w:rPr>
              <w:tab/>
              <w:t>Aplikasi akan mengeluarkan kaedah bayaran kepada pembeli</w:t>
            </w:r>
          </w:p>
          <w:p w:rsidR="00BF5D91" w:rsidRPr="00BF5D91" w:rsidRDefault="00BF5D91" w:rsidP="00BF5D91">
            <w:pPr>
              <w:widowControl/>
              <w:autoSpaceDE/>
              <w:autoSpaceDN/>
              <w:adjustRightInd/>
              <w:spacing w:after="160" w:line="276" w:lineRule="auto"/>
              <w:ind w:left="0" w:firstLine="0"/>
              <w:jc w:val="left"/>
              <w:rPr>
                <w:rFonts w:asciiTheme="minorHAnsi" w:eastAsia="Calibri" w:hAnsiTheme="minorHAnsi" w:cstheme="minorBidi"/>
                <w:noProof w:val="0"/>
                <w:sz w:val="22"/>
                <w:szCs w:val="22"/>
                <w:lang w:val="ms-MY"/>
              </w:rPr>
            </w:pPr>
            <w:r w:rsidRPr="00BF5D91">
              <w:rPr>
                <w:rFonts w:asciiTheme="minorHAnsi" w:eastAsia="Calibri" w:hAnsiTheme="minorHAnsi" w:cstheme="minorBidi"/>
                <w:noProof w:val="0"/>
                <w:sz w:val="22"/>
                <w:szCs w:val="22"/>
                <w:lang w:val="ms-MY"/>
              </w:rPr>
              <w:t>9.</w:t>
            </w:r>
            <w:r w:rsidRPr="00BF5D91">
              <w:rPr>
                <w:rFonts w:asciiTheme="minorHAnsi" w:eastAsia="Calibri" w:hAnsiTheme="minorHAnsi" w:cstheme="minorBidi"/>
                <w:noProof w:val="0"/>
                <w:sz w:val="22"/>
                <w:szCs w:val="22"/>
                <w:lang w:val="ms-MY"/>
              </w:rPr>
              <w:tab/>
              <w:t>Aplikasi akan memaparkan mesej berjaya jika pembayaran telah direkodkan</w:t>
            </w:r>
          </w:p>
        </w:tc>
      </w:tr>
      <w:tr w:rsidR="00BF5D91" w:rsidRPr="00BF5D91" w:rsidTr="00BF5D91">
        <w:trPr>
          <w:trHeight w:val="68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Pasca-Keadaan</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lang w:val="en-MY" w:eastAsia="en-MY"/>
              </w:rPr>
              <w:t>Pembeli selesai membeli makanan dan boleh ambil di tempat penjual</w:t>
            </w:r>
          </w:p>
        </w:tc>
      </w:tr>
      <w:tr w:rsidR="00BF5D91" w:rsidRPr="00BF5D91" w:rsidTr="00BF5D9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0" w:line="276" w:lineRule="auto"/>
              <w:ind w:left="0" w:firstLine="0"/>
              <w:jc w:val="left"/>
              <w:rPr>
                <w:rFonts w:eastAsia="Times New Roman"/>
                <w:noProof w:val="0"/>
                <w:lang w:val="en-MY" w:eastAsia="en-MY"/>
              </w:rPr>
            </w:pPr>
            <w:r w:rsidRPr="00BF5D91">
              <w:rPr>
                <w:rFonts w:eastAsia="Times New Roman"/>
                <w:noProof w:val="0"/>
                <w:color w:val="000000"/>
                <w:lang w:val="en-MY" w:eastAsia="en-MY"/>
              </w:rPr>
              <w:t>Aliran Alternatif</w:t>
            </w:r>
          </w:p>
        </w:tc>
        <w:tc>
          <w:tcPr>
            <w:tcW w:w="587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BF5D91" w:rsidRPr="00BF5D91" w:rsidRDefault="00BF5D91" w:rsidP="00BF5D91">
            <w:pPr>
              <w:widowControl/>
              <w:autoSpaceDE/>
              <w:autoSpaceDN/>
              <w:adjustRightInd/>
              <w:spacing w:after="160" w:line="276" w:lineRule="auto"/>
              <w:ind w:left="0" w:firstLine="0"/>
              <w:jc w:val="left"/>
              <w:rPr>
                <w:rFonts w:asciiTheme="minorHAnsi" w:eastAsia="Calibri" w:hAnsiTheme="minorHAnsi" w:cstheme="minorBidi"/>
                <w:noProof w:val="0"/>
                <w:sz w:val="22"/>
                <w:szCs w:val="22"/>
                <w:lang w:val="ms-MY"/>
              </w:rPr>
            </w:pPr>
            <w:r w:rsidRPr="00BF5D91">
              <w:rPr>
                <w:rFonts w:asciiTheme="minorHAnsi" w:eastAsia="Calibri" w:hAnsiTheme="minorHAnsi" w:cstheme="minorBidi"/>
                <w:noProof w:val="0"/>
                <w:sz w:val="22"/>
                <w:szCs w:val="22"/>
                <w:lang w:val="ms-MY"/>
              </w:rPr>
              <w:t>1.Aplikasi akan memaparkan mesej ralat dan meminta pengguna memasukkan data dengan betul</w:t>
            </w:r>
          </w:p>
        </w:tc>
      </w:tr>
    </w:tbl>
    <w:p w:rsidR="00BF5D91" w:rsidRPr="00BF5D91" w:rsidRDefault="00BF5D91" w:rsidP="00BF5D91">
      <w:pPr>
        <w:widowControl/>
        <w:autoSpaceDE/>
        <w:autoSpaceDN/>
        <w:adjustRightInd/>
        <w:spacing w:after="160" w:line="259" w:lineRule="auto"/>
        <w:ind w:left="0" w:firstLine="0"/>
        <w:jc w:val="center"/>
        <w:rPr>
          <w:rFonts w:eastAsiaTheme="minorHAnsi"/>
          <w:noProof w:val="0"/>
          <w:lang w:val="en-MY"/>
        </w:rPr>
      </w:pPr>
      <w:r>
        <w:rPr>
          <w:rFonts w:eastAsia="Times New Roman"/>
          <w:noProof w:val="0"/>
          <w:lang w:val="en-MY" w:eastAsia="en-MY"/>
        </w:rPr>
        <w:t>Jadual 3.5: Jadual Kes Beli</w:t>
      </w:r>
      <w:r w:rsidRPr="00BF5D91">
        <w:rPr>
          <w:rFonts w:eastAsia="Times New Roman"/>
          <w:noProof w:val="0"/>
          <w:lang w:val="en-MY" w:eastAsia="en-MY"/>
        </w:rPr>
        <w:t xml:space="preserve"> Makanan</w:t>
      </w:r>
    </w:p>
    <w:p w:rsidR="00BF5D91" w:rsidRPr="00BF5D91" w:rsidRDefault="00BF5D91" w:rsidP="00BF5D91">
      <w:pPr>
        <w:widowControl/>
        <w:autoSpaceDE/>
        <w:autoSpaceDN/>
        <w:adjustRightInd/>
        <w:spacing w:after="160" w:line="259" w:lineRule="auto"/>
        <w:ind w:left="0" w:firstLine="0"/>
        <w:jc w:val="center"/>
        <w:rPr>
          <w:rFonts w:eastAsiaTheme="minorHAnsi"/>
          <w:noProof w:val="0"/>
          <w:lang w:val="en-MY"/>
        </w:rPr>
      </w:pPr>
    </w:p>
    <w:p w:rsidR="00BF5D91" w:rsidRPr="00BF5D91" w:rsidRDefault="00BF5D91" w:rsidP="00BF5D91">
      <w:pPr>
        <w:widowControl/>
        <w:autoSpaceDE/>
        <w:autoSpaceDN/>
        <w:adjustRightInd/>
        <w:spacing w:after="160" w:line="259" w:lineRule="auto"/>
        <w:ind w:left="0" w:firstLine="0"/>
        <w:jc w:val="left"/>
        <w:rPr>
          <w:rFonts w:eastAsiaTheme="minorHAnsi"/>
          <w:noProof w:val="0"/>
          <w:lang w:val="en-MY"/>
        </w:rPr>
      </w:pPr>
    </w:p>
    <w:p w:rsidR="00BF5D91" w:rsidRPr="004B7C27" w:rsidRDefault="00BF5D91" w:rsidP="00BF5D91">
      <w:pPr>
        <w:pStyle w:val="09cLevel03"/>
        <w:numPr>
          <w:ilvl w:val="2"/>
          <w:numId w:val="20"/>
        </w:numPr>
        <w:rPr>
          <w:rFonts w:cs="Times New Roman"/>
          <w:sz w:val="24"/>
          <w:szCs w:val="24"/>
          <w:lang w:val="ms-MY"/>
        </w:rPr>
      </w:pPr>
      <w:bookmarkStart w:id="8" w:name="_Toc470620123"/>
      <w:r w:rsidRPr="004B7C27">
        <w:rPr>
          <w:rFonts w:cs="Times New Roman"/>
          <w:sz w:val="24"/>
          <w:szCs w:val="24"/>
          <w:lang w:val="ms-MY"/>
        </w:rPr>
        <w:t>Rajah Aktiviti</w:t>
      </w:r>
      <w:bookmarkEnd w:id="8"/>
    </w:p>
    <w:p w:rsidR="00BF5D91" w:rsidRPr="004B7C27" w:rsidRDefault="00BF5D91" w:rsidP="00BF5D91">
      <w:pPr>
        <w:pStyle w:val="10Normal01-PerengganPertama"/>
        <w:rPr>
          <w:lang w:val="ms-MY"/>
        </w:rPr>
      </w:pPr>
      <w:r w:rsidRPr="004B7C27">
        <w:rPr>
          <w:lang w:val="ms-MY"/>
        </w:rPr>
        <w:t>Rajah aktiviti adalah gambar yang menggambarkan aliran aktiviti yang berlaku dalam aplikasi Go-Food:</w:t>
      </w:r>
    </w:p>
    <w:p w:rsidR="00BF5D91" w:rsidRDefault="00BF5D91" w:rsidP="00BF5D91">
      <w:pPr>
        <w:rPr>
          <w:rFonts w:cstheme="minorHAnsi"/>
        </w:rPr>
      </w:pPr>
      <w:r>
        <w:rPr>
          <w:rFonts w:cstheme="minorHAnsi"/>
          <w:lang w:eastAsia="en-MY"/>
        </w:rPr>
        <w:lastRenderedPageBreak/>
        <w:drawing>
          <wp:inline distT="0" distB="0" distL="0" distR="0" wp14:anchorId="314312B6" wp14:editId="7531A4A2">
            <wp:extent cx="5731510" cy="273748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ktivitiDiagramd4 (2).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2737485"/>
                    </a:xfrm>
                    <a:prstGeom prst="rect">
                      <a:avLst/>
                    </a:prstGeom>
                  </pic:spPr>
                </pic:pic>
              </a:graphicData>
            </a:graphic>
          </wp:inline>
        </w:drawing>
      </w:r>
    </w:p>
    <w:p w:rsidR="00BF5D91" w:rsidRPr="00A548F8" w:rsidRDefault="00BF5D91" w:rsidP="00BF5D91">
      <w:pPr>
        <w:rPr>
          <w:rFonts w:cstheme="minorHAnsi"/>
        </w:rPr>
      </w:pPr>
    </w:p>
    <w:p w:rsidR="00BF5D91" w:rsidRDefault="00BF5D91" w:rsidP="00BF5D91">
      <w:pPr>
        <w:rPr>
          <w:rFonts w:cstheme="minorHAnsi"/>
        </w:rPr>
      </w:pPr>
    </w:p>
    <w:p w:rsidR="00BF5D91" w:rsidRDefault="00BF5D91" w:rsidP="00BF5D91">
      <w:pPr>
        <w:pStyle w:val="09bLevel02"/>
        <w:numPr>
          <w:ilvl w:val="1"/>
          <w:numId w:val="20"/>
        </w:numPr>
      </w:pPr>
      <w:bookmarkStart w:id="9" w:name="_Toc470620124"/>
      <w:r>
        <w:t>kesimpulan</w:t>
      </w:r>
      <w:bookmarkEnd w:id="9"/>
    </w:p>
    <w:p w:rsidR="00BF5D91" w:rsidRDefault="00BF5D91" w:rsidP="00BF5D91">
      <w:pPr>
        <w:pStyle w:val="10Normal01-PerengganPertama"/>
        <w:rPr>
          <w:lang w:val="ms-MY"/>
        </w:rPr>
      </w:pPr>
      <w:r>
        <w:rPr>
          <w:lang w:val="ms-MY"/>
        </w:rPr>
        <w:t>Secara keseluruhannya, keperluan fungsian dan keperluan bukan fungsian yang dibayangkan dalam pembangunan sistem aplikasi Go Food telah jelas dikenalpasti. Fungsian yang dipilih juga telah diperjelaskan lagi dengan penggunaan spesifikasi sistem manakala sistem model bertujuan bagi memudahkan proses penghasilan aplikasi serta dapat mengikut keperluan pengguna. Kesimpulannya, bab ini membantu memahami fungsian aplikasi dengan lebih jelas bagi memudahkan pembangunan aplikasi.</w:t>
      </w: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Default="00BF5D91" w:rsidP="00AC02C8">
      <w:pPr>
        <w:jc w:val="left"/>
        <w:rPr>
          <w:b/>
        </w:rPr>
      </w:pPr>
    </w:p>
    <w:p w:rsidR="00BF5D91" w:rsidRPr="00BF5D91" w:rsidRDefault="00BF5D91" w:rsidP="00BF5D91">
      <w:pPr>
        <w:tabs>
          <w:tab w:val="left" w:pos="652"/>
          <w:tab w:val="left" w:pos="709"/>
          <w:tab w:val="left" w:pos="765"/>
          <w:tab w:val="left" w:pos="822"/>
          <w:tab w:val="left" w:pos="879"/>
          <w:tab w:val="left" w:pos="936"/>
        </w:tabs>
        <w:autoSpaceDE/>
        <w:autoSpaceDN/>
        <w:adjustRightInd/>
        <w:spacing w:before="1320" w:after="760" w:line="360" w:lineRule="auto"/>
        <w:ind w:left="0" w:firstLine="0"/>
        <w:jc w:val="center"/>
        <w:outlineLvl w:val="0"/>
        <w:rPr>
          <w:rFonts w:eastAsia="Calibri" w:cs="Arial"/>
          <w:b/>
          <w:caps/>
          <w:noProof w:val="0"/>
          <w:sz w:val="22"/>
          <w:szCs w:val="20"/>
          <w:lang w:val="ms-MY"/>
        </w:rPr>
      </w:pPr>
      <w:r w:rsidRPr="00BF5D91">
        <w:rPr>
          <w:rFonts w:eastAsia="Calibri" w:cs="Arial"/>
          <w:b/>
          <w:caps/>
          <w:noProof w:val="0"/>
          <w:sz w:val="22"/>
          <w:szCs w:val="20"/>
          <w:lang w:val="ms-MY"/>
        </w:rPr>
        <w:lastRenderedPageBreak/>
        <w:t>Bab Iv</w:t>
      </w:r>
      <w:r w:rsidRPr="00BF5D91">
        <w:rPr>
          <w:rFonts w:eastAsia="Calibri" w:cs="Arial"/>
          <w:b/>
          <w:caps/>
          <w:noProof w:val="0"/>
          <w:sz w:val="22"/>
          <w:szCs w:val="20"/>
          <w:lang w:val="ms-MY"/>
        </w:rPr>
        <w:br/>
      </w:r>
      <w:r w:rsidRPr="00BF5D91">
        <w:rPr>
          <w:rFonts w:eastAsia="Calibri" w:cs="Arial"/>
          <w:b/>
          <w:caps/>
          <w:noProof w:val="0"/>
          <w:sz w:val="22"/>
          <w:szCs w:val="20"/>
          <w:lang w:val="ms-MY"/>
        </w:rPr>
        <w:br/>
      </w:r>
      <w:r w:rsidRPr="00BF5D91">
        <w:rPr>
          <w:rFonts w:eastAsia="Calibri" w:cs="Arial"/>
          <w:b/>
          <w:caps/>
          <w:noProof w:val="0"/>
          <w:sz w:val="22"/>
          <w:szCs w:val="20"/>
          <w:lang w:val="ms-MY"/>
        </w:rPr>
        <w:br/>
        <w:t>Spesifikasi rekabentuk Sistem</w:t>
      </w:r>
    </w:p>
    <w:p w:rsidR="00BF5D91" w:rsidRPr="00BF5D91" w:rsidRDefault="00BF5D91" w:rsidP="00BF5D91">
      <w:pPr>
        <w:keepNext/>
        <w:keepLines/>
        <w:widowControl/>
        <w:numPr>
          <w:ilvl w:val="0"/>
          <w:numId w:val="13"/>
        </w:numPr>
        <w:autoSpaceDE/>
        <w:autoSpaceDN/>
        <w:adjustRightInd/>
        <w:spacing w:after="0" w:line="360" w:lineRule="auto"/>
        <w:ind w:right="634"/>
        <w:jc w:val="left"/>
        <w:outlineLvl w:val="0"/>
        <w:rPr>
          <w:rFonts w:eastAsia="MS Gothic"/>
          <w:b/>
          <w:bCs/>
          <w:noProof w:val="0"/>
          <w:vanish/>
          <w:color w:val="FF0000"/>
          <w:lang w:eastAsia="en-MY"/>
        </w:rPr>
      </w:pPr>
    </w:p>
    <w:p w:rsidR="00BF5D91" w:rsidRPr="00BF5D91" w:rsidRDefault="00BF5D91" w:rsidP="00BF5D91">
      <w:pPr>
        <w:widowControl/>
        <w:numPr>
          <w:ilvl w:val="1"/>
          <w:numId w:val="13"/>
        </w:numPr>
        <w:tabs>
          <w:tab w:val="clear" w:pos="851"/>
          <w:tab w:val="left" w:pos="652"/>
          <w:tab w:val="left" w:pos="709"/>
          <w:tab w:val="left" w:pos="765"/>
          <w:tab w:val="left" w:pos="822"/>
          <w:tab w:val="left" w:pos="879"/>
          <w:tab w:val="left" w:pos="936"/>
          <w:tab w:val="num" w:pos="7939"/>
        </w:tabs>
        <w:autoSpaceDE/>
        <w:autoSpaceDN/>
        <w:adjustRightInd/>
        <w:spacing w:before="1320" w:after="760" w:line="360" w:lineRule="auto"/>
        <w:ind w:left="7088" w:right="634"/>
        <w:jc w:val="center"/>
        <w:outlineLvl w:val="0"/>
        <w:rPr>
          <w:rFonts w:eastAsia="Calibri" w:cs="Arial"/>
          <w:b/>
          <w:caps/>
          <w:noProof w:val="0"/>
          <w:vanish/>
          <w:color w:val="000000"/>
          <w:sz w:val="22"/>
          <w:szCs w:val="20"/>
          <w:lang w:val="ms-MY" w:eastAsia="en-MY"/>
        </w:rPr>
      </w:pPr>
    </w:p>
    <w:p w:rsidR="00BF5D91" w:rsidRPr="00BF5D91" w:rsidRDefault="00BF5D91" w:rsidP="00BF5D91">
      <w:pPr>
        <w:widowControl/>
        <w:numPr>
          <w:ilvl w:val="1"/>
          <w:numId w:val="13"/>
        </w:numPr>
        <w:tabs>
          <w:tab w:val="clear" w:pos="851"/>
          <w:tab w:val="left" w:pos="652"/>
          <w:tab w:val="left" w:pos="709"/>
          <w:tab w:val="left" w:pos="765"/>
          <w:tab w:val="left" w:pos="822"/>
          <w:tab w:val="left" w:pos="879"/>
          <w:tab w:val="left" w:pos="936"/>
          <w:tab w:val="num" w:pos="7939"/>
        </w:tabs>
        <w:autoSpaceDE/>
        <w:autoSpaceDN/>
        <w:adjustRightInd/>
        <w:spacing w:before="1320" w:after="760" w:line="360" w:lineRule="auto"/>
        <w:ind w:left="7088" w:right="634"/>
        <w:jc w:val="center"/>
        <w:outlineLvl w:val="0"/>
        <w:rPr>
          <w:rFonts w:eastAsia="Calibri" w:cs="Arial"/>
          <w:b/>
          <w:caps/>
          <w:noProof w:val="0"/>
          <w:vanish/>
          <w:color w:val="000000"/>
          <w:sz w:val="22"/>
          <w:szCs w:val="20"/>
          <w:lang w:val="ms-MY" w:eastAsia="en-MY"/>
        </w:rPr>
      </w:pPr>
    </w:p>
    <w:p w:rsidR="00BF5D91" w:rsidRPr="00BF5D91" w:rsidRDefault="00BF5D91" w:rsidP="00BF5D91">
      <w:pPr>
        <w:widowControl/>
        <w:numPr>
          <w:ilvl w:val="1"/>
          <w:numId w:val="13"/>
        </w:numPr>
        <w:tabs>
          <w:tab w:val="clear" w:pos="851"/>
          <w:tab w:val="left" w:pos="652"/>
          <w:tab w:val="left" w:pos="709"/>
          <w:tab w:val="left" w:pos="765"/>
          <w:tab w:val="left" w:pos="822"/>
          <w:tab w:val="left" w:pos="879"/>
          <w:tab w:val="left" w:pos="936"/>
          <w:tab w:val="num" w:pos="7939"/>
        </w:tabs>
        <w:autoSpaceDE/>
        <w:autoSpaceDN/>
        <w:adjustRightInd/>
        <w:spacing w:before="1320" w:after="760" w:line="360" w:lineRule="auto"/>
        <w:ind w:left="7088" w:right="634"/>
        <w:jc w:val="center"/>
        <w:outlineLvl w:val="0"/>
        <w:rPr>
          <w:rFonts w:eastAsia="Calibri" w:cs="Arial"/>
          <w:b/>
          <w:caps/>
          <w:noProof w:val="0"/>
          <w:vanish/>
          <w:color w:val="000000"/>
          <w:sz w:val="22"/>
          <w:szCs w:val="20"/>
          <w:lang w:val="ms-MY" w:eastAsia="en-MY"/>
        </w:rPr>
      </w:pPr>
    </w:p>
    <w:p w:rsidR="00BF5D91" w:rsidRPr="00BF5D91" w:rsidRDefault="00BF5D91" w:rsidP="00BF5D91">
      <w:pPr>
        <w:widowControl/>
        <w:numPr>
          <w:ilvl w:val="1"/>
          <w:numId w:val="23"/>
        </w:numPr>
        <w:autoSpaceDE/>
        <w:autoSpaceDN/>
        <w:adjustRightInd/>
        <w:spacing w:beforeLines="150" w:before="360" w:afterLines="150" w:after="360" w:line="360" w:lineRule="auto"/>
        <w:ind w:right="634"/>
        <w:jc w:val="left"/>
        <w:outlineLvl w:val="1"/>
        <w:rPr>
          <w:rFonts w:eastAsia="Calibri"/>
          <w:b/>
          <w:caps/>
          <w:noProof w:val="0"/>
          <w:sz w:val="22"/>
          <w:szCs w:val="22"/>
          <w:lang w:val="ms-MY"/>
        </w:rPr>
      </w:pPr>
      <w:bookmarkStart w:id="10" w:name="_Toc470620126"/>
      <w:r w:rsidRPr="00BF5D91">
        <w:rPr>
          <w:rFonts w:eastAsia="Calibri" w:cs="Arial"/>
          <w:b/>
          <w:caps/>
          <w:noProof w:val="0"/>
          <w:sz w:val="22"/>
          <w:szCs w:val="22"/>
          <w:lang w:val="ms-MY"/>
        </w:rPr>
        <w:t xml:space="preserve">         </w:t>
      </w:r>
      <w:r w:rsidRPr="00BF5D91">
        <w:rPr>
          <w:rFonts w:eastAsia="Calibri"/>
          <w:b/>
          <w:caps/>
          <w:noProof w:val="0"/>
          <w:sz w:val="22"/>
          <w:szCs w:val="22"/>
          <w:lang w:val="ms-MY"/>
        </w:rPr>
        <w:t>Pendahuluan</w:t>
      </w:r>
      <w:bookmarkEnd w:id="10"/>
    </w:p>
    <w:p w:rsidR="00BF5D91" w:rsidRPr="00BF5D91" w:rsidRDefault="00BF5D91" w:rsidP="00BF5D91">
      <w:pPr>
        <w:autoSpaceDE/>
        <w:autoSpaceDN/>
        <w:adjustRightInd/>
        <w:spacing w:beforeLines="150" w:before="360" w:afterLines="150" w:after="360" w:line="360" w:lineRule="auto"/>
        <w:ind w:left="0" w:firstLine="0"/>
        <w:jc w:val="left"/>
        <w:rPr>
          <w:i/>
          <w:noProof w:val="0"/>
          <w:sz w:val="22"/>
          <w:szCs w:val="22"/>
          <w:lang w:val="ms-MY"/>
        </w:rPr>
      </w:pPr>
      <w:r w:rsidRPr="00BF5D91">
        <w:rPr>
          <w:noProof w:val="0"/>
          <w:sz w:val="22"/>
          <w:szCs w:val="22"/>
          <w:lang w:val="ms-MY"/>
        </w:rPr>
        <w:t>Spesifikasi reka bentuk sistem adalah bertujuan untuk merancang kerangka awal sistem. Dengan wujudnya spesifikasi reka bentuk sistem, proses pembangunan aplikasi akan menjadi lebih mudah dan tersusun. Kepentingan spesifikasi reka bentuk sistem juga adalah untuk membezakan antara keperluan fungsian “</w:t>
      </w:r>
      <w:r w:rsidRPr="00BF5D91">
        <w:rPr>
          <w:i/>
          <w:noProof w:val="0"/>
          <w:sz w:val="22"/>
          <w:szCs w:val="22"/>
          <w:lang w:val="ms-MY"/>
        </w:rPr>
        <w:t xml:space="preserve">functional requirement” </w:t>
      </w:r>
      <w:r w:rsidRPr="00BF5D91">
        <w:rPr>
          <w:noProof w:val="0"/>
          <w:sz w:val="22"/>
          <w:szCs w:val="22"/>
          <w:lang w:val="ms-MY"/>
        </w:rPr>
        <w:t>dan juga keperluan bukan fungsian “</w:t>
      </w:r>
      <w:r w:rsidRPr="00BF5D91">
        <w:rPr>
          <w:i/>
          <w:noProof w:val="0"/>
          <w:sz w:val="22"/>
          <w:szCs w:val="22"/>
          <w:lang w:val="ms-MY"/>
        </w:rPr>
        <w:t>non functional requirement”.</w:t>
      </w:r>
    </w:p>
    <w:p w:rsidR="00BF5D91" w:rsidRPr="00BF5D91" w:rsidRDefault="00BF5D91" w:rsidP="00BF5D91">
      <w:pPr>
        <w:autoSpaceDE/>
        <w:autoSpaceDN/>
        <w:adjustRightInd/>
        <w:spacing w:beforeLines="150" w:before="360" w:afterLines="150" w:after="360" w:line="360" w:lineRule="auto"/>
        <w:ind w:left="0" w:firstLine="720"/>
        <w:jc w:val="left"/>
        <w:rPr>
          <w:noProof w:val="0"/>
          <w:sz w:val="22"/>
          <w:szCs w:val="22"/>
          <w:lang w:val="ms-MY"/>
        </w:rPr>
      </w:pPr>
      <w:r w:rsidRPr="00BF5D91">
        <w:rPr>
          <w:noProof w:val="0"/>
          <w:sz w:val="22"/>
          <w:szCs w:val="22"/>
          <w:lang w:val="ms-MY"/>
        </w:rPr>
        <w:t>Spesifikasi reka bentuk sistem akan menggariskan perkara penting didalam sebuah aplikasi dan memberi gambaran yang jelas terhadap sistem yang dibangunkan. Di dalam bab ini juga disertakan rajah rajah berkaitan dalam pembangunan aplikasi Go-Food seperti Rajah Konteks (”</w:t>
      </w:r>
      <w:r w:rsidRPr="00BF5D91">
        <w:rPr>
          <w:i/>
          <w:noProof w:val="0"/>
          <w:sz w:val="22"/>
          <w:szCs w:val="22"/>
          <w:lang w:val="ms-MY"/>
        </w:rPr>
        <w:t xml:space="preserve">Context Diagram”), </w:t>
      </w:r>
      <w:r w:rsidRPr="00BF5D91">
        <w:rPr>
          <w:noProof w:val="0"/>
          <w:sz w:val="22"/>
          <w:szCs w:val="22"/>
          <w:lang w:val="ms-MY"/>
        </w:rPr>
        <w:t>Rajah Urutan (“</w:t>
      </w:r>
      <w:r w:rsidRPr="00BF5D91">
        <w:rPr>
          <w:i/>
          <w:noProof w:val="0"/>
          <w:sz w:val="22"/>
          <w:szCs w:val="22"/>
          <w:lang w:val="ms-MY"/>
        </w:rPr>
        <w:t xml:space="preserve">Sequence Diagram”), </w:t>
      </w:r>
      <w:r w:rsidRPr="00BF5D91">
        <w:rPr>
          <w:noProof w:val="0"/>
          <w:sz w:val="22"/>
          <w:szCs w:val="22"/>
          <w:lang w:val="ms-MY"/>
        </w:rPr>
        <w:t>dan juga antara muka aplikasi ini.</w:t>
      </w:r>
    </w:p>
    <w:p w:rsidR="00BF5D91" w:rsidRPr="00BF5D91" w:rsidRDefault="00BF5D91" w:rsidP="00BF5D91">
      <w:pPr>
        <w:keepNext/>
        <w:keepLines/>
        <w:widowControl/>
        <w:numPr>
          <w:ilvl w:val="0"/>
          <w:numId w:val="22"/>
        </w:numPr>
        <w:tabs>
          <w:tab w:val="center" w:pos="360"/>
          <w:tab w:val="center" w:pos="2454"/>
        </w:tabs>
        <w:autoSpaceDE/>
        <w:autoSpaceDN/>
        <w:adjustRightInd/>
        <w:spacing w:after="0" w:line="360" w:lineRule="auto"/>
        <w:ind w:left="0" w:right="634" w:firstLine="0"/>
        <w:jc w:val="left"/>
        <w:outlineLvl w:val="0"/>
        <w:rPr>
          <w:rFonts w:eastAsia="MS Gothic"/>
          <w:b/>
          <w:bCs/>
          <w:noProof w:val="0"/>
          <w:vanish/>
          <w:color w:val="FF0000"/>
          <w:sz w:val="22"/>
          <w:szCs w:val="22"/>
        </w:rPr>
      </w:pPr>
      <w:r w:rsidRPr="00BF5D91">
        <w:rPr>
          <w:rFonts w:eastAsia="MS Gothic"/>
          <w:b/>
          <w:bCs/>
          <w:noProof w:val="0"/>
          <w:vanish/>
          <w:color w:val="FF0000"/>
          <w:sz w:val="22"/>
          <w:szCs w:val="22"/>
        </w:rPr>
        <w:t>4.2</w:t>
      </w:r>
      <w:r w:rsidRPr="00BF5D91">
        <w:rPr>
          <w:rFonts w:eastAsia="MS Gothic"/>
          <w:b/>
          <w:bCs/>
          <w:noProof w:val="0"/>
          <w:vanish/>
          <w:color w:val="FF0000"/>
          <w:sz w:val="22"/>
          <w:szCs w:val="22"/>
        </w:rPr>
        <w:tab/>
        <w:t>REKA BENTUK SENI BINA</w:t>
      </w:r>
      <w:r w:rsidRPr="00BF5D91">
        <w:rPr>
          <w:rFonts w:eastAsia="Arial"/>
          <w:bCs/>
          <w:noProof w:val="0"/>
          <w:vanish/>
          <w:color w:val="FF0000"/>
          <w:sz w:val="22"/>
          <w:szCs w:val="22"/>
        </w:rPr>
        <w:t xml:space="preserve"> </w:t>
      </w:r>
    </w:p>
    <w:p w:rsidR="00BF5D91" w:rsidRPr="00BF5D91" w:rsidRDefault="00BF5D91" w:rsidP="00BF5D91">
      <w:pPr>
        <w:keepNext/>
        <w:keepLines/>
        <w:widowControl/>
        <w:numPr>
          <w:ilvl w:val="0"/>
          <w:numId w:val="22"/>
        </w:numPr>
        <w:tabs>
          <w:tab w:val="center" w:pos="360"/>
          <w:tab w:val="center" w:pos="2454"/>
        </w:tabs>
        <w:autoSpaceDE/>
        <w:autoSpaceDN/>
        <w:adjustRightInd/>
        <w:spacing w:after="0" w:line="360" w:lineRule="auto"/>
        <w:ind w:left="0" w:right="634" w:firstLine="0"/>
        <w:jc w:val="left"/>
        <w:outlineLvl w:val="0"/>
        <w:rPr>
          <w:rFonts w:eastAsia="MS Gothic"/>
          <w:b/>
          <w:bCs/>
          <w:noProof w:val="0"/>
          <w:vanish/>
          <w:color w:val="FF0000"/>
          <w:sz w:val="22"/>
          <w:szCs w:val="22"/>
        </w:rPr>
      </w:pPr>
      <w:r w:rsidRPr="00BF5D91">
        <w:rPr>
          <w:rFonts w:eastAsia="MS Gothic"/>
          <w:b/>
          <w:bCs/>
          <w:noProof w:val="0"/>
          <w:vanish/>
          <w:color w:val="FF0000"/>
          <w:sz w:val="22"/>
          <w:szCs w:val="22"/>
        </w:rPr>
        <w:t>4.2</w:t>
      </w:r>
      <w:r w:rsidRPr="00BF5D91">
        <w:rPr>
          <w:rFonts w:eastAsia="MS Gothic"/>
          <w:b/>
          <w:bCs/>
          <w:noProof w:val="0"/>
          <w:vanish/>
          <w:color w:val="FF0000"/>
          <w:sz w:val="22"/>
          <w:szCs w:val="22"/>
        </w:rPr>
        <w:tab/>
        <w:t>REKA BENTUK SENI BINA</w:t>
      </w:r>
      <w:r w:rsidRPr="00BF5D91">
        <w:rPr>
          <w:rFonts w:eastAsia="Arial"/>
          <w:bCs/>
          <w:noProof w:val="0"/>
          <w:vanish/>
          <w:color w:val="FF0000"/>
          <w:sz w:val="22"/>
          <w:szCs w:val="22"/>
        </w:rPr>
        <w:t xml:space="preserve"> </w:t>
      </w:r>
    </w:p>
    <w:p w:rsidR="00BF5D91" w:rsidRPr="00BF5D91" w:rsidRDefault="00BF5D91" w:rsidP="00BF5D91">
      <w:pPr>
        <w:widowControl/>
        <w:autoSpaceDE/>
        <w:autoSpaceDN/>
        <w:adjustRightInd/>
        <w:spacing w:after="278" w:line="400" w:lineRule="auto"/>
        <w:ind w:left="195" w:right="840" w:firstLine="720"/>
        <w:jc w:val="left"/>
        <w:rPr>
          <w:rFonts w:eastAsia="Times New Roman"/>
          <w:noProof w:val="0"/>
          <w:color w:val="000000"/>
          <w:sz w:val="22"/>
          <w:szCs w:val="22"/>
          <w:lang w:val="en-MY" w:eastAsia="en-MY"/>
        </w:rPr>
      </w:pPr>
    </w:p>
    <w:p w:rsidR="00BF5D91" w:rsidRPr="00BF5D91" w:rsidRDefault="00BF5D91" w:rsidP="00BF5D91">
      <w:pPr>
        <w:widowControl/>
        <w:autoSpaceDE/>
        <w:autoSpaceDN/>
        <w:adjustRightInd/>
        <w:spacing w:after="278" w:line="400" w:lineRule="auto"/>
        <w:ind w:left="195" w:right="840" w:firstLine="720"/>
        <w:jc w:val="left"/>
        <w:rPr>
          <w:rFonts w:eastAsia="Times New Roman"/>
          <w:noProof w:val="0"/>
          <w:color w:val="000000"/>
          <w:sz w:val="22"/>
          <w:szCs w:val="22"/>
          <w:lang w:val="en-MY" w:eastAsia="en-MY"/>
        </w:rPr>
      </w:pPr>
    </w:p>
    <w:p w:rsidR="00BF5D91" w:rsidRPr="00BF5D91" w:rsidRDefault="00BF5D91" w:rsidP="00BF5D91">
      <w:pPr>
        <w:widowControl/>
        <w:autoSpaceDE/>
        <w:autoSpaceDN/>
        <w:adjustRightInd/>
        <w:spacing w:after="278" w:line="400" w:lineRule="auto"/>
        <w:ind w:left="195" w:right="840" w:firstLine="720"/>
        <w:jc w:val="left"/>
        <w:rPr>
          <w:rFonts w:eastAsia="Times New Roman"/>
          <w:noProof w:val="0"/>
          <w:color w:val="000000"/>
          <w:sz w:val="22"/>
          <w:szCs w:val="22"/>
          <w:lang w:val="en-MY" w:eastAsia="en-MY"/>
        </w:rPr>
      </w:pPr>
    </w:p>
    <w:p w:rsidR="00BF5D91" w:rsidRPr="00BF5D91" w:rsidRDefault="00BF5D91" w:rsidP="00BF5D91">
      <w:pPr>
        <w:widowControl/>
        <w:autoSpaceDE/>
        <w:autoSpaceDN/>
        <w:adjustRightInd/>
        <w:spacing w:after="278" w:line="400" w:lineRule="auto"/>
        <w:ind w:left="195" w:right="840" w:firstLine="720"/>
        <w:jc w:val="left"/>
        <w:rPr>
          <w:rFonts w:eastAsia="Times New Roman"/>
          <w:noProof w:val="0"/>
          <w:color w:val="000000"/>
          <w:sz w:val="22"/>
          <w:szCs w:val="22"/>
          <w:lang w:val="en-MY" w:eastAsia="en-MY"/>
        </w:rPr>
      </w:pPr>
    </w:p>
    <w:p w:rsidR="00BF5D91" w:rsidRPr="00BE7830" w:rsidRDefault="00BF5D91" w:rsidP="00BF5D91">
      <w:pPr>
        <w:spacing w:after="278" w:line="400" w:lineRule="auto"/>
        <w:ind w:left="195" w:right="840" w:firstLine="720"/>
        <w:jc w:val="left"/>
        <w:rPr>
          <w:b/>
          <w:sz w:val="22"/>
        </w:rPr>
      </w:pPr>
      <w:r w:rsidRPr="00BE7830">
        <w:rPr>
          <w:b/>
          <w:sz w:val="22"/>
        </w:rPr>
        <w:t>4.2         REKA BENTUK SENI BINA</w:t>
      </w:r>
    </w:p>
    <w:p w:rsidR="00BF5D91" w:rsidRPr="00BE7830" w:rsidRDefault="00BF5D91" w:rsidP="00BF5D91">
      <w:pPr>
        <w:spacing w:after="278" w:line="400" w:lineRule="auto"/>
        <w:ind w:left="195" w:right="840" w:firstLine="720"/>
        <w:jc w:val="left"/>
        <w:rPr>
          <w:sz w:val="22"/>
        </w:rPr>
      </w:pPr>
    </w:p>
    <w:p w:rsidR="00BF5D91" w:rsidRPr="00BE7830" w:rsidRDefault="00BF5D91" w:rsidP="00BF5D91">
      <w:pPr>
        <w:spacing w:after="278" w:line="400" w:lineRule="auto"/>
        <w:ind w:left="195" w:right="840" w:firstLine="0"/>
        <w:jc w:val="left"/>
        <w:rPr>
          <w:rFonts w:eastAsia="Arial"/>
          <w:sz w:val="22"/>
        </w:rPr>
      </w:pPr>
      <w:r w:rsidRPr="00BE7830">
        <w:rPr>
          <w:sz w:val="22"/>
        </w:rPr>
        <w:t>Reka bentuk seni bina ialah proses atau konsep untuk menentukan kumpulan perkakasan dan perisian komponen dan antara muka sistem untuk mewujudkan rangka kerja bagi pembangunan sistem. Terdapat beberapa kaedah untuk menghasilkan reka bentuk seni bina antaranya adalah Seni Bina Klien dan Pelayan (</w:t>
      </w:r>
      <w:r w:rsidRPr="00BE7830">
        <w:rPr>
          <w:rFonts w:eastAsia="Calibri"/>
          <w:sz w:val="22"/>
        </w:rPr>
        <w:t>​</w:t>
      </w:r>
      <w:r w:rsidRPr="00BE7830">
        <w:rPr>
          <w:i/>
          <w:sz w:val="22"/>
        </w:rPr>
        <w:t>Client-Server</w:t>
      </w:r>
      <w:r w:rsidRPr="00BE7830">
        <w:rPr>
          <w:rFonts w:eastAsia="Calibri"/>
          <w:sz w:val="22"/>
        </w:rPr>
        <w:t>​</w:t>
      </w:r>
      <w:r w:rsidRPr="00BE7830">
        <w:rPr>
          <w:sz w:val="22"/>
        </w:rPr>
        <w:t>), Seni Bina Lapisan (</w:t>
      </w:r>
      <w:r w:rsidRPr="00BE7830">
        <w:rPr>
          <w:rFonts w:eastAsia="Calibri"/>
          <w:sz w:val="22"/>
        </w:rPr>
        <w:t>​</w:t>
      </w:r>
      <w:r w:rsidRPr="00BE7830">
        <w:rPr>
          <w:i/>
          <w:sz w:val="22"/>
        </w:rPr>
        <w:t>Layered Architecture</w:t>
      </w:r>
      <w:r w:rsidRPr="00BE7830">
        <w:rPr>
          <w:rFonts w:eastAsia="Calibri"/>
          <w:sz w:val="22"/>
        </w:rPr>
        <w:t>​</w:t>
      </w:r>
      <w:r w:rsidRPr="00BE7830">
        <w:rPr>
          <w:sz w:val="22"/>
        </w:rPr>
        <w:t>) dan Carta Hierarki Modul (</w:t>
      </w:r>
      <w:r w:rsidRPr="00BE7830">
        <w:rPr>
          <w:rFonts w:eastAsia="Calibri"/>
          <w:sz w:val="22"/>
        </w:rPr>
        <w:t>​</w:t>
      </w:r>
      <w:r w:rsidRPr="00BE7830">
        <w:rPr>
          <w:i/>
          <w:sz w:val="22"/>
        </w:rPr>
        <w:t>Module Hierarchy Chart</w:t>
      </w:r>
      <w:r w:rsidRPr="00BE7830">
        <w:rPr>
          <w:rFonts w:eastAsia="Calibri"/>
          <w:sz w:val="22"/>
        </w:rPr>
        <w:t>​</w:t>
      </w:r>
      <w:r w:rsidRPr="00BE7830">
        <w:rPr>
          <w:sz w:val="22"/>
        </w:rPr>
        <w:t>). Dalam proses pembangunan Sistem e-PTA ini, struktur seni bina yang digunakan ialah reka bentuk seni bina klien dan pelayan (</w:t>
      </w:r>
      <w:r w:rsidRPr="00BE7830">
        <w:rPr>
          <w:rFonts w:eastAsia="Calibri"/>
          <w:sz w:val="22"/>
        </w:rPr>
        <w:t>​</w:t>
      </w:r>
      <w:r w:rsidRPr="00BE7830">
        <w:rPr>
          <w:i/>
          <w:sz w:val="22"/>
        </w:rPr>
        <w:t>Client-Server</w:t>
      </w:r>
      <w:r w:rsidRPr="00BE7830">
        <w:rPr>
          <w:rFonts w:eastAsia="Calibri"/>
          <w:sz w:val="22"/>
        </w:rPr>
        <w:t>​</w:t>
      </w:r>
      <w:r w:rsidRPr="00BE7830">
        <w:rPr>
          <w:sz w:val="22"/>
        </w:rPr>
        <w:t>).</w:t>
      </w:r>
      <w:r w:rsidRPr="00BE7830">
        <w:rPr>
          <w:rFonts w:eastAsia="Arial"/>
          <w:sz w:val="22"/>
        </w:rPr>
        <w:t xml:space="preserve"> </w:t>
      </w:r>
    </w:p>
    <w:p w:rsidR="00BF5D91" w:rsidRPr="00BE7830" w:rsidRDefault="00BF5D91" w:rsidP="00BF5D91">
      <w:pPr>
        <w:spacing w:after="278" w:line="400" w:lineRule="auto"/>
        <w:ind w:left="195" w:right="840" w:firstLine="720"/>
        <w:jc w:val="left"/>
        <w:rPr>
          <w:sz w:val="22"/>
        </w:rPr>
      </w:pPr>
      <w:r w:rsidRPr="00BE7830">
        <w:rPr>
          <w:sz w:val="22"/>
        </w:rPr>
        <w:lastRenderedPageBreak/>
        <w:t>Dalam pembinaan sistem Go-Food, Seni Bina Klien-Pelayan telah dipilih. Ini kerana sistem aplikasi Go-Food memerlukan penyimpanan data di pelayan awan bagi memudahkan komunikasi data antara peranti mudah alih dengan sistem.</w:t>
      </w:r>
    </w:p>
    <w:p w:rsidR="00BF5D91" w:rsidRPr="00BE7830" w:rsidRDefault="00BF5D91" w:rsidP="00BF5D91">
      <w:pPr>
        <w:spacing w:after="278" w:line="400" w:lineRule="auto"/>
        <w:ind w:left="0" w:right="840" w:firstLine="0"/>
        <w:jc w:val="left"/>
        <w:rPr>
          <w:sz w:val="22"/>
        </w:rPr>
      </w:pPr>
    </w:p>
    <w:p w:rsidR="00BF5D91" w:rsidRPr="00BE7830" w:rsidRDefault="00BF5D91" w:rsidP="00BF5D91">
      <w:pPr>
        <w:spacing w:after="278" w:line="400" w:lineRule="auto"/>
        <w:ind w:left="195" w:right="840" w:firstLine="720"/>
        <w:jc w:val="left"/>
        <w:rPr>
          <w:sz w:val="22"/>
        </w:rPr>
      </w:pPr>
      <w:r w:rsidRPr="00BE7830">
        <w:rPr>
          <w:sz w:val="22"/>
        </w:rPr>
        <w:t>4.2.1</w:t>
      </w:r>
      <w:r w:rsidRPr="00BE7830">
        <w:rPr>
          <w:sz w:val="22"/>
        </w:rPr>
        <w:tab/>
        <w:t xml:space="preserve">REKA BENTUK SENI BINA KLIEN DAN PELAYAN </w:t>
      </w:r>
    </w:p>
    <w:p w:rsidR="00BF5D91" w:rsidRPr="00BE7830" w:rsidRDefault="00BF5D91" w:rsidP="00BF5D91">
      <w:pPr>
        <w:spacing w:after="278" w:line="400" w:lineRule="auto"/>
        <w:ind w:left="195" w:right="840" w:firstLine="0"/>
        <w:jc w:val="left"/>
        <w:rPr>
          <w:sz w:val="22"/>
        </w:rPr>
      </w:pPr>
      <w:r w:rsidRPr="00BE7830">
        <w:rPr>
          <w:sz w:val="22"/>
        </w:rPr>
        <w:t xml:space="preserve">Model klien dan pelayan menerangkan bagaimana pelayan menyediakan sumber dan perkhidmatan kepada satu atau lebih klien. Seni bina klien dan pelayan ini dipilih kerana data dan maklumat disimpan di satu pusat simpanan data iaitu pangkalan data dimana ia memudahkan proses mengemas kini data dan juga maklumat mudah untuk dicapai. </w:t>
      </w:r>
      <w:r w:rsidRPr="00BE7830">
        <w:rPr>
          <w:sz w:val="22"/>
          <w:lang w:val="ms-MY"/>
        </w:rPr>
        <w:t>Aplikasi Go-Food menghubungkan servis pelayan awan dengan peranti mudah alih pengguna yang mempunyai jenis dan lokasi yang berbeza.</w:t>
      </w:r>
    </w:p>
    <w:p w:rsidR="00BF5D91" w:rsidRDefault="00BF5D91" w:rsidP="00BF5D91">
      <w:pPr>
        <w:spacing w:after="278" w:line="400" w:lineRule="auto"/>
        <w:ind w:left="195" w:right="840" w:firstLine="720"/>
      </w:pPr>
      <w:r>
        <w:rPr>
          <w:rFonts w:eastAsiaTheme="minorEastAsia"/>
        </w:rPr>
        <mc:AlternateContent>
          <mc:Choice Requires="wps">
            <w:drawing>
              <wp:anchor distT="45720" distB="45720" distL="114300" distR="114300" simplePos="0" relativeHeight="251666432" behindDoc="0" locked="0" layoutInCell="1" allowOverlap="1" wp14:anchorId="7D55A73E" wp14:editId="59FE029D">
                <wp:simplePos x="0" y="0"/>
                <wp:positionH relativeFrom="page">
                  <wp:align>center</wp:align>
                </wp:positionH>
                <wp:positionV relativeFrom="paragraph">
                  <wp:posOffset>3148965</wp:posOffset>
                </wp:positionV>
                <wp:extent cx="3352800" cy="495300"/>
                <wp:effectExtent l="0" t="0" r="19050" b="19050"/>
                <wp:wrapSquare wrapText="bothSides"/>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495300"/>
                        </a:xfrm>
                        <a:prstGeom prst="rect">
                          <a:avLst/>
                        </a:prstGeom>
                        <a:solidFill>
                          <a:srgbClr val="FFFFFF"/>
                        </a:solidFill>
                        <a:ln w="9525">
                          <a:solidFill>
                            <a:schemeClr val="bg1"/>
                          </a:solidFill>
                          <a:miter lim="800000"/>
                          <a:headEnd/>
                          <a:tailEnd/>
                        </a:ln>
                      </wps:spPr>
                      <wps:txbx>
                        <w:txbxContent>
                          <w:p w:rsidR="00BF5D91" w:rsidRDefault="00BF5D91" w:rsidP="00BF5D91">
                            <w:pPr>
                              <w:jc w:val="right"/>
                              <w:rPr>
                                <w:lang w:val="ms-MY"/>
                              </w:rPr>
                            </w:pPr>
                            <w:r>
                              <w:rPr>
                                <w:lang w:val="ms-MY"/>
                              </w:rPr>
                              <w:t>Rajah 4.1 Klien-Pelayan Tiga Lapis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55A73E" id="Text Box 36" o:spid="_x0000_s1033" type="#_x0000_t202" style="position:absolute;left:0;text-align:left;margin-left:0;margin-top:247.95pt;width:264pt;height:39pt;z-index:251666432;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" strokecolor="white [3212]">
                <v:textbox>
                  <w:txbxContent>
                    <w:p w:rsidR="00BF5D91" w:rsidRDefault="00BF5D91" w:rsidP="00BF5D91">
                      <w:pPr>
                        <w:jc w:val="right"/>
                        <w:rPr>
                          <w:lang w:val="ms-MY"/>
                        </w:rPr>
                      </w:pPr>
                      <w:r>
                        <w:rPr>
                          <w:lang w:val="ms-MY"/>
                        </w:rPr>
                        <w:t>Rajah 4.1 Klien-Pelayan Tiga Lapisan</w:t>
                      </w:r>
                    </w:p>
                  </w:txbxContent>
                </v:textbox>
                <w10:wrap type="square" anchorx="page"/>
              </v:shape>
            </w:pict>
          </mc:Fallback>
        </mc:AlternateContent>
      </w:r>
      <w:r>
        <w:drawing>
          <wp:inline distT="0" distB="0" distL="0" distR="0" wp14:anchorId="00B71C14" wp14:editId="0BBCD2FB">
            <wp:extent cx="3609975" cy="2913380"/>
            <wp:effectExtent l="0" t="0" r="9525" b="1270"/>
            <wp:docPr id="32" name="Picture 32" descr="G:\sem 5\fyp\image\3tier.gif"/>
            <wp:cNvGraphicFramePr/>
            <a:graphic xmlns:a="http://schemas.openxmlformats.org/drawingml/2006/main">
              <a:graphicData uri="http://schemas.openxmlformats.org/drawingml/2006/picture">
                <pic:pic xmlns:pic="http://schemas.openxmlformats.org/drawingml/2006/picture">
                  <pic:nvPicPr>
                    <pic:cNvPr id="32" name="Picture 32" descr="G:\sem 5\fyp\image\3tier.gif"/>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9975" cy="2913380"/>
                    </a:xfrm>
                    <a:prstGeom prst="rect">
                      <a:avLst/>
                    </a:prstGeom>
                    <a:noFill/>
                    <a:ln>
                      <a:noFill/>
                    </a:ln>
                  </pic:spPr>
                </pic:pic>
              </a:graphicData>
            </a:graphic>
          </wp:inline>
        </w:drawing>
      </w:r>
    </w:p>
    <w:p w:rsidR="00BF5D91" w:rsidRDefault="00BF5D91" w:rsidP="00BF5D91">
      <w:pPr>
        <w:spacing w:after="278" w:line="400" w:lineRule="auto"/>
        <w:ind w:left="195" w:right="840" w:firstLine="720"/>
      </w:pPr>
    </w:p>
    <w:p w:rsidR="00BF5D91" w:rsidRDefault="00BF5D91" w:rsidP="00BF5D91">
      <w:pPr>
        <w:spacing w:after="278" w:line="400" w:lineRule="auto"/>
        <w:ind w:left="195" w:right="840" w:firstLine="720"/>
      </w:pPr>
    </w:p>
    <w:p w:rsidR="00BF5D91" w:rsidRDefault="00BF5D91" w:rsidP="00BF5D91">
      <w:pPr>
        <w:spacing w:after="278" w:line="400" w:lineRule="auto"/>
        <w:ind w:left="195" w:right="840" w:firstLine="720"/>
      </w:pPr>
    </w:p>
    <w:p w:rsidR="00BF5D91" w:rsidRPr="00BE7830" w:rsidRDefault="00BF5D91" w:rsidP="00BF5D91">
      <w:pPr>
        <w:pStyle w:val="11Normal02-PerengganKeduaonward"/>
        <w:jc w:val="left"/>
        <w:rPr>
          <w:rFonts w:cs="Times New Roman"/>
          <w:sz w:val="22"/>
          <w:szCs w:val="22"/>
          <w:lang w:val="ms-MY"/>
        </w:rPr>
      </w:pPr>
      <w:r w:rsidRPr="00BE7830">
        <w:rPr>
          <w:rFonts w:cs="Times New Roman"/>
          <w:sz w:val="22"/>
          <w:szCs w:val="22"/>
          <w:lang w:val="ms-MY"/>
        </w:rPr>
        <w:t>Berdasarkan rajah di atas, konsep “</w:t>
      </w:r>
      <w:r w:rsidRPr="00BE7830">
        <w:rPr>
          <w:rFonts w:cs="Times New Roman"/>
          <w:i/>
          <w:sz w:val="22"/>
          <w:szCs w:val="22"/>
          <w:lang w:val="ms-MY"/>
        </w:rPr>
        <w:t>multi-tier client/server architecture”</w:t>
      </w:r>
      <w:r w:rsidRPr="00BE7830">
        <w:rPr>
          <w:rFonts w:cs="Times New Roman"/>
          <w:sz w:val="22"/>
          <w:szCs w:val="22"/>
          <w:lang w:val="ms-MY"/>
        </w:rPr>
        <w:t xml:space="preserve"> atau seni bina Klien-Pelayan Tiga Lapisan terbahagi kepada tiga peringkat iaitu peringkat </w:t>
      </w:r>
      <w:r w:rsidRPr="00BE7830">
        <w:rPr>
          <w:rFonts w:cs="Times New Roman"/>
          <w:i/>
          <w:sz w:val="22"/>
          <w:szCs w:val="22"/>
          <w:lang w:val="ms-MY"/>
        </w:rPr>
        <w:t>First Tier(</w:t>
      </w:r>
      <w:r w:rsidRPr="00BE7830">
        <w:rPr>
          <w:rFonts w:cs="Times New Roman"/>
          <w:sz w:val="22"/>
          <w:szCs w:val="22"/>
          <w:lang w:val="ms-MY"/>
        </w:rPr>
        <w:t xml:space="preserve">antara muka klien), </w:t>
      </w:r>
      <w:r w:rsidRPr="00BE7830">
        <w:rPr>
          <w:rFonts w:cs="Times New Roman"/>
          <w:i/>
          <w:sz w:val="22"/>
          <w:szCs w:val="22"/>
          <w:lang w:val="ms-MY"/>
        </w:rPr>
        <w:lastRenderedPageBreak/>
        <w:t>Second Tier(</w:t>
      </w:r>
      <w:r w:rsidRPr="00BE7830">
        <w:rPr>
          <w:rFonts w:cs="Times New Roman"/>
          <w:sz w:val="22"/>
          <w:szCs w:val="22"/>
          <w:lang w:val="ms-MY"/>
        </w:rPr>
        <w:t xml:space="preserve">pelayan aplikasi) dan juga </w:t>
      </w:r>
      <w:r w:rsidRPr="00BE7830">
        <w:rPr>
          <w:rFonts w:cs="Times New Roman"/>
          <w:i/>
          <w:sz w:val="22"/>
          <w:szCs w:val="22"/>
          <w:lang w:val="ms-MY"/>
        </w:rPr>
        <w:t>Third Tier(</w:t>
      </w:r>
      <w:r w:rsidRPr="00BE7830">
        <w:rPr>
          <w:rFonts w:cs="Times New Roman"/>
          <w:sz w:val="22"/>
          <w:szCs w:val="22"/>
          <w:lang w:val="ms-MY"/>
        </w:rPr>
        <w:t>pelayan maklumat). Pendekatan konsep Klien-Pelayan Tiga Lapisan ini dapat membantu meningkatkan kebolehskalaan projek, mengurangkan penyelenggaraan projek dan meningkatkan penggunaan semula komponen</w:t>
      </w:r>
      <w:r w:rsidRPr="00BE7830">
        <w:rPr>
          <w:rFonts w:cs="Times New Roman"/>
          <w:sz w:val="22"/>
          <w:szCs w:val="22"/>
          <w:lang w:val="ms-MY"/>
        </w:rPr>
        <w:fldChar w:fldCharType="begin" w:fldLock="1"/>
      </w:r>
      <w:r w:rsidRPr="00BE7830">
        <w:rPr>
          <w:rFonts w:cs="Times New Roman"/>
          <w:sz w:val="22"/>
          <w:szCs w:val="22"/>
          <w:lang w:val="ms-MY"/>
        </w:rPr>
        <w:instrText>ADDIN CSL_CITATION { "citationItems" : [ { "id" : "ITEM-1", "itemData" : { "URL" : "http://edn.embarcadero.com/article/10343", "abstract" : "Delphi Client/Server Suite provides developers with the scalability necessary to develop traditional two-tier and three-tier Client/Server applications.", "accessed" : { "date-parts" : [ [ "2016", "12", "27" ] ] }, "author" : [ { "dropping-particle" : "", "family" : "Borland Staff", "given" : "", "non-dropping-particle" : "", "parse-names" : false, "suffix" : "" } ], "id" : "ITEM-1", "issued" : { "date-parts" : [ [ "1996" ] ] }, "title" : "Delphi 2 - Developing For Multi-Tier Distributed Computing Architectures with Delphi Client/Server Suite 2.0", "type" : "webpage" }, "uris" : [ "http://www.mendeley.com/documents/?uuid=443500f3-e348-3989-9dea-fad2f0b9311e" ] } ], "mendeley" : { "formattedCitation" : "(Borland Staff 1996)", "plainTextFormattedCitation" : "(Borland Staff 1996)", "previouslyFormattedCitation" : "(Borland Staff 1996)" }, "properties" : { "noteIndex" : 0 }, "schema" : "https://github.com/citation-style-language/schema/raw/master/csl-citation.json" }</w:instrText>
      </w:r>
      <w:r w:rsidRPr="00BE7830">
        <w:rPr>
          <w:rFonts w:cs="Times New Roman"/>
          <w:sz w:val="22"/>
          <w:szCs w:val="22"/>
          <w:lang w:val="ms-MY"/>
        </w:rPr>
        <w:fldChar w:fldCharType="separate"/>
      </w:r>
      <w:r w:rsidRPr="00BE7830">
        <w:rPr>
          <w:rFonts w:cs="Times New Roman"/>
          <w:noProof/>
          <w:sz w:val="22"/>
          <w:szCs w:val="22"/>
          <w:lang w:val="ms-MY"/>
        </w:rPr>
        <w:t>(Borland Staff 1996)</w:t>
      </w:r>
      <w:r w:rsidRPr="00BE7830">
        <w:rPr>
          <w:rFonts w:cs="Times New Roman"/>
          <w:sz w:val="22"/>
          <w:szCs w:val="22"/>
          <w:lang w:val="ms-MY"/>
        </w:rPr>
        <w:fldChar w:fldCharType="end"/>
      </w:r>
      <w:r w:rsidRPr="00BE7830">
        <w:rPr>
          <w:rFonts w:cs="Times New Roman"/>
          <w:sz w:val="22"/>
          <w:szCs w:val="22"/>
          <w:lang w:val="ms-MY"/>
        </w:rPr>
        <w:t>. Lapisan pertama iaitu lapisan klien adalah lebih kepada persembahan maklumat di mana pada peringkat ini mengandungi antaramuka aplikasi HomeCooked. Contohnya laman log masuk yang mengandungi gambar, teks, butang dan sebagainya.</w:t>
      </w:r>
    </w:p>
    <w:p w:rsidR="00BF5D91" w:rsidRPr="00BE7830" w:rsidRDefault="00BF5D91" w:rsidP="00BF5D91">
      <w:pPr>
        <w:pStyle w:val="11Normal02-PerengganKeduaonward"/>
        <w:jc w:val="left"/>
        <w:rPr>
          <w:rFonts w:cs="Times New Roman"/>
          <w:sz w:val="22"/>
          <w:szCs w:val="22"/>
          <w:lang w:val="ms-MY"/>
        </w:rPr>
      </w:pPr>
      <w:r w:rsidRPr="00BE7830">
        <w:rPr>
          <w:rFonts w:cs="Times New Roman"/>
          <w:sz w:val="22"/>
          <w:szCs w:val="22"/>
          <w:lang w:val="ms-MY"/>
        </w:rPr>
        <w:t xml:space="preserve">Di peringkat pertengahan, lapisan ini mengawal perjalanan aplikasi seperti pemprosesan data, manipulasi data dan pengesahan data. Akhir sekali, </w:t>
      </w:r>
      <w:r w:rsidRPr="00BE7830">
        <w:rPr>
          <w:rFonts w:cs="Times New Roman"/>
          <w:i/>
          <w:sz w:val="22"/>
          <w:szCs w:val="22"/>
          <w:lang w:val="ms-MY"/>
        </w:rPr>
        <w:t>Third Tier</w:t>
      </w:r>
      <w:r w:rsidRPr="00BE7830">
        <w:rPr>
          <w:rFonts w:cs="Times New Roman"/>
          <w:sz w:val="22"/>
          <w:szCs w:val="22"/>
          <w:lang w:val="ms-MY"/>
        </w:rPr>
        <w:t xml:space="preserve"> juga dipanggil back-end menguruskan bahagian penyimpanan maklumat aplikasi. Lapisan ini mengawal aliran data seperti penerimaan data, keselamatan data, penyimpanan data dan permintaan kenyataan SQL.</w:t>
      </w:r>
    </w:p>
    <w:p w:rsidR="00BF5D91" w:rsidRPr="00BE7830" w:rsidRDefault="00BF5D91" w:rsidP="00BF5D91">
      <w:pPr>
        <w:spacing w:after="278" w:line="400" w:lineRule="auto"/>
        <w:ind w:right="840"/>
        <w:jc w:val="left"/>
        <w:rPr>
          <w:sz w:val="22"/>
        </w:rPr>
      </w:pPr>
      <w:r w:rsidRPr="00BE7830">
        <w:rPr>
          <w:sz w:val="22"/>
        </w:rPr>
        <w:t>4.2.2 Reka Bentuk Model</w:t>
      </w:r>
    </w:p>
    <w:p w:rsidR="00BF5D91" w:rsidRPr="00BE7830" w:rsidRDefault="00BF5D91" w:rsidP="00BF5D91">
      <w:pPr>
        <w:pStyle w:val="10Normal01-PerengganPertama"/>
        <w:jc w:val="left"/>
        <w:rPr>
          <w:sz w:val="22"/>
          <w:szCs w:val="22"/>
          <w:lang w:val="ms-MY"/>
        </w:rPr>
      </w:pPr>
      <w:r w:rsidRPr="00BE7830">
        <w:rPr>
          <w:sz w:val="22"/>
          <w:szCs w:val="22"/>
          <w:lang w:val="ms-MY"/>
        </w:rPr>
        <w:t>Sistem Aplikasi Go-Food dibahagikan kepada beberapa modul. Dalam sistem Go-Food, modul ini akan diintegrasikan berasaskan aturcara berorientasi objek. Setiap modul akan berkait rapat antara satu sama lain bagi memudahkan proses pengaturcaraan modul-modul tersebut dan supaya ianya dapat diurus dengan lebih teratur.</w:t>
      </w:r>
    </w:p>
    <w:p w:rsidR="00BF5D91" w:rsidRPr="00BE7830" w:rsidRDefault="00BF5D91" w:rsidP="00BF5D91">
      <w:pPr>
        <w:pStyle w:val="11Normal02-PerengganKeduaonward"/>
        <w:jc w:val="left"/>
        <w:rPr>
          <w:rFonts w:cs="Times New Roman"/>
          <w:sz w:val="22"/>
          <w:szCs w:val="22"/>
          <w:lang w:val="ms-MY"/>
        </w:rPr>
      </w:pPr>
      <w:r w:rsidRPr="00BE7830">
        <w:rPr>
          <w:rFonts w:cs="Times New Roman"/>
          <w:sz w:val="22"/>
          <w:szCs w:val="22"/>
          <w:lang w:val="ms-MY"/>
        </w:rPr>
        <w:t>Sistem Aplikasi Go-Food terdiri dari Modul Daftar Pengguna, Modul Masuk Butiran Makanan, Modul Pencarian Makanan dan Modul Pembelian Makanan. Ilustrasi di bawah menunjukkan modul-modul yang terl</w:t>
      </w:r>
      <w:r>
        <w:rPr>
          <w:rFonts w:cs="Times New Roman"/>
          <w:sz w:val="22"/>
          <w:szCs w:val="22"/>
          <w:lang w:val="ms-MY"/>
        </w:rPr>
        <w:t xml:space="preserve">ibat dalam Aplikasi Go </w:t>
      </w:r>
      <w:r w:rsidRPr="00BE7830">
        <w:rPr>
          <w:rFonts w:cs="Times New Roman"/>
          <w:sz w:val="22"/>
          <w:szCs w:val="22"/>
          <w:lang w:val="ms-MY"/>
        </w:rPr>
        <w:t>Food.</w:t>
      </w:r>
    </w:p>
    <w:p w:rsidR="00BF5D91" w:rsidRPr="00F16B28" w:rsidRDefault="00BF5D91" w:rsidP="00BF5D91">
      <w:pPr>
        <w:spacing w:after="278" w:line="400" w:lineRule="auto"/>
        <w:ind w:left="0" w:right="840" w:firstLine="0"/>
      </w:pPr>
      <w:r w:rsidRPr="00055A40">
        <w:drawing>
          <wp:anchor distT="0" distB="0" distL="114300" distR="114300" simplePos="0" relativeHeight="251668480" behindDoc="0" locked="0" layoutInCell="1" allowOverlap="1" wp14:anchorId="5F95B26D" wp14:editId="0CEAF264">
            <wp:simplePos x="0" y="0"/>
            <wp:positionH relativeFrom="margin">
              <wp:align>center</wp:align>
            </wp:positionH>
            <wp:positionV relativeFrom="paragraph">
              <wp:posOffset>381000</wp:posOffset>
            </wp:positionV>
            <wp:extent cx="6176010" cy="2171700"/>
            <wp:effectExtent l="0" t="0" r="72390" b="0"/>
            <wp:wrapSquare wrapText="bothSides"/>
            <wp:docPr id="33" name="Diagram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14:sizeRelH relativeFrom="margin">
              <wp14:pctWidth>0</wp14:pctWidth>
            </wp14:sizeRelH>
            <wp14:sizeRelV relativeFrom="margin">
              <wp14:pctHeight>0</wp14:pctHeight>
            </wp14:sizeRelV>
          </wp:anchor>
        </w:drawing>
      </w:r>
    </w:p>
    <w:p w:rsidR="00BF5D91" w:rsidRDefault="00BF5D91" w:rsidP="00BF5D91">
      <w:pPr>
        <w:spacing w:after="278" w:line="400" w:lineRule="auto"/>
        <w:ind w:left="195" w:right="840" w:firstLine="720"/>
        <w:jc w:val="center"/>
      </w:pPr>
      <w:r>
        <w:rPr>
          <w:lang w:val="ms-MY"/>
        </w:rPr>
        <w:t>Rajah 4.2 Modul-modul dalam Sistem Aplikasi Go-Food</w:t>
      </w:r>
    </w:p>
    <w:p w:rsidR="00BF5D91" w:rsidRDefault="00BF5D91" w:rsidP="00BF5D91">
      <w:pPr>
        <w:spacing w:after="278" w:line="400" w:lineRule="auto"/>
        <w:ind w:left="195" w:right="840" w:firstLine="720"/>
      </w:pPr>
    </w:p>
    <w:p w:rsidR="00BF5D91" w:rsidRPr="00BE7830" w:rsidRDefault="00BF5D91" w:rsidP="00BF5D91">
      <w:pPr>
        <w:pStyle w:val="ListParagraph"/>
        <w:numPr>
          <w:ilvl w:val="0"/>
          <w:numId w:val="24"/>
        </w:numPr>
        <w:spacing w:after="278" w:line="400" w:lineRule="auto"/>
        <w:ind w:right="840"/>
        <w:jc w:val="left"/>
        <w:rPr>
          <w:sz w:val="22"/>
          <w:szCs w:val="22"/>
        </w:rPr>
      </w:pPr>
      <w:r w:rsidRPr="00BE7830">
        <w:rPr>
          <w:sz w:val="22"/>
          <w:szCs w:val="22"/>
        </w:rPr>
        <w:lastRenderedPageBreak/>
        <w:t>Modul Daftar Pengguna</w:t>
      </w:r>
    </w:p>
    <w:p w:rsidR="00BF5D91" w:rsidRPr="00BE7830" w:rsidRDefault="00BF5D91" w:rsidP="00BF5D91">
      <w:pPr>
        <w:pStyle w:val="ListParagraph"/>
        <w:spacing w:after="278" w:line="400" w:lineRule="auto"/>
        <w:ind w:left="1635" w:right="840" w:firstLine="0"/>
        <w:jc w:val="left"/>
        <w:rPr>
          <w:sz w:val="22"/>
          <w:szCs w:val="22"/>
        </w:rPr>
      </w:pPr>
    </w:p>
    <w:p w:rsidR="00BF5D91" w:rsidRPr="00BE7830" w:rsidRDefault="00BF5D91" w:rsidP="00BF5D91">
      <w:pPr>
        <w:pStyle w:val="ListParagraph"/>
        <w:spacing w:after="278" w:line="400" w:lineRule="auto"/>
        <w:ind w:left="1635" w:right="840" w:firstLine="0"/>
        <w:jc w:val="left"/>
        <w:rPr>
          <w:sz w:val="22"/>
          <w:szCs w:val="22"/>
        </w:rPr>
      </w:pPr>
      <w:r w:rsidRPr="00BE7830">
        <w:rPr>
          <w:sz w:val="22"/>
          <w:szCs w:val="22"/>
        </w:rPr>
        <w:t>Sebelum menggunakan aplikasi Go-Food, pengguna dikehendaki untuk mendaftar akaun terlebih dahulu untuk memudahkan pengenalan pengguna. Pengguna boleh mendaftar menggunakan alamat e-mel mereka sendiri yang sah. Rajah 4.3 menunjukkan reka bentuk modul pendaftaran pengguna.</w:t>
      </w:r>
    </w:p>
    <w:p w:rsidR="00BF5D91" w:rsidRDefault="00BF5D91" w:rsidP="00BF5D91">
      <w:pPr>
        <w:pStyle w:val="ListParagraph"/>
        <w:spacing w:after="278" w:line="400" w:lineRule="auto"/>
        <w:ind w:left="1635" w:right="840" w:firstLine="0"/>
      </w:pPr>
    </w:p>
    <w:p w:rsidR="00BF5D91" w:rsidRDefault="00BF5D91" w:rsidP="00BF5D91">
      <w:pPr>
        <w:pStyle w:val="ListParagraph"/>
        <w:spacing w:after="278" w:line="400" w:lineRule="auto"/>
        <w:ind w:left="1635" w:right="840" w:firstLine="0"/>
      </w:pPr>
      <w:r w:rsidRPr="00055A40">
        <w:rPr>
          <w:lang w:val="en-MY"/>
        </w:rPr>
        <w:drawing>
          <wp:anchor distT="0" distB="0" distL="114300" distR="114300" simplePos="0" relativeHeight="251669504" behindDoc="0" locked="0" layoutInCell="1" allowOverlap="1" wp14:anchorId="2C61A44C" wp14:editId="38E8B367">
            <wp:simplePos x="0" y="0"/>
            <wp:positionH relativeFrom="page">
              <wp:posOffset>914400</wp:posOffset>
            </wp:positionH>
            <wp:positionV relativeFrom="paragraph">
              <wp:posOffset>176530</wp:posOffset>
            </wp:positionV>
            <wp:extent cx="6305550" cy="1504950"/>
            <wp:effectExtent l="0" t="0" r="0" b="19050"/>
            <wp:wrapSquare wrapText="bothSides"/>
            <wp:docPr id="37" name="Diagram 3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14:sizeRelH relativeFrom="margin">
              <wp14:pctWidth>0</wp14:pctWidth>
            </wp14:sizeRelH>
            <wp14:sizeRelV relativeFrom="margin">
              <wp14:pctHeight>0</wp14:pctHeight>
            </wp14:sizeRelV>
          </wp:anchor>
        </w:drawing>
      </w:r>
    </w:p>
    <w:p w:rsidR="00BF5D91" w:rsidRDefault="00BF5D91" w:rsidP="00BF5D91">
      <w:pPr>
        <w:jc w:val="center"/>
        <w:rPr>
          <w:lang w:val="ms-MY"/>
        </w:rPr>
      </w:pPr>
    </w:p>
    <w:p w:rsidR="00BF5D91" w:rsidRDefault="00BF5D91" w:rsidP="00BF5D91">
      <w:pPr>
        <w:jc w:val="center"/>
        <w:rPr>
          <w:lang w:val="ms-MY"/>
        </w:rPr>
      </w:pPr>
      <w:r>
        <w:rPr>
          <w:lang w:val="ms-MY"/>
        </w:rPr>
        <w:t xml:space="preserve">         Rajah 4.3 Modul Daftar Pengguna</w:t>
      </w:r>
    </w:p>
    <w:p w:rsidR="00BF5D91" w:rsidRPr="00772C8B" w:rsidRDefault="00BF5D91" w:rsidP="00BF5D91">
      <w:pPr>
        <w:jc w:val="center"/>
      </w:pPr>
    </w:p>
    <w:p w:rsidR="00BF5D91" w:rsidRPr="00772C8B" w:rsidRDefault="00BF5D91" w:rsidP="00BF5D91"/>
    <w:p w:rsidR="00BF5D91" w:rsidRPr="00772C8B" w:rsidRDefault="00BF5D91" w:rsidP="00BF5D91"/>
    <w:p w:rsidR="00BF5D91" w:rsidRPr="00772C8B" w:rsidRDefault="00BF5D91" w:rsidP="00BF5D91"/>
    <w:p w:rsidR="00BF5D91" w:rsidRPr="00BE7830" w:rsidRDefault="00BF5D91" w:rsidP="00BF5D91">
      <w:pPr>
        <w:pStyle w:val="ListParagraph"/>
        <w:numPr>
          <w:ilvl w:val="0"/>
          <w:numId w:val="24"/>
        </w:numPr>
        <w:ind w:right="634"/>
        <w:jc w:val="left"/>
        <w:rPr>
          <w:sz w:val="22"/>
        </w:rPr>
      </w:pPr>
      <w:r w:rsidRPr="00BE7830">
        <w:rPr>
          <w:sz w:val="22"/>
        </w:rPr>
        <w:t>Modul Masuk Butiran Makanan</w:t>
      </w:r>
    </w:p>
    <w:p w:rsidR="00BF5D91" w:rsidRPr="00BE7830" w:rsidRDefault="00BF5D91" w:rsidP="00BF5D91">
      <w:pPr>
        <w:pStyle w:val="ListParagraph"/>
        <w:ind w:left="1635" w:firstLine="0"/>
        <w:jc w:val="left"/>
        <w:rPr>
          <w:sz w:val="22"/>
        </w:rPr>
      </w:pPr>
    </w:p>
    <w:p w:rsidR="00BF5D91" w:rsidRPr="00BE7830" w:rsidRDefault="00BF5D91" w:rsidP="00BF5D91">
      <w:pPr>
        <w:pStyle w:val="ListParagraph"/>
        <w:ind w:left="1635" w:firstLine="0"/>
        <w:jc w:val="left"/>
        <w:rPr>
          <w:sz w:val="22"/>
        </w:rPr>
      </w:pPr>
      <w:r w:rsidRPr="00BE7830">
        <w:rPr>
          <w:sz w:val="22"/>
        </w:rPr>
        <w:t>Butiran makanan yang dimasukkan oleh penjual akan disimpan oleh Aplikasi Go-Food. Setiap penjual akan memasukkan maklumat makanan yang akan dijual pada hari tersebut. Modul masuk butiran makanan telah dilakarkan dalam Rajah 4.4 di bawah.</w:t>
      </w:r>
    </w:p>
    <w:p w:rsidR="00BF5D91" w:rsidRPr="00772C8B" w:rsidRDefault="00BF5D91" w:rsidP="00BF5D91"/>
    <w:p w:rsidR="00BF5D91" w:rsidRPr="00772C8B" w:rsidRDefault="00BF5D91" w:rsidP="00BF5D91"/>
    <w:p w:rsidR="00BF5D91" w:rsidRPr="00772C8B" w:rsidRDefault="00BF5D91" w:rsidP="00BF5D91">
      <w:r w:rsidRPr="00055A40">
        <w:lastRenderedPageBreak/>
        <w:drawing>
          <wp:anchor distT="0" distB="0" distL="114300" distR="114300" simplePos="0" relativeHeight="251670528" behindDoc="0" locked="0" layoutInCell="1" allowOverlap="1" wp14:anchorId="52374E4F" wp14:editId="2EC40903">
            <wp:simplePos x="0" y="0"/>
            <wp:positionH relativeFrom="page">
              <wp:posOffset>914400</wp:posOffset>
            </wp:positionH>
            <wp:positionV relativeFrom="paragraph">
              <wp:posOffset>190500</wp:posOffset>
            </wp:positionV>
            <wp:extent cx="6305550" cy="1504950"/>
            <wp:effectExtent l="0" t="0" r="0" b="19050"/>
            <wp:wrapSquare wrapText="bothSides"/>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14:sizeRelH relativeFrom="margin">
              <wp14:pctWidth>0</wp14:pctWidth>
            </wp14:sizeRelH>
            <wp14:sizeRelV relativeFrom="margin">
              <wp14:pctHeight>0</wp14:pctHeight>
            </wp14:sizeRelV>
          </wp:anchor>
        </w:drawing>
      </w:r>
    </w:p>
    <w:p w:rsidR="00BF5D91" w:rsidRDefault="00BF5D91" w:rsidP="00BF5D91">
      <w:pPr>
        <w:jc w:val="center"/>
        <w:rPr>
          <w:lang w:val="ms-MY"/>
        </w:rPr>
      </w:pPr>
    </w:p>
    <w:p w:rsidR="00BF5D91" w:rsidRDefault="00BF5D91" w:rsidP="00BF5D91">
      <w:pPr>
        <w:jc w:val="center"/>
        <w:rPr>
          <w:lang w:val="ms-MY"/>
        </w:rPr>
      </w:pPr>
      <w:r>
        <w:rPr>
          <w:lang w:val="ms-MY"/>
        </w:rPr>
        <w:t>Rajah 4.4 Modul Masuk Butiran Makanan</w:t>
      </w:r>
    </w:p>
    <w:p w:rsidR="00BF5D91" w:rsidRDefault="00BF5D91" w:rsidP="00BF5D91">
      <w:pPr>
        <w:jc w:val="center"/>
      </w:pPr>
    </w:p>
    <w:p w:rsidR="00BF5D91" w:rsidRDefault="00BF5D91" w:rsidP="00BF5D91"/>
    <w:p w:rsidR="00BF5D91" w:rsidRDefault="00BF5D91" w:rsidP="00BF5D91"/>
    <w:p w:rsidR="00BF5D91" w:rsidRPr="00BE7830" w:rsidRDefault="00BF5D91" w:rsidP="00BF5D91">
      <w:pPr>
        <w:pStyle w:val="ListParagraph"/>
        <w:numPr>
          <w:ilvl w:val="0"/>
          <w:numId w:val="24"/>
        </w:numPr>
        <w:ind w:right="634"/>
        <w:jc w:val="left"/>
        <w:rPr>
          <w:sz w:val="22"/>
        </w:rPr>
      </w:pPr>
      <w:r w:rsidRPr="00BE7830">
        <w:rPr>
          <w:sz w:val="22"/>
        </w:rPr>
        <w:t>Modul Pencarian Makanan</w:t>
      </w:r>
    </w:p>
    <w:p w:rsidR="00BF5D91" w:rsidRPr="00BE7830" w:rsidRDefault="00BF5D91" w:rsidP="00BF5D91">
      <w:pPr>
        <w:pStyle w:val="ListParagraph"/>
        <w:ind w:left="1635" w:firstLine="0"/>
        <w:jc w:val="left"/>
        <w:rPr>
          <w:sz w:val="22"/>
        </w:rPr>
      </w:pPr>
    </w:p>
    <w:p w:rsidR="00BF5D91" w:rsidRPr="00BE7830" w:rsidRDefault="00BF5D91" w:rsidP="00BF5D91">
      <w:pPr>
        <w:pStyle w:val="11Normal02-PerengganKeduaonward"/>
        <w:ind w:left="720" w:firstLine="0"/>
        <w:jc w:val="left"/>
        <w:rPr>
          <w:rFonts w:cs="Times New Roman"/>
          <w:sz w:val="22"/>
          <w:lang w:val="ms-MY"/>
        </w:rPr>
      </w:pPr>
      <w:r w:rsidRPr="00BE7830">
        <w:rPr>
          <w:rFonts w:cs="Times New Roman"/>
          <w:sz w:val="22"/>
          <w:lang w:val="ms-MY"/>
        </w:rPr>
        <w:t>Modul Pencarian Makanan merupakan modul utama dan paling penting dalam aplikasi Go-Food. Pembeli boleh mencari makanan yang diingini dalam lingkungan yang telah pengguna tetapkan. Senarai penjual makanan yang dicari akan dipaparkan dalam bentuk senarai kepada pengguna. Rajah 4.5 di bawah menunjukkan komponen dalam modul cari makanan.</w:t>
      </w:r>
    </w:p>
    <w:p w:rsidR="00BF5D91" w:rsidRDefault="00BF5D91" w:rsidP="00BF5D91">
      <w:pPr>
        <w:pStyle w:val="ListParagraph"/>
        <w:ind w:left="1635" w:firstLine="0"/>
      </w:pPr>
      <w:r w:rsidRPr="00055A40">
        <w:rPr>
          <w:lang w:val="en-MY"/>
        </w:rPr>
        <w:drawing>
          <wp:anchor distT="0" distB="0" distL="114300" distR="114300" simplePos="0" relativeHeight="251671552" behindDoc="0" locked="0" layoutInCell="1" allowOverlap="1" wp14:anchorId="319A898A" wp14:editId="109B379F">
            <wp:simplePos x="0" y="0"/>
            <wp:positionH relativeFrom="margin">
              <wp:posOffset>0</wp:posOffset>
            </wp:positionH>
            <wp:positionV relativeFrom="paragraph">
              <wp:posOffset>323850</wp:posOffset>
            </wp:positionV>
            <wp:extent cx="6305550" cy="1504950"/>
            <wp:effectExtent l="0" t="0" r="0" b="19050"/>
            <wp:wrapSquare wrapText="bothSides"/>
            <wp:docPr id="27" name="Diagram 2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14:sizeRelH relativeFrom="margin">
              <wp14:pctWidth>0</wp14:pctWidth>
            </wp14:sizeRelH>
            <wp14:sizeRelV relativeFrom="margin">
              <wp14:pctHeight>0</wp14:pctHeight>
            </wp14:sizeRelV>
          </wp:anchor>
        </w:drawing>
      </w:r>
    </w:p>
    <w:p w:rsidR="00BF5D91" w:rsidRDefault="00BF5D91" w:rsidP="00BF5D91">
      <w:pPr>
        <w:jc w:val="center"/>
      </w:pPr>
    </w:p>
    <w:p w:rsidR="00BF5D91" w:rsidRDefault="00BF5D91" w:rsidP="00BF5D91">
      <w:pPr>
        <w:jc w:val="center"/>
        <w:rPr>
          <w:lang w:val="ms-MY"/>
        </w:rPr>
      </w:pPr>
      <w:r>
        <w:t xml:space="preserve">                                    </w:t>
      </w:r>
      <w:r>
        <w:rPr>
          <w:lang w:val="ms-MY"/>
        </w:rPr>
        <w:t>Rajah 4.5 Modul Pencarian Makanan</w:t>
      </w:r>
    </w:p>
    <w:p w:rsidR="00BF5D91" w:rsidRDefault="00BF5D91" w:rsidP="00BF5D91">
      <w:pPr>
        <w:tabs>
          <w:tab w:val="left" w:pos="4488"/>
        </w:tabs>
      </w:pPr>
    </w:p>
    <w:p w:rsidR="00BF5D91" w:rsidRDefault="00BF5D91" w:rsidP="00BF5D91">
      <w:pPr>
        <w:tabs>
          <w:tab w:val="left" w:pos="4488"/>
        </w:tabs>
      </w:pPr>
    </w:p>
    <w:p w:rsidR="00BF5D91" w:rsidRPr="00BE7830" w:rsidRDefault="00BF5D91" w:rsidP="00BF5D91">
      <w:pPr>
        <w:tabs>
          <w:tab w:val="left" w:pos="4488"/>
        </w:tabs>
        <w:jc w:val="left"/>
        <w:rPr>
          <w:sz w:val="22"/>
        </w:rPr>
      </w:pPr>
    </w:p>
    <w:p w:rsidR="00BF5D91" w:rsidRPr="00BE7830" w:rsidRDefault="00BF5D91" w:rsidP="00BF5D91">
      <w:pPr>
        <w:pStyle w:val="ListParagraph"/>
        <w:numPr>
          <w:ilvl w:val="0"/>
          <w:numId w:val="24"/>
        </w:numPr>
        <w:ind w:right="634"/>
        <w:jc w:val="left"/>
        <w:rPr>
          <w:sz w:val="22"/>
        </w:rPr>
      </w:pPr>
      <w:r w:rsidRPr="00BE7830">
        <w:rPr>
          <w:sz w:val="22"/>
        </w:rPr>
        <w:t>Modul Pesanan Makanan</w:t>
      </w:r>
    </w:p>
    <w:p w:rsidR="00BF5D91" w:rsidRPr="00BE7830" w:rsidRDefault="00BF5D91" w:rsidP="00BF5D91">
      <w:pPr>
        <w:pStyle w:val="ListParagraph"/>
        <w:ind w:left="1635" w:firstLine="0"/>
        <w:jc w:val="left"/>
        <w:rPr>
          <w:sz w:val="22"/>
        </w:rPr>
      </w:pPr>
    </w:p>
    <w:p w:rsidR="00BF5D91" w:rsidRPr="00BE7830" w:rsidRDefault="00BF5D91" w:rsidP="00BF5D91">
      <w:pPr>
        <w:pStyle w:val="11Normal02-PerengganKeduaonward"/>
        <w:ind w:left="720" w:firstLine="0"/>
        <w:jc w:val="left"/>
        <w:rPr>
          <w:rFonts w:cs="Times New Roman"/>
          <w:sz w:val="22"/>
          <w:lang w:val="ms-MY"/>
        </w:rPr>
      </w:pPr>
      <w:r w:rsidRPr="00BE7830">
        <w:rPr>
          <w:rFonts w:cs="Times New Roman"/>
          <w:sz w:val="22"/>
          <w:lang w:val="ms-MY"/>
        </w:rPr>
        <w:t>Modul Pesanan Makanan merupakan modul untuk pembeli memesan makanan yang diingini setelah melakukan pencarian di sistem aplikasi Go-Food. Pesanan Makanan yang dipesan akan diletakkan di dalam bakul untuk tujuan pengesahan pembeli. Rajah 4.6 di bawah menunjukkan komponen dalam modul pesanan makanan.</w:t>
      </w:r>
    </w:p>
    <w:p w:rsidR="00BF5D91" w:rsidRDefault="00BF5D91" w:rsidP="00BF5D91">
      <w:pPr>
        <w:pStyle w:val="11Normal02-PerengganKeduaonward"/>
        <w:ind w:left="720" w:firstLine="0"/>
        <w:rPr>
          <w:rFonts w:cs="Times New Roman"/>
          <w:lang w:val="ms-MY"/>
        </w:rPr>
      </w:pPr>
      <w:r w:rsidRPr="00055A40">
        <w:rPr>
          <w:noProof/>
          <w:lang w:val="en-MY" w:eastAsia="en-MY"/>
        </w:rPr>
        <w:drawing>
          <wp:anchor distT="0" distB="0" distL="114300" distR="114300" simplePos="0" relativeHeight="251673600" behindDoc="0" locked="0" layoutInCell="1" allowOverlap="1" wp14:anchorId="2DB182FD" wp14:editId="0DFAEE8B">
            <wp:simplePos x="0" y="0"/>
            <wp:positionH relativeFrom="margin">
              <wp:align>center</wp:align>
            </wp:positionH>
            <wp:positionV relativeFrom="paragraph">
              <wp:posOffset>473075</wp:posOffset>
            </wp:positionV>
            <wp:extent cx="6305550" cy="1504950"/>
            <wp:effectExtent l="0" t="0" r="0" b="19050"/>
            <wp:wrapSquare wrapText="bothSides"/>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14:sizeRelH relativeFrom="margin">
              <wp14:pctWidth>0</wp14:pctWidth>
            </wp14:sizeRelH>
            <wp14:sizeRelV relativeFrom="margin">
              <wp14:pctHeight>0</wp14:pctHeight>
            </wp14:sizeRelV>
          </wp:anchor>
        </w:drawing>
      </w:r>
    </w:p>
    <w:p w:rsidR="00BF5D91" w:rsidRDefault="00BF5D91" w:rsidP="00BF5D91">
      <w:pPr>
        <w:jc w:val="center"/>
        <w:rPr>
          <w:lang w:val="ms-MY"/>
        </w:rPr>
      </w:pPr>
    </w:p>
    <w:p w:rsidR="00BF5D91" w:rsidRDefault="00BF5D91" w:rsidP="00BF5D91">
      <w:pPr>
        <w:jc w:val="center"/>
        <w:rPr>
          <w:lang w:val="ms-MY"/>
        </w:rPr>
      </w:pPr>
      <w:r>
        <w:rPr>
          <w:lang w:val="ms-MY"/>
        </w:rPr>
        <w:t>Rajah 4.6 Modul Pesanan Makanan</w:t>
      </w:r>
    </w:p>
    <w:p w:rsidR="00BF5D91" w:rsidRDefault="00BF5D91" w:rsidP="00BF5D91">
      <w:pPr>
        <w:pStyle w:val="11Normal02-PerengganKeduaonward"/>
        <w:ind w:left="720" w:firstLine="0"/>
        <w:rPr>
          <w:rFonts w:cs="Times New Roman"/>
          <w:lang w:val="ms-MY"/>
        </w:rPr>
      </w:pPr>
    </w:p>
    <w:p w:rsidR="00BF5D91" w:rsidRDefault="00BF5D91" w:rsidP="00BF5D91">
      <w:pPr>
        <w:tabs>
          <w:tab w:val="left" w:pos="4488"/>
        </w:tabs>
      </w:pPr>
    </w:p>
    <w:p w:rsidR="00BF5D91" w:rsidRDefault="00BF5D91" w:rsidP="00BF5D91">
      <w:pPr>
        <w:tabs>
          <w:tab w:val="left" w:pos="4488"/>
        </w:tabs>
      </w:pPr>
    </w:p>
    <w:p w:rsidR="00BF5D91" w:rsidRDefault="00BF5D91" w:rsidP="00BF5D91">
      <w:pPr>
        <w:tabs>
          <w:tab w:val="left" w:pos="4488"/>
        </w:tabs>
      </w:pPr>
    </w:p>
    <w:p w:rsidR="00BF5D91" w:rsidRDefault="00BF5D91" w:rsidP="00BF5D91">
      <w:pPr>
        <w:tabs>
          <w:tab w:val="left" w:pos="4488"/>
        </w:tabs>
      </w:pPr>
    </w:p>
    <w:p w:rsidR="00BF5D91" w:rsidRDefault="00BF5D91" w:rsidP="00BF5D91">
      <w:pPr>
        <w:tabs>
          <w:tab w:val="left" w:pos="4488"/>
        </w:tabs>
      </w:pPr>
    </w:p>
    <w:p w:rsidR="00BF5D91" w:rsidRDefault="00BF5D91" w:rsidP="00BF5D91">
      <w:pPr>
        <w:tabs>
          <w:tab w:val="left" w:pos="4488"/>
        </w:tabs>
      </w:pPr>
    </w:p>
    <w:p w:rsidR="00BF5D91" w:rsidRDefault="00BF5D91" w:rsidP="00BF5D91">
      <w:pPr>
        <w:tabs>
          <w:tab w:val="left" w:pos="4488"/>
        </w:tabs>
      </w:pPr>
    </w:p>
    <w:p w:rsidR="00BF5D91" w:rsidRPr="00772C8B" w:rsidRDefault="00BF5D91" w:rsidP="00BF5D91">
      <w:pPr>
        <w:tabs>
          <w:tab w:val="left" w:pos="4488"/>
        </w:tabs>
      </w:pPr>
    </w:p>
    <w:p w:rsidR="00BF5D91" w:rsidRPr="00772C8B" w:rsidRDefault="00BF5D91" w:rsidP="00BF5D91"/>
    <w:p w:rsidR="00BF5D91" w:rsidRPr="00BE7830" w:rsidRDefault="00BF5D91" w:rsidP="00BF5D91">
      <w:pPr>
        <w:pStyle w:val="ListParagraph"/>
        <w:numPr>
          <w:ilvl w:val="0"/>
          <w:numId w:val="24"/>
        </w:numPr>
        <w:tabs>
          <w:tab w:val="left" w:pos="2190"/>
        </w:tabs>
        <w:ind w:right="634"/>
        <w:jc w:val="left"/>
        <w:rPr>
          <w:sz w:val="22"/>
        </w:rPr>
      </w:pPr>
      <w:r w:rsidRPr="00BE7830">
        <w:rPr>
          <w:sz w:val="22"/>
        </w:rPr>
        <w:t>Modul Pembelian Makanan</w:t>
      </w:r>
    </w:p>
    <w:p w:rsidR="00BF5D91" w:rsidRPr="00BE7830" w:rsidRDefault="00BF5D91" w:rsidP="00BF5D91">
      <w:pPr>
        <w:pStyle w:val="10Normal01-PerengganPertama"/>
        <w:ind w:left="1275"/>
        <w:jc w:val="left"/>
        <w:rPr>
          <w:sz w:val="22"/>
          <w:lang w:val="ms-MY"/>
        </w:rPr>
      </w:pPr>
      <w:r w:rsidRPr="00BE7830">
        <w:rPr>
          <w:sz w:val="22"/>
          <w:lang w:val="ms-MY"/>
        </w:rPr>
        <w:t>Setelah selesai proses pencarian makanan, pengguna boleh membeli makanan tersebut. Pembayaran hendaklah dibuat dari atas talian. Pengguna perlu memasukkan butiran kad debit mereka. Rajah 4.7 menunjukkan komponen dalam modul beli makanan.</w:t>
      </w:r>
    </w:p>
    <w:p w:rsidR="00BF5D91" w:rsidRPr="00772C8B" w:rsidRDefault="00BF5D91" w:rsidP="00BF5D91">
      <w:pPr>
        <w:tabs>
          <w:tab w:val="left" w:pos="2190"/>
        </w:tabs>
      </w:pPr>
      <w:r w:rsidRPr="00055A40">
        <w:lastRenderedPageBreak/>
        <w:drawing>
          <wp:anchor distT="0" distB="0" distL="114300" distR="114300" simplePos="0" relativeHeight="251672576" behindDoc="0" locked="0" layoutInCell="1" allowOverlap="1" wp14:anchorId="6E9DFAAC" wp14:editId="3DA690D2">
            <wp:simplePos x="0" y="0"/>
            <wp:positionH relativeFrom="margin">
              <wp:posOffset>-209550</wp:posOffset>
            </wp:positionH>
            <wp:positionV relativeFrom="paragraph">
              <wp:posOffset>260350</wp:posOffset>
            </wp:positionV>
            <wp:extent cx="6305550" cy="1504950"/>
            <wp:effectExtent l="0" t="0" r="0" b="19050"/>
            <wp:wrapSquare wrapText="bothSides"/>
            <wp:docPr id="28" name="Diagram 2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14:sizeRelH relativeFrom="margin">
              <wp14:pctWidth>0</wp14:pctWidth>
            </wp14:sizeRelH>
            <wp14:sizeRelV relativeFrom="margin">
              <wp14:pctHeight>0</wp14:pctHeight>
            </wp14:sizeRelV>
          </wp:anchor>
        </w:drawing>
      </w:r>
    </w:p>
    <w:p w:rsidR="00BF5D91" w:rsidRDefault="00BF5D91" w:rsidP="00BF5D91">
      <w:r>
        <w:tab/>
      </w:r>
      <w:r>
        <w:tab/>
      </w:r>
    </w:p>
    <w:p w:rsidR="00BF5D91" w:rsidRDefault="00BF5D91" w:rsidP="00BF5D91">
      <w:pPr>
        <w:rPr>
          <w:lang w:val="ms-MY"/>
        </w:rPr>
      </w:pPr>
      <w:r>
        <w:t xml:space="preserve">                                                 </w:t>
      </w:r>
      <w:r>
        <w:rPr>
          <w:lang w:val="ms-MY"/>
        </w:rPr>
        <w:t>Rajah 4.7 Modul Pembelian Makanan</w:t>
      </w:r>
    </w:p>
    <w:p w:rsidR="00BF5D91" w:rsidRPr="00772C8B" w:rsidRDefault="00BF5D91" w:rsidP="00BF5D91">
      <w:pPr>
        <w:tabs>
          <w:tab w:val="left" w:pos="4812"/>
        </w:tabs>
      </w:pPr>
    </w:p>
    <w:p w:rsidR="00BF5D91" w:rsidRDefault="00BF5D91" w:rsidP="00BF5D91"/>
    <w:p w:rsidR="00BF5D91" w:rsidRPr="00772C8B" w:rsidRDefault="00BF5D91" w:rsidP="00BF5D91"/>
    <w:p w:rsidR="00BF5D91" w:rsidRDefault="00B5247E" w:rsidP="00BF5D91">
      <w:pPr>
        <w:pStyle w:val="09cLevel03"/>
        <w:jc w:val="both"/>
        <w:rPr>
          <w:lang w:val="ms-MY"/>
        </w:rPr>
      </w:pPr>
      <w:bookmarkStart w:id="11" w:name="_Toc470620130"/>
      <w:r>
        <w:rPr>
          <w:lang w:val="ms-MY"/>
        </w:rPr>
        <w:t>REKA BENTUK PANGKALAN</w:t>
      </w:r>
      <w:r w:rsidR="00BF5D91">
        <w:rPr>
          <w:lang w:val="ms-MY"/>
        </w:rPr>
        <w:t xml:space="preserve"> D</w:t>
      </w:r>
      <w:bookmarkEnd w:id="11"/>
      <w:r>
        <w:rPr>
          <w:lang w:val="ms-MY"/>
        </w:rPr>
        <w:t>ATA</w:t>
      </w:r>
    </w:p>
    <w:p w:rsidR="00BF5D91" w:rsidRPr="00BE7830" w:rsidRDefault="00BF5D91" w:rsidP="00BF5D91">
      <w:pPr>
        <w:pStyle w:val="10Normal01-PerengganPertama"/>
        <w:jc w:val="left"/>
        <w:rPr>
          <w:sz w:val="22"/>
          <w:lang w:val="ms-MY"/>
        </w:rPr>
      </w:pPr>
      <w:r w:rsidRPr="00BE7830">
        <w:rPr>
          <w:sz w:val="22"/>
          <w:lang w:val="ms-MY"/>
        </w:rPr>
        <w:t>Pangkalan data adalah merupakan komponen yang penting dalam membangunkan sistem maklumat. Pangkalan data penting bagi menyimpan, memanipulasi dan menerima data untuk digunakan dalam aplikasi. Pangkalan data yang sistematik penting bagi mengelakkan penyimpanan data bertindih.</w:t>
      </w:r>
    </w:p>
    <w:p w:rsidR="00BF5D91" w:rsidRPr="00BE7830" w:rsidRDefault="00B5247E" w:rsidP="00BF5D91">
      <w:pPr>
        <w:pStyle w:val="NoSpacing"/>
        <w:widowControl/>
        <w:numPr>
          <w:ilvl w:val="0"/>
          <w:numId w:val="25"/>
        </w:numPr>
        <w:rPr>
          <w:b/>
          <w:lang w:val="ms-MY"/>
        </w:rPr>
      </w:pPr>
      <w:r>
        <w:rPr>
          <w:b/>
          <w:lang w:val="ms-MY"/>
        </w:rPr>
        <w:t>RAJAH KELAS</w:t>
      </w:r>
    </w:p>
    <w:p w:rsidR="00BF5D91" w:rsidRPr="00BE7830" w:rsidRDefault="00BF5D91" w:rsidP="00BF5D91">
      <w:pPr>
        <w:pStyle w:val="10Normal01-PerengganPertama"/>
        <w:jc w:val="left"/>
        <w:rPr>
          <w:rFonts w:cs="Arial"/>
          <w:sz w:val="22"/>
          <w:lang w:val="ms-MY" w:eastAsia="ko-KR"/>
        </w:rPr>
      </w:pPr>
      <w:r w:rsidRPr="00BE7830">
        <w:rPr>
          <w:sz w:val="22"/>
          <w:lang w:val="ms-MY"/>
        </w:rPr>
        <w:t>Rajah Kelas menunjukkan secara menyeluruh mengenai pangkalan data sistem aplikasi Go-Food. Go-Food mempuyai lapan objek secara keseluruhan dan setiap objek mempunyai fungsi dan kelakuannya sendiri. Setiap objek berinteraksi dan berkesinambungan antara satu sama lain.</w:t>
      </w:r>
    </w:p>
    <w:p w:rsidR="00BF5D91" w:rsidRPr="00772C8B" w:rsidRDefault="00BF5D91" w:rsidP="00BF5D91">
      <w:pPr>
        <w:jc w:val="left"/>
      </w:pPr>
      <w:r>
        <w:lastRenderedPageBreak/>
        <w:drawing>
          <wp:inline distT="0" distB="0" distL="0" distR="0" wp14:anchorId="3E09C490" wp14:editId="17C6AF1E">
            <wp:extent cx="5421664" cy="3499094"/>
            <wp:effectExtent l="0" t="0" r="762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lass Diagramd4 (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26599" cy="3502279"/>
                    </a:xfrm>
                    <a:prstGeom prst="rect">
                      <a:avLst/>
                    </a:prstGeom>
                  </pic:spPr>
                </pic:pic>
              </a:graphicData>
            </a:graphic>
          </wp:inline>
        </w:drawing>
      </w:r>
    </w:p>
    <w:p w:rsidR="00BF5D91" w:rsidRDefault="00BF5D91" w:rsidP="00BF5D91">
      <w:pPr>
        <w:ind w:left="0" w:firstLine="0"/>
      </w:pPr>
    </w:p>
    <w:p w:rsidR="00BF5D91" w:rsidRDefault="00BF5D91" w:rsidP="00BF5D91"/>
    <w:p w:rsidR="00BF5D91" w:rsidRDefault="00BF5D91" w:rsidP="00BF5D91">
      <w:pPr>
        <w:jc w:val="center"/>
        <w:rPr>
          <w:lang w:val="ms-MY"/>
        </w:rPr>
      </w:pPr>
      <w:r>
        <w:t xml:space="preserve">            </w:t>
      </w:r>
      <w:r>
        <w:rPr>
          <w:lang w:val="ms-MY"/>
        </w:rPr>
        <w:t>Rajah 4.8 Rajah Kelas Aplikasi Go Food</w:t>
      </w:r>
    </w:p>
    <w:p w:rsidR="00BF5D91" w:rsidRDefault="00BF5D91" w:rsidP="00BF5D91">
      <w:pPr>
        <w:tabs>
          <w:tab w:val="left" w:pos="3312"/>
        </w:tabs>
      </w:pPr>
    </w:p>
    <w:p w:rsidR="00BF5D91" w:rsidRDefault="00BF5D91" w:rsidP="00BF5D91"/>
    <w:p w:rsidR="00BF5D91" w:rsidRDefault="00BF5D91" w:rsidP="00BF5D91"/>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Pr="00BE7830" w:rsidRDefault="00B5247E" w:rsidP="00BF5D91">
      <w:pPr>
        <w:pStyle w:val="11Normal02-PerengganKeduaonward"/>
        <w:numPr>
          <w:ilvl w:val="0"/>
          <w:numId w:val="25"/>
        </w:numPr>
        <w:jc w:val="left"/>
        <w:rPr>
          <w:b/>
          <w:sz w:val="22"/>
          <w:szCs w:val="22"/>
          <w:lang w:val="ms-MY" w:eastAsia="ko-KR"/>
        </w:rPr>
      </w:pPr>
      <w:r>
        <w:rPr>
          <w:b/>
          <w:sz w:val="22"/>
          <w:szCs w:val="22"/>
          <w:lang w:val="ms-MY" w:eastAsia="ko-KR"/>
        </w:rPr>
        <w:lastRenderedPageBreak/>
        <w:t>KAMUS DATA</w:t>
      </w:r>
    </w:p>
    <w:p w:rsidR="00BF5D91" w:rsidRPr="00B5247E" w:rsidRDefault="00BF5D91" w:rsidP="00B5247E">
      <w:pPr>
        <w:pStyle w:val="11Normal02-PerengganKeduaonward"/>
        <w:ind w:left="720" w:firstLine="0"/>
        <w:jc w:val="left"/>
        <w:rPr>
          <w:sz w:val="22"/>
          <w:szCs w:val="22"/>
          <w:lang w:val="ms-MY" w:eastAsia="ko-KR"/>
        </w:rPr>
      </w:pPr>
      <w:r w:rsidRPr="00BE7830">
        <w:rPr>
          <w:sz w:val="22"/>
          <w:szCs w:val="22"/>
          <w:lang w:val="ms-MY" w:eastAsia="ko-KR"/>
        </w:rPr>
        <w:t>Kamus data diwujudkan bagi menerangkan butiran maklumat dan kegunaa</w:t>
      </w:r>
      <w:r w:rsidR="00B5247E">
        <w:rPr>
          <w:sz w:val="22"/>
          <w:szCs w:val="22"/>
          <w:lang w:val="ms-MY" w:eastAsia="ko-KR"/>
        </w:rPr>
        <w:t>nnya di dalam aplikasi Go-Food.</w:t>
      </w:r>
    </w:p>
    <w:p w:rsidR="00BF5D91" w:rsidRDefault="00BF5D91" w:rsidP="00BF5D91">
      <w:r w:rsidRPr="0053568D">
        <w:rPr>
          <w:b/>
        </w:rPr>
        <mc:AlternateContent>
          <mc:Choice Requires="wps">
            <w:drawing>
              <wp:anchor distT="45720" distB="45720" distL="114300" distR="114300" simplePos="0" relativeHeight="251675648" behindDoc="0" locked="0" layoutInCell="1" allowOverlap="1" wp14:anchorId="3C38CD78" wp14:editId="6A2F3794">
                <wp:simplePos x="0" y="0"/>
                <wp:positionH relativeFrom="column">
                  <wp:posOffset>1588135</wp:posOffset>
                </wp:positionH>
                <wp:positionV relativeFrom="paragraph">
                  <wp:posOffset>109220</wp:posOffset>
                </wp:positionV>
                <wp:extent cx="2827020" cy="304800"/>
                <wp:effectExtent l="0" t="0" r="11430" b="1905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7020" cy="304800"/>
                        </a:xfrm>
                        <a:prstGeom prst="rect">
                          <a:avLst/>
                        </a:prstGeom>
                        <a:solidFill>
                          <a:srgbClr val="FFFFFF"/>
                        </a:solidFill>
                        <a:ln w="9525">
                          <a:solidFill>
                            <a:schemeClr val="bg1"/>
                          </a:solidFill>
                          <a:miter lim="800000"/>
                          <a:headEnd/>
                          <a:tailEnd/>
                        </a:ln>
                      </wps:spPr>
                      <wps:txbx>
                        <w:txbxContent>
                          <w:p w:rsidR="00BF5D91" w:rsidRPr="00BE7830" w:rsidRDefault="00BF5D91" w:rsidP="00BF5D91">
                            <w:pPr>
                              <w:rPr>
                                <w:sz w:val="22"/>
                                <w:lang w:val="ms-MY"/>
                              </w:rPr>
                            </w:pPr>
                            <w:r w:rsidRPr="00BE7830">
                              <w:rPr>
                                <w:sz w:val="22"/>
                                <w:lang w:val="ms-MY"/>
                              </w:rPr>
                              <w:t>Jadual 4.1 Kamus Data Penjual</w:t>
                            </w:r>
                          </w:p>
                          <w:p w:rsidR="00BF5D91" w:rsidRPr="0053568D" w:rsidRDefault="00BF5D91" w:rsidP="00BF5D91">
                            <w:pPr>
                              <w:rPr>
                                <w:lang w:val="ms-MY"/>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38CD78" id="_x0000_s1034" type="#_x0000_t202" style="position:absolute;left:0;text-align:left;margin-left:125.05pt;margin-top:8.6pt;width:222.6pt;height:24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" strokecolor="white [3212]">
                <v:textbox>
                  <w:txbxContent>
                    <w:p w:rsidR="00BF5D91" w:rsidRPr="00BE7830" w:rsidRDefault="00BF5D91" w:rsidP="00BF5D91">
                      <w:pPr>
                        <w:rPr>
                          <w:sz w:val="22"/>
                          <w:lang w:val="ms-MY"/>
                        </w:rPr>
                      </w:pPr>
                      <w:r w:rsidRPr="00BE7830">
                        <w:rPr>
                          <w:sz w:val="22"/>
                          <w:lang w:val="ms-MY"/>
                        </w:rPr>
                        <w:t>Jadual 4.1 Kamus Data Penjual</w:t>
                      </w:r>
                    </w:p>
                    <w:p w:rsidR="00BF5D91" w:rsidRPr="0053568D" w:rsidRDefault="00BF5D91" w:rsidP="00BF5D91">
                      <w:pPr>
                        <w:rPr>
                          <w:lang w:val="ms-MY"/>
                        </w:rPr>
                      </w:pPr>
                    </w:p>
                  </w:txbxContent>
                </v:textbox>
                <w10:wrap type="square"/>
              </v:shape>
            </w:pict>
          </mc:Fallback>
        </mc:AlternateContent>
      </w:r>
    </w:p>
    <w:p w:rsidR="00BF5D91" w:rsidRPr="009D54FA" w:rsidRDefault="00BF5D91" w:rsidP="00BF5D91">
      <w:pPr>
        <w:tabs>
          <w:tab w:val="left" w:pos="3450"/>
        </w:tabs>
      </w:pPr>
      <w:r>
        <w:tab/>
      </w:r>
      <w:r>
        <w:tab/>
      </w:r>
    </w:p>
    <w:tbl>
      <w:tblPr>
        <w:tblStyle w:val="TableGrid0"/>
        <w:tblW w:w="8898" w:type="dxa"/>
        <w:tblLook w:val="04A0" w:firstRow="1" w:lastRow="0" w:firstColumn="1" w:lastColumn="0" w:noHBand="0" w:noVBand="1"/>
      </w:tblPr>
      <w:tblGrid>
        <w:gridCol w:w="1057"/>
        <w:gridCol w:w="1926"/>
        <w:gridCol w:w="1499"/>
        <w:gridCol w:w="1427"/>
        <w:gridCol w:w="2989"/>
      </w:tblGrid>
      <w:tr w:rsidR="00BF5D91" w:rsidRPr="00BE7830" w:rsidTr="00BF5D91">
        <w:trPr>
          <w:trHeight w:val="91"/>
        </w:trPr>
        <w:tc>
          <w:tcPr>
            <w:tcW w:w="1057" w:type="dxa"/>
          </w:tcPr>
          <w:p w:rsidR="00BF5D91" w:rsidRPr="00BE7830" w:rsidRDefault="00BF5D91" w:rsidP="00BF5D91">
            <w:pPr>
              <w:spacing w:after="360"/>
              <w:rPr>
                <w:sz w:val="22"/>
              </w:rPr>
            </w:pPr>
            <w:r w:rsidRPr="00BE7830">
              <w:rPr>
                <w:sz w:val="22"/>
              </w:rPr>
              <w:t>Bil</w:t>
            </w:r>
          </w:p>
        </w:tc>
        <w:tc>
          <w:tcPr>
            <w:tcW w:w="1926" w:type="dxa"/>
          </w:tcPr>
          <w:p w:rsidR="00BF5D91" w:rsidRPr="00BE7830" w:rsidRDefault="00BF5D91" w:rsidP="00BF5D91">
            <w:pPr>
              <w:spacing w:after="360"/>
              <w:rPr>
                <w:sz w:val="22"/>
              </w:rPr>
            </w:pPr>
            <w:r w:rsidRPr="00BE7830">
              <w:rPr>
                <w:sz w:val="22"/>
              </w:rPr>
              <w:t>Nama Attribut</w:t>
            </w:r>
          </w:p>
        </w:tc>
        <w:tc>
          <w:tcPr>
            <w:tcW w:w="1499" w:type="dxa"/>
          </w:tcPr>
          <w:p w:rsidR="00BF5D91" w:rsidRPr="00BE7830" w:rsidRDefault="00BF5D91" w:rsidP="00BF5D91">
            <w:pPr>
              <w:spacing w:after="360"/>
              <w:rPr>
                <w:sz w:val="22"/>
              </w:rPr>
            </w:pPr>
            <w:r w:rsidRPr="00BE7830">
              <w:rPr>
                <w:sz w:val="22"/>
              </w:rPr>
              <w:t>Jenis Data</w:t>
            </w:r>
          </w:p>
        </w:tc>
        <w:tc>
          <w:tcPr>
            <w:tcW w:w="1427" w:type="dxa"/>
          </w:tcPr>
          <w:p w:rsidR="00BF5D91" w:rsidRPr="00BE7830" w:rsidRDefault="00BF5D91" w:rsidP="00BF5D91">
            <w:pPr>
              <w:spacing w:after="360"/>
              <w:rPr>
                <w:sz w:val="22"/>
              </w:rPr>
            </w:pPr>
            <w:r w:rsidRPr="00BE7830">
              <w:rPr>
                <w:sz w:val="22"/>
              </w:rPr>
              <w:t xml:space="preserve">Medan Data </w:t>
            </w:r>
          </w:p>
        </w:tc>
        <w:tc>
          <w:tcPr>
            <w:tcW w:w="2989" w:type="dxa"/>
          </w:tcPr>
          <w:p w:rsidR="00BF5D91" w:rsidRPr="00BE7830" w:rsidRDefault="00BF5D91" w:rsidP="00BF5D91">
            <w:pPr>
              <w:spacing w:after="360"/>
              <w:rPr>
                <w:sz w:val="22"/>
              </w:rPr>
            </w:pPr>
            <w:r w:rsidRPr="00BE7830">
              <w:rPr>
                <w:sz w:val="22"/>
              </w:rPr>
              <w:t>Keterangan</w:t>
            </w:r>
          </w:p>
        </w:tc>
      </w:tr>
      <w:tr w:rsidR="00BF5D91" w:rsidRPr="00BE7830" w:rsidTr="00BF5D91">
        <w:trPr>
          <w:trHeight w:val="183"/>
        </w:trPr>
        <w:tc>
          <w:tcPr>
            <w:tcW w:w="1057" w:type="dxa"/>
          </w:tcPr>
          <w:p w:rsidR="00BF5D91" w:rsidRPr="00BE7830" w:rsidRDefault="00BF5D91" w:rsidP="00BF5D91">
            <w:pPr>
              <w:spacing w:after="360"/>
              <w:rPr>
                <w:sz w:val="22"/>
              </w:rPr>
            </w:pPr>
            <w:r w:rsidRPr="00BE7830">
              <w:rPr>
                <w:sz w:val="22"/>
              </w:rPr>
              <w:t>1.</w:t>
            </w:r>
          </w:p>
        </w:tc>
        <w:tc>
          <w:tcPr>
            <w:tcW w:w="1926" w:type="dxa"/>
          </w:tcPr>
          <w:p w:rsidR="00BF5D91" w:rsidRPr="00BE7830" w:rsidRDefault="00BF5D91" w:rsidP="00BF5D91">
            <w:pPr>
              <w:spacing w:after="360"/>
              <w:rPr>
                <w:sz w:val="22"/>
              </w:rPr>
            </w:pPr>
            <w:r w:rsidRPr="00BE7830">
              <w:rPr>
                <w:sz w:val="22"/>
              </w:rPr>
              <w:t>Id(PK)</w:t>
            </w:r>
          </w:p>
        </w:tc>
        <w:tc>
          <w:tcPr>
            <w:tcW w:w="1499" w:type="dxa"/>
          </w:tcPr>
          <w:p w:rsidR="00BF5D91" w:rsidRPr="00BE7830" w:rsidRDefault="00BF5D91" w:rsidP="00BF5D91">
            <w:pPr>
              <w:spacing w:after="360"/>
              <w:rPr>
                <w:sz w:val="22"/>
              </w:rPr>
            </w:pPr>
            <w:r w:rsidRPr="00BE7830">
              <w:rPr>
                <w:sz w:val="22"/>
              </w:rPr>
              <w:t>Int</w:t>
            </w:r>
          </w:p>
        </w:tc>
        <w:tc>
          <w:tcPr>
            <w:tcW w:w="1427" w:type="dxa"/>
          </w:tcPr>
          <w:p w:rsidR="00BF5D91" w:rsidRPr="00BE7830" w:rsidRDefault="00BF5D91" w:rsidP="00BF5D91">
            <w:pPr>
              <w:spacing w:after="360"/>
              <w:rPr>
                <w:sz w:val="22"/>
              </w:rPr>
            </w:pPr>
            <w:r w:rsidRPr="00BE7830">
              <w:rPr>
                <w:sz w:val="22"/>
              </w:rPr>
              <w:t>10</w:t>
            </w:r>
          </w:p>
        </w:tc>
        <w:tc>
          <w:tcPr>
            <w:tcW w:w="2989" w:type="dxa"/>
          </w:tcPr>
          <w:p w:rsidR="00BF5D91" w:rsidRPr="00BE7830" w:rsidRDefault="00BF5D91" w:rsidP="00BF5D91">
            <w:pPr>
              <w:spacing w:after="360"/>
              <w:rPr>
                <w:sz w:val="22"/>
              </w:rPr>
            </w:pPr>
            <w:r w:rsidRPr="00BE7830">
              <w:rPr>
                <w:sz w:val="22"/>
              </w:rPr>
              <w:t>Id untuk setiap data penjual</w:t>
            </w:r>
          </w:p>
        </w:tc>
      </w:tr>
      <w:tr w:rsidR="00BF5D91" w:rsidRPr="00BE7830" w:rsidTr="00BF5D91">
        <w:trPr>
          <w:trHeight w:val="91"/>
        </w:trPr>
        <w:tc>
          <w:tcPr>
            <w:tcW w:w="1057" w:type="dxa"/>
          </w:tcPr>
          <w:p w:rsidR="00BF5D91" w:rsidRPr="00BE7830" w:rsidRDefault="00BF5D91" w:rsidP="00BF5D91">
            <w:pPr>
              <w:spacing w:after="360"/>
              <w:rPr>
                <w:sz w:val="22"/>
              </w:rPr>
            </w:pPr>
            <w:r w:rsidRPr="00BE7830">
              <w:rPr>
                <w:sz w:val="22"/>
              </w:rPr>
              <w:t>2.</w:t>
            </w:r>
          </w:p>
        </w:tc>
        <w:tc>
          <w:tcPr>
            <w:tcW w:w="1926" w:type="dxa"/>
          </w:tcPr>
          <w:p w:rsidR="00BF5D91" w:rsidRPr="00BE7830" w:rsidRDefault="00BF5D91" w:rsidP="00BF5D91">
            <w:pPr>
              <w:spacing w:after="360"/>
              <w:rPr>
                <w:sz w:val="22"/>
              </w:rPr>
            </w:pPr>
            <w:r w:rsidRPr="00BE7830">
              <w:rPr>
                <w:sz w:val="22"/>
              </w:rPr>
              <w:t>Nama</w:t>
            </w:r>
          </w:p>
        </w:tc>
        <w:tc>
          <w:tcPr>
            <w:tcW w:w="1499" w:type="dxa"/>
          </w:tcPr>
          <w:p w:rsidR="00BF5D91" w:rsidRPr="00BE7830" w:rsidRDefault="00BF5D91" w:rsidP="00BF5D91">
            <w:pPr>
              <w:spacing w:after="360"/>
              <w:rPr>
                <w:sz w:val="22"/>
              </w:rPr>
            </w:pPr>
            <w:r w:rsidRPr="00BE7830">
              <w:rPr>
                <w:sz w:val="22"/>
              </w:rPr>
              <w:t>Varchar</w:t>
            </w:r>
          </w:p>
        </w:tc>
        <w:tc>
          <w:tcPr>
            <w:tcW w:w="1427" w:type="dxa"/>
          </w:tcPr>
          <w:p w:rsidR="00BF5D91" w:rsidRPr="00BE7830" w:rsidRDefault="00BF5D91" w:rsidP="00BF5D91">
            <w:pPr>
              <w:spacing w:after="360"/>
              <w:rPr>
                <w:sz w:val="22"/>
              </w:rPr>
            </w:pPr>
            <w:r w:rsidRPr="00BE7830">
              <w:rPr>
                <w:sz w:val="22"/>
              </w:rPr>
              <w:t>30</w:t>
            </w:r>
          </w:p>
        </w:tc>
        <w:tc>
          <w:tcPr>
            <w:tcW w:w="2989" w:type="dxa"/>
          </w:tcPr>
          <w:p w:rsidR="00BF5D91" w:rsidRPr="00BE7830" w:rsidRDefault="00BF5D91" w:rsidP="00BF5D91">
            <w:pPr>
              <w:spacing w:after="360"/>
              <w:rPr>
                <w:sz w:val="22"/>
              </w:rPr>
            </w:pPr>
            <w:r w:rsidRPr="00BE7830">
              <w:rPr>
                <w:sz w:val="22"/>
              </w:rPr>
              <w:t>Nama penjual yang mendaftar</w:t>
            </w:r>
          </w:p>
        </w:tc>
      </w:tr>
      <w:tr w:rsidR="00BF5D91" w:rsidRPr="00BE7830" w:rsidTr="00BF5D91">
        <w:trPr>
          <w:trHeight w:val="183"/>
        </w:trPr>
        <w:tc>
          <w:tcPr>
            <w:tcW w:w="1057" w:type="dxa"/>
          </w:tcPr>
          <w:p w:rsidR="00BF5D91" w:rsidRPr="00BE7830" w:rsidRDefault="00BF5D91" w:rsidP="00BF5D91">
            <w:pPr>
              <w:spacing w:after="360"/>
              <w:rPr>
                <w:sz w:val="22"/>
              </w:rPr>
            </w:pPr>
            <w:r w:rsidRPr="00BE7830">
              <w:rPr>
                <w:sz w:val="22"/>
              </w:rPr>
              <w:t>3.</w:t>
            </w:r>
          </w:p>
        </w:tc>
        <w:tc>
          <w:tcPr>
            <w:tcW w:w="1926" w:type="dxa"/>
          </w:tcPr>
          <w:p w:rsidR="00BF5D91" w:rsidRPr="00BE7830" w:rsidRDefault="00BF5D91" w:rsidP="00BF5D91">
            <w:pPr>
              <w:spacing w:after="360"/>
              <w:rPr>
                <w:sz w:val="22"/>
              </w:rPr>
            </w:pPr>
            <w:r w:rsidRPr="00BE7830">
              <w:rPr>
                <w:sz w:val="22"/>
              </w:rPr>
              <w:t>No_Telefon</w:t>
            </w:r>
          </w:p>
        </w:tc>
        <w:tc>
          <w:tcPr>
            <w:tcW w:w="1499" w:type="dxa"/>
          </w:tcPr>
          <w:p w:rsidR="00BF5D91" w:rsidRPr="00BE7830" w:rsidRDefault="00BF5D91" w:rsidP="00BF5D91">
            <w:pPr>
              <w:spacing w:after="360"/>
              <w:rPr>
                <w:sz w:val="22"/>
              </w:rPr>
            </w:pPr>
            <w:r w:rsidRPr="00BE7830">
              <w:rPr>
                <w:sz w:val="22"/>
              </w:rPr>
              <w:t>Int</w:t>
            </w:r>
          </w:p>
        </w:tc>
        <w:tc>
          <w:tcPr>
            <w:tcW w:w="1427" w:type="dxa"/>
          </w:tcPr>
          <w:p w:rsidR="00BF5D91" w:rsidRPr="00BE7830" w:rsidRDefault="00BF5D91" w:rsidP="00BF5D91">
            <w:pPr>
              <w:spacing w:after="360"/>
              <w:rPr>
                <w:sz w:val="22"/>
              </w:rPr>
            </w:pPr>
            <w:r w:rsidRPr="00BE7830">
              <w:rPr>
                <w:sz w:val="22"/>
              </w:rPr>
              <w:t>10</w:t>
            </w:r>
          </w:p>
        </w:tc>
        <w:tc>
          <w:tcPr>
            <w:tcW w:w="2989" w:type="dxa"/>
          </w:tcPr>
          <w:p w:rsidR="00BF5D91" w:rsidRPr="00BE7830" w:rsidRDefault="00BF5D91" w:rsidP="00BF5D91">
            <w:pPr>
              <w:spacing w:after="360"/>
              <w:rPr>
                <w:sz w:val="22"/>
              </w:rPr>
            </w:pPr>
            <w:r w:rsidRPr="00BE7830">
              <w:rPr>
                <w:sz w:val="22"/>
              </w:rPr>
              <w:t>Nombor telefon penjual</w:t>
            </w:r>
          </w:p>
        </w:tc>
      </w:tr>
      <w:tr w:rsidR="00BF5D91" w:rsidRPr="00BE7830" w:rsidTr="00BF5D91">
        <w:trPr>
          <w:trHeight w:val="91"/>
        </w:trPr>
        <w:tc>
          <w:tcPr>
            <w:tcW w:w="1057" w:type="dxa"/>
          </w:tcPr>
          <w:p w:rsidR="00BF5D91" w:rsidRPr="00BE7830" w:rsidRDefault="00BF5D91" w:rsidP="00BF5D91">
            <w:pPr>
              <w:spacing w:after="360"/>
              <w:rPr>
                <w:sz w:val="22"/>
              </w:rPr>
            </w:pPr>
            <w:r w:rsidRPr="00BE7830">
              <w:rPr>
                <w:sz w:val="22"/>
              </w:rPr>
              <w:t xml:space="preserve">4. </w:t>
            </w:r>
          </w:p>
        </w:tc>
        <w:tc>
          <w:tcPr>
            <w:tcW w:w="1926" w:type="dxa"/>
          </w:tcPr>
          <w:p w:rsidR="00BF5D91" w:rsidRPr="00BE7830" w:rsidRDefault="00BF5D91" w:rsidP="00BF5D91">
            <w:pPr>
              <w:spacing w:after="360"/>
              <w:rPr>
                <w:sz w:val="22"/>
              </w:rPr>
            </w:pPr>
            <w:r w:rsidRPr="00BE7830">
              <w:rPr>
                <w:sz w:val="22"/>
              </w:rPr>
              <w:t>Emel</w:t>
            </w:r>
          </w:p>
        </w:tc>
        <w:tc>
          <w:tcPr>
            <w:tcW w:w="1499" w:type="dxa"/>
          </w:tcPr>
          <w:p w:rsidR="00BF5D91" w:rsidRPr="00BE7830" w:rsidRDefault="00BF5D91" w:rsidP="00BF5D91">
            <w:pPr>
              <w:spacing w:after="360"/>
              <w:rPr>
                <w:sz w:val="22"/>
              </w:rPr>
            </w:pPr>
            <w:r w:rsidRPr="00BE7830">
              <w:rPr>
                <w:sz w:val="22"/>
              </w:rPr>
              <w:t>Varchar</w:t>
            </w:r>
          </w:p>
        </w:tc>
        <w:tc>
          <w:tcPr>
            <w:tcW w:w="1427" w:type="dxa"/>
          </w:tcPr>
          <w:p w:rsidR="00BF5D91" w:rsidRPr="00BE7830" w:rsidRDefault="00BF5D91" w:rsidP="00BF5D91">
            <w:pPr>
              <w:spacing w:after="360"/>
              <w:rPr>
                <w:sz w:val="22"/>
              </w:rPr>
            </w:pPr>
            <w:r w:rsidRPr="00BE7830">
              <w:rPr>
                <w:sz w:val="22"/>
              </w:rPr>
              <w:t>20</w:t>
            </w:r>
          </w:p>
        </w:tc>
        <w:tc>
          <w:tcPr>
            <w:tcW w:w="2989" w:type="dxa"/>
          </w:tcPr>
          <w:p w:rsidR="00BF5D91" w:rsidRPr="00BE7830" w:rsidRDefault="00BF5D91" w:rsidP="00BF5D91">
            <w:pPr>
              <w:spacing w:after="360"/>
              <w:rPr>
                <w:sz w:val="22"/>
              </w:rPr>
            </w:pPr>
            <w:r w:rsidRPr="00BE7830">
              <w:rPr>
                <w:sz w:val="22"/>
              </w:rPr>
              <w:t>Emel penjual</w:t>
            </w:r>
          </w:p>
        </w:tc>
      </w:tr>
      <w:tr w:rsidR="00BF5D91" w:rsidRPr="00BE7830" w:rsidTr="00BF5D91">
        <w:trPr>
          <w:trHeight w:val="310"/>
        </w:trPr>
        <w:tc>
          <w:tcPr>
            <w:tcW w:w="1057" w:type="dxa"/>
          </w:tcPr>
          <w:p w:rsidR="00BF5D91" w:rsidRPr="00BE7830" w:rsidRDefault="00BF5D91" w:rsidP="00BF5D91">
            <w:pPr>
              <w:spacing w:after="360"/>
              <w:rPr>
                <w:sz w:val="22"/>
              </w:rPr>
            </w:pPr>
            <w:r w:rsidRPr="00BE7830">
              <w:rPr>
                <w:sz w:val="22"/>
              </w:rPr>
              <w:t xml:space="preserve">5. </w:t>
            </w:r>
          </w:p>
        </w:tc>
        <w:tc>
          <w:tcPr>
            <w:tcW w:w="1926" w:type="dxa"/>
          </w:tcPr>
          <w:p w:rsidR="00BF5D91" w:rsidRPr="00BE7830" w:rsidRDefault="00BF5D91" w:rsidP="00BF5D91">
            <w:pPr>
              <w:spacing w:after="360"/>
              <w:rPr>
                <w:sz w:val="22"/>
              </w:rPr>
            </w:pPr>
            <w:r w:rsidRPr="00BE7830">
              <w:rPr>
                <w:sz w:val="22"/>
              </w:rPr>
              <w:t>Gambar</w:t>
            </w:r>
          </w:p>
        </w:tc>
        <w:tc>
          <w:tcPr>
            <w:tcW w:w="1499" w:type="dxa"/>
          </w:tcPr>
          <w:p w:rsidR="00BF5D91" w:rsidRPr="00BE7830" w:rsidRDefault="00BF5D91" w:rsidP="00BF5D91">
            <w:pPr>
              <w:spacing w:after="360"/>
              <w:rPr>
                <w:sz w:val="22"/>
              </w:rPr>
            </w:pPr>
            <w:r w:rsidRPr="00BE7830">
              <w:rPr>
                <w:sz w:val="22"/>
              </w:rPr>
              <w:t>Varchar</w:t>
            </w:r>
          </w:p>
        </w:tc>
        <w:tc>
          <w:tcPr>
            <w:tcW w:w="1427" w:type="dxa"/>
          </w:tcPr>
          <w:p w:rsidR="00BF5D91" w:rsidRPr="00BE7830" w:rsidRDefault="00BF5D91" w:rsidP="00BF5D91">
            <w:pPr>
              <w:spacing w:after="360"/>
              <w:rPr>
                <w:sz w:val="22"/>
              </w:rPr>
            </w:pPr>
          </w:p>
        </w:tc>
        <w:tc>
          <w:tcPr>
            <w:tcW w:w="2989" w:type="dxa"/>
          </w:tcPr>
          <w:p w:rsidR="00BF5D91" w:rsidRPr="00BE7830" w:rsidRDefault="00BF5D91" w:rsidP="00BF5D91">
            <w:pPr>
              <w:spacing w:after="360"/>
              <w:rPr>
                <w:sz w:val="22"/>
              </w:rPr>
            </w:pPr>
            <w:r w:rsidRPr="00BE7830">
              <w:rPr>
                <w:sz w:val="22"/>
              </w:rPr>
              <w:t>Gambar penjual</w:t>
            </w:r>
          </w:p>
        </w:tc>
      </w:tr>
    </w:tbl>
    <w:p w:rsidR="00BF5D91" w:rsidRDefault="00BF5D91" w:rsidP="00BF5D91">
      <w:pPr>
        <w:tabs>
          <w:tab w:val="left" w:pos="3450"/>
        </w:tabs>
      </w:pPr>
    </w:p>
    <w:p w:rsidR="00BF5D91" w:rsidRDefault="00BF5D91" w:rsidP="00BF5D91">
      <w:pPr>
        <w:tabs>
          <w:tab w:val="left" w:pos="3450"/>
        </w:tabs>
      </w:pPr>
    </w:p>
    <w:p w:rsidR="00BF5D91" w:rsidRDefault="00BF5D91" w:rsidP="00BF5D91">
      <w:pPr>
        <w:tabs>
          <w:tab w:val="left" w:pos="3450"/>
        </w:tabs>
      </w:pPr>
    </w:p>
    <w:p w:rsidR="00BF5D91" w:rsidRPr="00BE7830" w:rsidRDefault="00BF5D91" w:rsidP="00BF5D91">
      <w:pPr>
        <w:tabs>
          <w:tab w:val="left" w:pos="3450"/>
        </w:tabs>
        <w:rPr>
          <w:sz w:val="22"/>
        </w:rPr>
      </w:pPr>
    </w:p>
    <w:p w:rsidR="00BF5D91" w:rsidRPr="00BE7830" w:rsidRDefault="00BF5D91" w:rsidP="00BF5D91">
      <w:pPr>
        <w:jc w:val="center"/>
        <w:rPr>
          <w:sz w:val="22"/>
          <w:lang w:val="ms-MY"/>
        </w:rPr>
      </w:pPr>
      <w:r w:rsidRPr="00BE7830">
        <w:rPr>
          <w:sz w:val="22"/>
          <w:lang w:val="ms-MY"/>
        </w:rPr>
        <w:t>Jadual 4.2  Kamus Data Pembeli</w:t>
      </w:r>
    </w:p>
    <w:p w:rsidR="00BF5D91" w:rsidRPr="00BE7830" w:rsidRDefault="00BF5D91" w:rsidP="00BF5D91">
      <w:pPr>
        <w:tabs>
          <w:tab w:val="left" w:pos="3450"/>
        </w:tabs>
        <w:rPr>
          <w:sz w:val="22"/>
        </w:rPr>
      </w:pPr>
    </w:p>
    <w:tbl>
      <w:tblPr>
        <w:tblStyle w:val="TableGrid0"/>
        <w:tblW w:w="9012" w:type="dxa"/>
        <w:tblLook w:val="04A0" w:firstRow="1" w:lastRow="0" w:firstColumn="1" w:lastColumn="0" w:noHBand="0" w:noVBand="1"/>
      </w:tblPr>
      <w:tblGrid>
        <w:gridCol w:w="1071"/>
        <w:gridCol w:w="1951"/>
        <w:gridCol w:w="1519"/>
        <w:gridCol w:w="1445"/>
        <w:gridCol w:w="3026"/>
      </w:tblGrid>
      <w:tr w:rsidR="00BF5D91" w:rsidRPr="00BE7830" w:rsidTr="00BF5D91">
        <w:trPr>
          <w:trHeight w:val="226"/>
        </w:trPr>
        <w:tc>
          <w:tcPr>
            <w:tcW w:w="1071" w:type="dxa"/>
          </w:tcPr>
          <w:p w:rsidR="00BF5D91" w:rsidRPr="00BE7830" w:rsidRDefault="00BF5D91" w:rsidP="00BF5D91">
            <w:pPr>
              <w:spacing w:after="360"/>
              <w:rPr>
                <w:sz w:val="22"/>
              </w:rPr>
            </w:pPr>
            <w:r w:rsidRPr="00BE7830">
              <w:rPr>
                <w:sz w:val="22"/>
              </w:rPr>
              <w:t>Bil</w:t>
            </w:r>
          </w:p>
        </w:tc>
        <w:tc>
          <w:tcPr>
            <w:tcW w:w="1951" w:type="dxa"/>
          </w:tcPr>
          <w:p w:rsidR="00BF5D91" w:rsidRPr="00BE7830" w:rsidRDefault="00BF5D91" w:rsidP="00BF5D91">
            <w:pPr>
              <w:spacing w:after="360"/>
              <w:rPr>
                <w:sz w:val="22"/>
              </w:rPr>
            </w:pPr>
            <w:r w:rsidRPr="00BE7830">
              <w:rPr>
                <w:sz w:val="22"/>
              </w:rPr>
              <w:t>Nama Attribut</w:t>
            </w:r>
          </w:p>
        </w:tc>
        <w:tc>
          <w:tcPr>
            <w:tcW w:w="1519" w:type="dxa"/>
          </w:tcPr>
          <w:p w:rsidR="00BF5D91" w:rsidRPr="00BE7830" w:rsidRDefault="00BF5D91" w:rsidP="00BF5D91">
            <w:pPr>
              <w:spacing w:after="360"/>
              <w:rPr>
                <w:sz w:val="22"/>
              </w:rPr>
            </w:pPr>
            <w:r w:rsidRPr="00BE7830">
              <w:rPr>
                <w:sz w:val="22"/>
              </w:rPr>
              <w:t>Jenis Data</w:t>
            </w:r>
          </w:p>
        </w:tc>
        <w:tc>
          <w:tcPr>
            <w:tcW w:w="1445" w:type="dxa"/>
          </w:tcPr>
          <w:p w:rsidR="00BF5D91" w:rsidRPr="00BE7830" w:rsidRDefault="00BF5D91" w:rsidP="00BF5D91">
            <w:pPr>
              <w:spacing w:after="360"/>
              <w:rPr>
                <w:sz w:val="22"/>
              </w:rPr>
            </w:pPr>
            <w:r w:rsidRPr="00BE7830">
              <w:rPr>
                <w:sz w:val="22"/>
              </w:rPr>
              <w:t xml:space="preserve">Medan Data </w:t>
            </w:r>
          </w:p>
        </w:tc>
        <w:tc>
          <w:tcPr>
            <w:tcW w:w="3026" w:type="dxa"/>
          </w:tcPr>
          <w:p w:rsidR="00BF5D91" w:rsidRPr="00BE7830" w:rsidRDefault="00BF5D91" w:rsidP="00BF5D91">
            <w:pPr>
              <w:spacing w:after="360"/>
              <w:rPr>
                <w:sz w:val="22"/>
              </w:rPr>
            </w:pPr>
            <w:r w:rsidRPr="00BE7830">
              <w:rPr>
                <w:sz w:val="22"/>
              </w:rPr>
              <w:t>Keterangan</w:t>
            </w:r>
          </w:p>
        </w:tc>
      </w:tr>
      <w:tr w:rsidR="00BF5D91" w:rsidRPr="00BE7830" w:rsidTr="00BF5D91">
        <w:trPr>
          <w:trHeight w:val="453"/>
        </w:trPr>
        <w:tc>
          <w:tcPr>
            <w:tcW w:w="1071" w:type="dxa"/>
          </w:tcPr>
          <w:p w:rsidR="00BF5D91" w:rsidRPr="00BE7830" w:rsidRDefault="00BF5D91" w:rsidP="00BF5D91">
            <w:pPr>
              <w:spacing w:after="360"/>
              <w:rPr>
                <w:sz w:val="22"/>
              </w:rPr>
            </w:pPr>
            <w:r w:rsidRPr="00BE7830">
              <w:rPr>
                <w:sz w:val="22"/>
              </w:rPr>
              <w:t>1.</w:t>
            </w:r>
          </w:p>
        </w:tc>
        <w:tc>
          <w:tcPr>
            <w:tcW w:w="1951" w:type="dxa"/>
          </w:tcPr>
          <w:p w:rsidR="00BF5D91" w:rsidRPr="00BE7830" w:rsidRDefault="00BF5D91" w:rsidP="00BF5D91">
            <w:pPr>
              <w:spacing w:after="360"/>
              <w:rPr>
                <w:sz w:val="22"/>
              </w:rPr>
            </w:pPr>
            <w:r w:rsidRPr="00BE7830">
              <w:rPr>
                <w:sz w:val="22"/>
              </w:rPr>
              <w:t>Id(PK)</w:t>
            </w:r>
          </w:p>
        </w:tc>
        <w:tc>
          <w:tcPr>
            <w:tcW w:w="1519" w:type="dxa"/>
          </w:tcPr>
          <w:p w:rsidR="00BF5D91" w:rsidRPr="00BE7830" w:rsidRDefault="00BF5D91" w:rsidP="00BF5D91">
            <w:pPr>
              <w:spacing w:after="360"/>
              <w:rPr>
                <w:sz w:val="22"/>
              </w:rPr>
            </w:pPr>
            <w:r w:rsidRPr="00BE7830">
              <w:rPr>
                <w:sz w:val="22"/>
              </w:rPr>
              <w:t>Int</w:t>
            </w:r>
          </w:p>
        </w:tc>
        <w:tc>
          <w:tcPr>
            <w:tcW w:w="1445" w:type="dxa"/>
          </w:tcPr>
          <w:p w:rsidR="00BF5D91" w:rsidRPr="00BE7830" w:rsidRDefault="00BF5D91" w:rsidP="00BF5D91">
            <w:pPr>
              <w:spacing w:after="360"/>
              <w:rPr>
                <w:sz w:val="22"/>
              </w:rPr>
            </w:pPr>
            <w:r w:rsidRPr="00BE7830">
              <w:rPr>
                <w:sz w:val="22"/>
              </w:rPr>
              <w:t>10</w:t>
            </w:r>
          </w:p>
        </w:tc>
        <w:tc>
          <w:tcPr>
            <w:tcW w:w="3026" w:type="dxa"/>
          </w:tcPr>
          <w:p w:rsidR="00BF5D91" w:rsidRPr="00BE7830" w:rsidRDefault="00BF5D91" w:rsidP="00BF5D91">
            <w:pPr>
              <w:spacing w:after="360"/>
              <w:rPr>
                <w:sz w:val="22"/>
              </w:rPr>
            </w:pPr>
            <w:r w:rsidRPr="00BE7830">
              <w:rPr>
                <w:sz w:val="22"/>
              </w:rPr>
              <w:t>Id untuk setiap data pembeli</w:t>
            </w:r>
          </w:p>
        </w:tc>
      </w:tr>
      <w:tr w:rsidR="00BF5D91" w:rsidRPr="00BE7830" w:rsidTr="00BF5D91">
        <w:trPr>
          <w:trHeight w:val="226"/>
        </w:trPr>
        <w:tc>
          <w:tcPr>
            <w:tcW w:w="1071" w:type="dxa"/>
          </w:tcPr>
          <w:p w:rsidR="00BF5D91" w:rsidRPr="00BE7830" w:rsidRDefault="00BF5D91" w:rsidP="00BF5D91">
            <w:pPr>
              <w:spacing w:after="360"/>
              <w:rPr>
                <w:sz w:val="22"/>
              </w:rPr>
            </w:pPr>
            <w:r w:rsidRPr="00BE7830">
              <w:rPr>
                <w:sz w:val="22"/>
              </w:rPr>
              <w:t>2.</w:t>
            </w:r>
          </w:p>
        </w:tc>
        <w:tc>
          <w:tcPr>
            <w:tcW w:w="1951" w:type="dxa"/>
          </w:tcPr>
          <w:p w:rsidR="00BF5D91" w:rsidRPr="00BE7830" w:rsidRDefault="00BF5D91" w:rsidP="00BF5D91">
            <w:pPr>
              <w:spacing w:after="360"/>
              <w:rPr>
                <w:sz w:val="22"/>
              </w:rPr>
            </w:pPr>
            <w:r w:rsidRPr="00BE7830">
              <w:rPr>
                <w:sz w:val="22"/>
              </w:rPr>
              <w:t>Nama</w:t>
            </w:r>
          </w:p>
        </w:tc>
        <w:tc>
          <w:tcPr>
            <w:tcW w:w="1519" w:type="dxa"/>
          </w:tcPr>
          <w:p w:rsidR="00BF5D91" w:rsidRPr="00BE7830" w:rsidRDefault="00BF5D91" w:rsidP="00BF5D91">
            <w:pPr>
              <w:spacing w:after="360"/>
              <w:rPr>
                <w:sz w:val="22"/>
              </w:rPr>
            </w:pPr>
            <w:r w:rsidRPr="00BE7830">
              <w:rPr>
                <w:sz w:val="22"/>
              </w:rPr>
              <w:t>Varchar</w:t>
            </w:r>
          </w:p>
        </w:tc>
        <w:tc>
          <w:tcPr>
            <w:tcW w:w="1445" w:type="dxa"/>
          </w:tcPr>
          <w:p w:rsidR="00BF5D91" w:rsidRPr="00BE7830" w:rsidRDefault="00BF5D91" w:rsidP="00BF5D91">
            <w:pPr>
              <w:spacing w:after="360"/>
              <w:rPr>
                <w:sz w:val="22"/>
              </w:rPr>
            </w:pPr>
            <w:r w:rsidRPr="00BE7830">
              <w:rPr>
                <w:sz w:val="22"/>
              </w:rPr>
              <w:t>30</w:t>
            </w:r>
          </w:p>
        </w:tc>
        <w:tc>
          <w:tcPr>
            <w:tcW w:w="3026" w:type="dxa"/>
          </w:tcPr>
          <w:p w:rsidR="00BF5D91" w:rsidRPr="00BE7830" w:rsidRDefault="00BF5D91" w:rsidP="00BF5D91">
            <w:pPr>
              <w:spacing w:after="360"/>
              <w:rPr>
                <w:sz w:val="22"/>
              </w:rPr>
            </w:pPr>
            <w:r w:rsidRPr="00BE7830">
              <w:rPr>
                <w:sz w:val="22"/>
              </w:rPr>
              <w:t>Nama pembeli yang mendaftar</w:t>
            </w:r>
          </w:p>
        </w:tc>
      </w:tr>
      <w:tr w:rsidR="00BF5D91" w:rsidRPr="00BE7830" w:rsidTr="00BF5D91">
        <w:trPr>
          <w:trHeight w:val="453"/>
        </w:trPr>
        <w:tc>
          <w:tcPr>
            <w:tcW w:w="1071" w:type="dxa"/>
          </w:tcPr>
          <w:p w:rsidR="00BF5D91" w:rsidRPr="00BE7830" w:rsidRDefault="00BF5D91" w:rsidP="00BF5D91">
            <w:pPr>
              <w:spacing w:after="360"/>
              <w:rPr>
                <w:sz w:val="22"/>
              </w:rPr>
            </w:pPr>
            <w:r w:rsidRPr="00BE7830">
              <w:rPr>
                <w:sz w:val="22"/>
              </w:rPr>
              <w:t>3.</w:t>
            </w:r>
          </w:p>
        </w:tc>
        <w:tc>
          <w:tcPr>
            <w:tcW w:w="1951" w:type="dxa"/>
          </w:tcPr>
          <w:p w:rsidR="00BF5D91" w:rsidRPr="00BE7830" w:rsidRDefault="00BF5D91" w:rsidP="00BF5D91">
            <w:pPr>
              <w:spacing w:after="360"/>
              <w:rPr>
                <w:sz w:val="22"/>
              </w:rPr>
            </w:pPr>
            <w:r w:rsidRPr="00BE7830">
              <w:rPr>
                <w:sz w:val="22"/>
              </w:rPr>
              <w:t>No_Telefon</w:t>
            </w:r>
          </w:p>
        </w:tc>
        <w:tc>
          <w:tcPr>
            <w:tcW w:w="1519" w:type="dxa"/>
          </w:tcPr>
          <w:p w:rsidR="00BF5D91" w:rsidRPr="00BE7830" w:rsidRDefault="00BF5D91" w:rsidP="00BF5D91">
            <w:pPr>
              <w:spacing w:after="360"/>
              <w:rPr>
                <w:sz w:val="22"/>
              </w:rPr>
            </w:pPr>
            <w:r w:rsidRPr="00BE7830">
              <w:rPr>
                <w:sz w:val="22"/>
              </w:rPr>
              <w:t>Int</w:t>
            </w:r>
          </w:p>
        </w:tc>
        <w:tc>
          <w:tcPr>
            <w:tcW w:w="1445" w:type="dxa"/>
          </w:tcPr>
          <w:p w:rsidR="00BF5D91" w:rsidRPr="00BE7830" w:rsidRDefault="00BF5D91" w:rsidP="00BF5D91">
            <w:pPr>
              <w:spacing w:after="360"/>
              <w:rPr>
                <w:sz w:val="22"/>
              </w:rPr>
            </w:pPr>
            <w:r w:rsidRPr="00BE7830">
              <w:rPr>
                <w:sz w:val="22"/>
              </w:rPr>
              <w:t>10</w:t>
            </w:r>
          </w:p>
        </w:tc>
        <w:tc>
          <w:tcPr>
            <w:tcW w:w="3026" w:type="dxa"/>
          </w:tcPr>
          <w:p w:rsidR="00BF5D91" w:rsidRPr="00BE7830" w:rsidRDefault="00BF5D91" w:rsidP="00BF5D91">
            <w:pPr>
              <w:spacing w:after="360"/>
              <w:rPr>
                <w:sz w:val="22"/>
              </w:rPr>
            </w:pPr>
            <w:r w:rsidRPr="00BE7830">
              <w:rPr>
                <w:sz w:val="22"/>
              </w:rPr>
              <w:t>Nombor telefon pembeli</w:t>
            </w:r>
          </w:p>
        </w:tc>
      </w:tr>
      <w:tr w:rsidR="00BF5D91" w:rsidRPr="00BE7830" w:rsidTr="00BF5D91">
        <w:trPr>
          <w:trHeight w:val="226"/>
        </w:trPr>
        <w:tc>
          <w:tcPr>
            <w:tcW w:w="1071" w:type="dxa"/>
          </w:tcPr>
          <w:p w:rsidR="00BF5D91" w:rsidRPr="00BE7830" w:rsidRDefault="00BF5D91" w:rsidP="00BF5D91">
            <w:pPr>
              <w:spacing w:after="360"/>
              <w:rPr>
                <w:sz w:val="22"/>
              </w:rPr>
            </w:pPr>
            <w:r w:rsidRPr="00BE7830">
              <w:rPr>
                <w:sz w:val="22"/>
              </w:rPr>
              <w:t xml:space="preserve">4. </w:t>
            </w:r>
          </w:p>
        </w:tc>
        <w:tc>
          <w:tcPr>
            <w:tcW w:w="1951" w:type="dxa"/>
          </w:tcPr>
          <w:p w:rsidR="00BF5D91" w:rsidRPr="00BE7830" w:rsidRDefault="00BF5D91" w:rsidP="00BF5D91">
            <w:pPr>
              <w:spacing w:after="360"/>
              <w:rPr>
                <w:sz w:val="22"/>
              </w:rPr>
            </w:pPr>
            <w:r w:rsidRPr="00BE7830">
              <w:rPr>
                <w:sz w:val="22"/>
              </w:rPr>
              <w:t>Emel</w:t>
            </w:r>
          </w:p>
        </w:tc>
        <w:tc>
          <w:tcPr>
            <w:tcW w:w="1519" w:type="dxa"/>
          </w:tcPr>
          <w:p w:rsidR="00BF5D91" w:rsidRPr="00BE7830" w:rsidRDefault="00BF5D91" w:rsidP="00BF5D91">
            <w:pPr>
              <w:spacing w:after="360"/>
              <w:rPr>
                <w:sz w:val="22"/>
              </w:rPr>
            </w:pPr>
            <w:r w:rsidRPr="00BE7830">
              <w:rPr>
                <w:sz w:val="22"/>
              </w:rPr>
              <w:t>Varchar</w:t>
            </w:r>
          </w:p>
        </w:tc>
        <w:tc>
          <w:tcPr>
            <w:tcW w:w="1445" w:type="dxa"/>
          </w:tcPr>
          <w:p w:rsidR="00BF5D91" w:rsidRPr="00BE7830" w:rsidRDefault="00BF5D91" w:rsidP="00BF5D91">
            <w:pPr>
              <w:spacing w:after="360"/>
              <w:rPr>
                <w:sz w:val="22"/>
              </w:rPr>
            </w:pPr>
            <w:r w:rsidRPr="00BE7830">
              <w:rPr>
                <w:sz w:val="22"/>
              </w:rPr>
              <w:t>20</w:t>
            </w:r>
          </w:p>
        </w:tc>
        <w:tc>
          <w:tcPr>
            <w:tcW w:w="3026" w:type="dxa"/>
          </w:tcPr>
          <w:p w:rsidR="00BF5D91" w:rsidRPr="00BE7830" w:rsidRDefault="00BF5D91" w:rsidP="00BF5D91">
            <w:pPr>
              <w:spacing w:after="360"/>
              <w:rPr>
                <w:sz w:val="22"/>
              </w:rPr>
            </w:pPr>
            <w:r w:rsidRPr="00BE7830">
              <w:rPr>
                <w:sz w:val="22"/>
              </w:rPr>
              <w:t>Emel pembeli</w:t>
            </w:r>
          </w:p>
        </w:tc>
      </w:tr>
      <w:tr w:rsidR="00BF5D91" w:rsidRPr="00BE7830" w:rsidTr="00BF5D91">
        <w:trPr>
          <w:trHeight w:val="453"/>
        </w:trPr>
        <w:tc>
          <w:tcPr>
            <w:tcW w:w="1071" w:type="dxa"/>
          </w:tcPr>
          <w:p w:rsidR="00BF5D91" w:rsidRPr="00BE7830" w:rsidRDefault="00BF5D91" w:rsidP="00BF5D91">
            <w:pPr>
              <w:spacing w:after="360"/>
              <w:rPr>
                <w:sz w:val="22"/>
              </w:rPr>
            </w:pPr>
            <w:r w:rsidRPr="00BE7830">
              <w:rPr>
                <w:sz w:val="22"/>
              </w:rPr>
              <w:t xml:space="preserve">5. </w:t>
            </w:r>
          </w:p>
        </w:tc>
        <w:tc>
          <w:tcPr>
            <w:tcW w:w="1951" w:type="dxa"/>
          </w:tcPr>
          <w:p w:rsidR="00BF5D91" w:rsidRPr="00BE7830" w:rsidRDefault="00BF5D91" w:rsidP="00BF5D91">
            <w:pPr>
              <w:spacing w:after="360"/>
              <w:rPr>
                <w:sz w:val="22"/>
              </w:rPr>
            </w:pPr>
            <w:r w:rsidRPr="00BE7830">
              <w:rPr>
                <w:sz w:val="22"/>
              </w:rPr>
              <w:t>Gambar</w:t>
            </w:r>
          </w:p>
        </w:tc>
        <w:tc>
          <w:tcPr>
            <w:tcW w:w="1519" w:type="dxa"/>
          </w:tcPr>
          <w:p w:rsidR="00BF5D91" w:rsidRPr="00BE7830" w:rsidRDefault="00BF5D91" w:rsidP="00BF5D91">
            <w:pPr>
              <w:spacing w:after="360"/>
              <w:rPr>
                <w:sz w:val="22"/>
              </w:rPr>
            </w:pPr>
            <w:r w:rsidRPr="00BE7830">
              <w:rPr>
                <w:sz w:val="22"/>
              </w:rPr>
              <w:t>Varchar</w:t>
            </w:r>
          </w:p>
        </w:tc>
        <w:tc>
          <w:tcPr>
            <w:tcW w:w="1445" w:type="dxa"/>
          </w:tcPr>
          <w:p w:rsidR="00BF5D91" w:rsidRPr="00BE7830" w:rsidRDefault="00BF5D91" w:rsidP="00BF5D91">
            <w:pPr>
              <w:spacing w:after="360"/>
              <w:rPr>
                <w:sz w:val="22"/>
              </w:rPr>
            </w:pPr>
          </w:p>
        </w:tc>
        <w:tc>
          <w:tcPr>
            <w:tcW w:w="3026" w:type="dxa"/>
          </w:tcPr>
          <w:p w:rsidR="00BF5D91" w:rsidRPr="00BE7830" w:rsidRDefault="00BF5D91" w:rsidP="00BF5D91">
            <w:pPr>
              <w:spacing w:after="360"/>
              <w:rPr>
                <w:sz w:val="22"/>
              </w:rPr>
            </w:pPr>
            <w:r w:rsidRPr="00BE7830">
              <w:rPr>
                <w:sz w:val="22"/>
              </w:rPr>
              <w:t>Gambar pembeli</w:t>
            </w:r>
          </w:p>
        </w:tc>
      </w:tr>
    </w:tbl>
    <w:p w:rsidR="00BF5D91" w:rsidRPr="00BE7830" w:rsidRDefault="00BF5D91" w:rsidP="00B5247E">
      <w:pPr>
        <w:tabs>
          <w:tab w:val="left" w:pos="3450"/>
        </w:tabs>
        <w:ind w:left="0" w:firstLine="0"/>
        <w:rPr>
          <w:sz w:val="22"/>
        </w:rPr>
      </w:pPr>
    </w:p>
    <w:p w:rsidR="00BF5D91" w:rsidRPr="00BE7830" w:rsidRDefault="00BF5D91" w:rsidP="00BF5D91">
      <w:pPr>
        <w:tabs>
          <w:tab w:val="left" w:pos="3450"/>
        </w:tabs>
        <w:rPr>
          <w:sz w:val="22"/>
        </w:rPr>
      </w:pPr>
    </w:p>
    <w:p w:rsidR="00BF5D91" w:rsidRDefault="00BF5D91" w:rsidP="00BF5D91">
      <w:pPr>
        <w:jc w:val="center"/>
        <w:rPr>
          <w:sz w:val="22"/>
          <w:lang w:val="ms-MY"/>
        </w:rPr>
      </w:pPr>
    </w:p>
    <w:p w:rsidR="00BF5D91" w:rsidRPr="00BE7830" w:rsidRDefault="00BF5D91" w:rsidP="00BF5D91">
      <w:pPr>
        <w:jc w:val="center"/>
        <w:rPr>
          <w:sz w:val="22"/>
          <w:lang w:val="ms-MY"/>
        </w:rPr>
      </w:pPr>
      <w:r>
        <w:rPr>
          <w:sz w:val="22"/>
          <w:lang w:val="ms-MY"/>
        </w:rPr>
        <w:t>Jadual 4.3</w:t>
      </w:r>
      <w:r w:rsidRPr="00BE7830">
        <w:rPr>
          <w:sz w:val="22"/>
          <w:lang w:val="ms-MY"/>
        </w:rPr>
        <w:t xml:space="preserve"> Kamus Data Makanan</w:t>
      </w:r>
    </w:p>
    <w:p w:rsidR="00BF5D91" w:rsidRPr="00BE7830" w:rsidRDefault="00BF5D91" w:rsidP="00BF5D91">
      <w:pPr>
        <w:tabs>
          <w:tab w:val="left" w:pos="3450"/>
        </w:tabs>
        <w:jc w:val="center"/>
        <w:rPr>
          <w:sz w:val="22"/>
        </w:rPr>
      </w:pPr>
    </w:p>
    <w:tbl>
      <w:tblPr>
        <w:tblStyle w:val="TableGrid0"/>
        <w:tblW w:w="9000" w:type="dxa"/>
        <w:tblLook w:val="04A0" w:firstRow="1" w:lastRow="0" w:firstColumn="1" w:lastColumn="0" w:noHBand="0" w:noVBand="1"/>
      </w:tblPr>
      <w:tblGrid>
        <w:gridCol w:w="1069"/>
        <w:gridCol w:w="2253"/>
        <w:gridCol w:w="1517"/>
        <w:gridCol w:w="1437"/>
        <w:gridCol w:w="2724"/>
      </w:tblGrid>
      <w:tr w:rsidR="00BF5D91" w:rsidRPr="00BE7830" w:rsidTr="00BF5D91">
        <w:trPr>
          <w:trHeight w:val="242"/>
        </w:trPr>
        <w:tc>
          <w:tcPr>
            <w:tcW w:w="1069" w:type="dxa"/>
          </w:tcPr>
          <w:p w:rsidR="00BF5D91" w:rsidRPr="00BE7830" w:rsidRDefault="00BF5D91" w:rsidP="00BF5D91">
            <w:pPr>
              <w:spacing w:after="360"/>
              <w:rPr>
                <w:sz w:val="22"/>
              </w:rPr>
            </w:pPr>
            <w:r w:rsidRPr="00BE7830">
              <w:rPr>
                <w:sz w:val="22"/>
              </w:rPr>
              <w:t>Bil</w:t>
            </w:r>
          </w:p>
        </w:tc>
        <w:tc>
          <w:tcPr>
            <w:tcW w:w="2253" w:type="dxa"/>
          </w:tcPr>
          <w:p w:rsidR="00BF5D91" w:rsidRPr="00BE7830" w:rsidRDefault="00BF5D91" w:rsidP="00BF5D91">
            <w:pPr>
              <w:spacing w:after="360"/>
              <w:rPr>
                <w:sz w:val="22"/>
              </w:rPr>
            </w:pPr>
            <w:r w:rsidRPr="00BE7830">
              <w:rPr>
                <w:sz w:val="22"/>
              </w:rPr>
              <w:t>Nama Attribut</w:t>
            </w:r>
          </w:p>
        </w:tc>
        <w:tc>
          <w:tcPr>
            <w:tcW w:w="1517" w:type="dxa"/>
          </w:tcPr>
          <w:p w:rsidR="00BF5D91" w:rsidRPr="00BE7830" w:rsidRDefault="00BF5D91" w:rsidP="00BF5D91">
            <w:pPr>
              <w:spacing w:after="360"/>
              <w:rPr>
                <w:sz w:val="22"/>
              </w:rPr>
            </w:pPr>
            <w:r w:rsidRPr="00BE7830">
              <w:rPr>
                <w:sz w:val="22"/>
              </w:rPr>
              <w:t>Jenis Data</w:t>
            </w:r>
          </w:p>
        </w:tc>
        <w:tc>
          <w:tcPr>
            <w:tcW w:w="1437" w:type="dxa"/>
          </w:tcPr>
          <w:p w:rsidR="00BF5D91" w:rsidRPr="00BE7830" w:rsidRDefault="00BF5D91" w:rsidP="00BF5D91">
            <w:pPr>
              <w:spacing w:after="360"/>
              <w:rPr>
                <w:sz w:val="22"/>
              </w:rPr>
            </w:pPr>
            <w:r w:rsidRPr="00BE7830">
              <w:rPr>
                <w:sz w:val="22"/>
              </w:rPr>
              <w:t xml:space="preserve">Medan Data </w:t>
            </w:r>
          </w:p>
        </w:tc>
        <w:tc>
          <w:tcPr>
            <w:tcW w:w="2724" w:type="dxa"/>
          </w:tcPr>
          <w:p w:rsidR="00BF5D91" w:rsidRPr="00BE7830" w:rsidRDefault="00BF5D91" w:rsidP="00BF5D91">
            <w:pPr>
              <w:spacing w:after="360"/>
              <w:rPr>
                <w:sz w:val="22"/>
              </w:rPr>
            </w:pPr>
            <w:r w:rsidRPr="00BE7830">
              <w:rPr>
                <w:sz w:val="22"/>
              </w:rPr>
              <w:t>Keterangan</w:t>
            </w:r>
          </w:p>
        </w:tc>
      </w:tr>
      <w:tr w:rsidR="00BF5D91" w:rsidRPr="00BE7830" w:rsidTr="00BF5D91">
        <w:trPr>
          <w:trHeight w:val="484"/>
        </w:trPr>
        <w:tc>
          <w:tcPr>
            <w:tcW w:w="1069" w:type="dxa"/>
          </w:tcPr>
          <w:p w:rsidR="00BF5D91" w:rsidRPr="00BE7830" w:rsidRDefault="00BF5D91" w:rsidP="00BF5D91">
            <w:pPr>
              <w:spacing w:after="360"/>
              <w:rPr>
                <w:sz w:val="22"/>
              </w:rPr>
            </w:pPr>
            <w:r w:rsidRPr="00BE7830">
              <w:rPr>
                <w:sz w:val="22"/>
              </w:rPr>
              <w:t>1.</w:t>
            </w:r>
          </w:p>
        </w:tc>
        <w:tc>
          <w:tcPr>
            <w:tcW w:w="2253" w:type="dxa"/>
          </w:tcPr>
          <w:p w:rsidR="00BF5D91" w:rsidRPr="00BE7830" w:rsidRDefault="00BF5D91" w:rsidP="00BF5D91">
            <w:pPr>
              <w:spacing w:after="360"/>
              <w:rPr>
                <w:sz w:val="22"/>
              </w:rPr>
            </w:pPr>
            <w:r w:rsidRPr="00BE7830">
              <w:rPr>
                <w:sz w:val="22"/>
              </w:rPr>
              <w:t>Id(PK)</w:t>
            </w:r>
          </w:p>
        </w:tc>
        <w:tc>
          <w:tcPr>
            <w:tcW w:w="1517" w:type="dxa"/>
          </w:tcPr>
          <w:p w:rsidR="00BF5D91" w:rsidRPr="00BE7830" w:rsidRDefault="00BF5D91" w:rsidP="00BF5D91">
            <w:pPr>
              <w:spacing w:after="360"/>
              <w:rPr>
                <w:sz w:val="22"/>
              </w:rPr>
            </w:pPr>
            <w:r w:rsidRPr="00BE7830">
              <w:rPr>
                <w:sz w:val="22"/>
              </w:rPr>
              <w:t>Int</w:t>
            </w:r>
          </w:p>
        </w:tc>
        <w:tc>
          <w:tcPr>
            <w:tcW w:w="1437" w:type="dxa"/>
          </w:tcPr>
          <w:p w:rsidR="00BF5D91" w:rsidRPr="00BE7830" w:rsidRDefault="00BF5D91" w:rsidP="00BF5D91">
            <w:pPr>
              <w:spacing w:after="360"/>
              <w:rPr>
                <w:sz w:val="22"/>
              </w:rPr>
            </w:pPr>
            <w:r w:rsidRPr="00BE7830">
              <w:rPr>
                <w:sz w:val="22"/>
              </w:rPr>
              <w:t>10</w:t>
            </w:r>
          </w:p>
        </w:tc>
        <w:tc>
          <w:tcPr>
            <w:tcW w:w="2724" w:type="dxa"/>
          </w:tcPr>
          <w:p w:rsidR="00BF5D91" w:rsidRPr="00BE7830" w:rsidRDefault="00BF5D91" w:rsidP="00BF5D91">
            <w:pPr>
              <w:spacing w:after="360"/>
              <w:rPr>
                <w:sz w:val="22"/>
              </w:rPr>
            </w:pPr>
            <w:r w:rsidRPr="00BE7830">
              <w:rPr>
                <w:sz w:val="22"/>
              </w:rPr>
              <w:t>Id untuk setiap data dalam data makanan</w:t>
            </w:r>
          </w:p>
        </w:tc>
      </w:tr>
      <w:tr w:rsidR="00BF5D91" w:rsidRPr="00BE7830" w:rsidTr="00BF5D91">
        <w:trPr>
          <w:trHeight w:val="242"/>
        </w:trPr>
        <w:tc>
          <w:tcPr>
            <w:tcW w:w="1069" w:type="dxa"/>
          </w:tcPr>
          <w:p w:rsidR="00BF5D91" w:rsidRPr="00BE7830" w:rsidRDefault="00BF5D91" w:rsidP="00BF5D91">
            <w:pPr>
              <w:spacing w:after="360"/>
              <w:rPr>
                <w:sz w:val="22"/>
              </w:rPr>
            </w:pPr>
            <w:r w:rsidRPr="00BE7830">
              <w:rPr>
                <w:sz w:val="22"/>
              </w:rPr>
              <w:t>2.</w:t>
            </w:r>
          </w:p>
        </w:tc>
        <w:tc>
          <w:tcPr>
            <w:tcW w:w="2253" w:type="dxa"/>
          </w:tcPr>
          <w:p w:rsidR="00BF5D91" w:rsidRPr="00BE7830" w:rsidRDefault="00BF5D91" w:rsidP="00BF5D91">
            <w:pPr>
              <w:spacing w:after="360"/>
              <w:rPr>
                <w:sz w:val="22"/>
              </w:rPr>
            </w:pPr>
            <w:r w:rsidRPr="00BE7830">
              <w:rPr>
                <w:sz w:val="22"/>
              </w:rPr>
              <w:t>Nama_makanan</w:t>
            </w:r>
          </w:p>
        </w:tc>
        <w:tc>
          <w:tcPr>
            <w:tcW w:w="1517" w:type="dxa"/>
          </w:tcPr>
          <w:p w:rsidR="00BF5D91" w:rsidRPr="00BE7830" w:rsidRDefault="00BF5D91" w:rsidP="00BF5D91">
            <w:pPr>
              <w:spacing w:after="360"/>
              <w:rPr>
                <w:sz w:val="22"/>
              </w:rPr>
            </w:pPr>
            <w:r w:rsidRPr="00BE7830">
              <w:rPr>
                <w:sz w:val="22"/>
              </w:rPr>
              <w:t>Varchar</w:t>
            </w:r>
          </w:p>
        </w:tc>
        <w:tc>
          <w:tcPr>
            <w:tcW w:w="1437" w:type="dxa"/>
          </w:tcPr>
          <w:p w:rsidR="00BF5D91" w:rsidRPr="00BE7830" w:rsidRDefault="00BF5D91" w:rsidP="00BF5D91">
            <w:pPr>
              <w:spacing w:after="360"/>
              <w:rPr>
                <w:sz w:val="22"/>
              </w:rPr>
            </w:pPr>
            <w:r w:rsidRPr="00BE7830">
              <w:rPr>
                <w:sz w:val="22"/>
              </w:rPr>
              <w:t>30</w:t>
            </w:r>
          </w:p>
        </w:tc>
        <w:tc>
          <w:tcPr>
            <w:tcW w:w="2724" w:type="dxa"/>
          </w:tcPr>
          <w:p w:rsidR="00BF5D91" w:rsidRPr="00BE7830" w:rsidRDefault="00BF5D91" w:rsidP="00BF5D91">
            <w:pPr>
              <w:spacing w:after="360"/>
              <w:rPr>
                <w:sz w:val="22"/>
              </w:rPr>
            </w:pPr>
            <w:r w:rsidRPr="00BE7830">
              <w:rPr>
                <w:sz w:val="22"/>
              </w:rPr>
              <w:t>Nama makanan</w:t>
            </w:r>
          </w:p>
        </w:tc>
      </w:tr>
      <w:tr w:rsidR="00BF5D91" w:rsidRPr="00BE7830" w:rsidTr="00BF5D91">
        <w:trPr>
          <w:trHeight w:val="484"/>
        </w:trPr>
        <w:tc>
          <w:tcPr>
            <w:tcW w:w="1069" w:type="dxa"/>
          </w:tcPr>
          <w:p w:rsidR="00BF5D91" w:rsidRPr="00BE7830" w:rsidRDefault="00BF5D91" w:rsidP="00BF5D91">
            <w:pPr>
              <w:spacing w:after="360"/>
              <w:rPr>
                <w:sz w:val="22"/>
              </w:rPr>
            </w:pPr>
            <w:r w:rsidRPr="00BE7830">
              <w:rPr>
                <w:sz w:val="22"/>
              </w:rPr>
              <w:t>3.</w:t>
            </w:r>
          </w:p>
        </w:tc>
        <w:tc>
          <w:tcPr>
            <w:tcW w:w="2253" w:type="dxa"/>
          </w:tcPr>
          <w:p w:rsidR="00BF5D91" w:rsidRPr="00BE7830" w:rsidRDefault="00BF5D91" w:rsidP="00BF5D91">
            <w:pPr>
              <w:spacing w:after="360"/>
              <w:rPr>
                <w:sz w:val="22"/>
              </w:rPr>
            </w:pPr>
            <w:r w:rsidRPr="00BE7830">
              <w:rPr>
                <w:sz w:val="22"/>
              </w:rPr>
              <w:t>Saiz_hidangan</w:t>
            </w:r>
          </w:p>
        </w:tc>
        <w:tc>
          <w:tcPr>
            <w:tcW w:w="1517" w:type="dxa"/>
          </w:tcPr>
          <w:p w:rsidR="00BF5D91" w:rsidRPr="00BE7830" w:rsidRDefault="00BF5D91" w:rsidP="00BF5D91">
            <w:pPr>
              <w:spacing w:after="360"/>
              <w:rPr>
                <w:sz w:val="22"/>
              </w:rPr>
            </w:pPr>
            <w:r w:rsidRPr="00BE7830">
              <w:rPr>
                <w:sz w:val="22"/>
              </w:rPr>
              <w:t>Int</w:t>
            </w:r>
          </w:p>
        </w:tc>
        <w:tc>
          <w:tcPr>
            <w:tcW w:w="1437" w:type="dxa"/>
          </w:tcPr>
          <w:p w:rsidR="00BF5D91" w:rsidRPr="00BE7830" w:rsidRDefault="00BF5D91" w:rsidP="00BF5D91">
            <w:pPr>
              <w:spacing w:after="360"/>
              <w:rPr>
                <w:sz w:val="22"/>
              </w:rPr>
            </w:pPr>
            <w:r w:rsidRPr="00BE7830">
              <w:rPr>
                <w:sz w:val="22"/>
              </w:rPr>
              <w:t>10</w:t>
            </w:r>
          </w:p>
        </w:tc>
        <w:tc>
          <w:tcPr>
            <w:tcW w:w="2724" w:type="dxa"/>
          </w:tcPr>
          <w:p w:rsidR="00BF5D91" w:rsidRPr="00BE7830" w:rsidRDefault="00BF5D91" w:rsidP="00BF5D91">
            <w:pPr>
              <w:spacing w:after="360"/>
              <w:rPr>
                <w:sz w:val="22"/>
              </w:rPr>
            </w:pPr>
            <w:r w:rsidRPr="00BE7830">
              <w:rPr>
                <w:sz w:val="22"/>
              </w:rPr>
              <w:t>Saiz hidangan yang diinginkan oleh pembeli</w:t>
            </w:r>
          </w:p>
        </w:tc>
      </w:tr>
      <w:tr w:rsidR="00BF5D91" w:rsidRPr="00BE7830" w:rsidTr="00BF5D91">
        <w:trPr>
          <w:trHeight w:val="242"/>
        </w:trPr>
        <w:tc>
          <w:tcPr>
            <w:tcW w:w="1069" w:type="dxa"/>
          </w:tcPr>
          <w:p w:rsidR="00BF5D91" w:rsidRPr="00BE7830" w:rsidRDefault="00BF5D91" w:rsidP="00BF5D91">
            <w:pPr>
              <w:spacing w:after="360"/>
              <w:rPr>
                <w:sz w:val="22"/>
              </w:rPr>
            </w:pPr>
            <w:r w:rsidRPr="00BE7830">
              <w:rPr>
                <w:sz w:val="22"/>
              </w:rPr>
              <w:t xml:space="preserve">4. </w:t>
            </w:r>
          </w:p>
        </w:tc>
        <w:tc>
          <w:tcPr>
            <w:tcW w:w="2253" w:type="dxa"/>
          </w:tcPr>
          <w:p w:rsidR="00BF5D91" w:rsidRPr="00BE7830" w:rsidRDefault="00BF5D91" w:rsidP="00BF5D91">
            <w:pPr>
              <w:spacing w:after="360"/>
              <w:rPr>
                <w:sz w:val="22"/>
              </w:rPr>
            </w:pPr>
            <w:r w:rsidRPr="00BE7830">
              <w:rPr>
                <w:sz w:val="22"/>
              </w:rPr>
              <w:t>Gambar</w:t>
            </w:r>
          </w:p>
        </w:tc>
        <w:tc>
          <w:tcPr>
            <w:tcW w:w="1517" w:type="dxa"/>
          </w:tcPr>
          <w:p w:rsidR="00BF5D91" w:rsidRPr="00BE7830" w:rsidRDefault="00BF5D91" w:rsidP="00BF5D91">
            <w:pPr>
              <w:spacing w:after="360"/>
              <w:rPr>
                <w:sz w:val="22"/>
              </w:rPr>
            </w:pPr>
            <w:r w:rsidRPr="00BE7830">
              <w:rPr>
                <w:sz w:val="22"/>
              </w:rPr>
              <w:t>Varchar</w:t>
            </w:r>
          </w:p>
        </w:tc>
        <w:tc>
          <w:tcPr>
            <w:tcW w:w="1437" w:type="dxa"/>
          </w:tcPr>
          <w:p w:rsidR="00BF5D91" w:rsidRPr="00BE7830" w:rsidRDefault="00BF5D91" w:rsidP="00BF5D91">
            <w:pPr>
              <w:spacing w:after="360"/>
              <w:rPr>
                <w:sz w:val="22"/>
              </w:rPr>
            </w:pPr>
            <w:r w:rsidRPr="00BE7830">
              <w:rPr>
                <w:sz w:val="22"/>
              </w:rPr>
              <w:t>20</w:t>
            </w:r>
          </w:p>
        </w:tc>
        <w:tc>
          <w:tcPr>
            <w:tcW w:w="2724" w:type="dxa"/>
          </w:tcPr>
          <w:p w:rsidR="00BF5D91" w:rsidRPr="00BE7830" w:rsidRDefault="00BF5D91" w:rsidP="00BF5D91">
            <w:pPr>
              <w:spacing w:after="360"/>
              <w:rPr>
                <w:sz w:val="22"/>
              </w:rPr>
            </w:pPr>
            <w:r w:rsidRPr="00BE7830">
              <w:rPr>
                <w:sz w:val="22"/>
              </w:rPr>
              <w:t>Gambar makanan</w:t>
            </w:r>
          </w:p>
        </w:tc>
      </w:tr>
      <w:tr w:rsidR="00BF5D91" w:rsidRPr="00BE7830" w:rsidTr="00BF5D91">
        <w:trPr>
          <w:trHeight w:val="484"/>
        </w:trPr>
        <w:tc>
          <w:tcPr>
            <w:tcW w:w="1069" w:type="dxa"/>
          </w:tcPr>
          <w:p w:rsidR="00BF5D91" w:rsidRPr="00BE7830" w:rsidRDefault="00BF5D91" w:rsidP="00BF5D91">
            <w:pPr>
              <w:spacing w:after="360"/>
              <w:rPr>
                <w:sz w:val="22"/>
              </w:rPr>
            </w:pPr>
            <w:r w:rsidRPr="00BE7830">
              <w:rPr>
                <w:sz w:val="22"/>
              </w:rPr>
              <w:t xml:space="preserve">5. </w:t>
            </w:r>
          </w:p>
        </w:tc>
        <w:tc>
          <w:tcPr>
            <w:tcW w:w="2253" w:type="dxa"/>
          </w:tcPr>
          <w:p w:rsidR="00BF5D91" w:rsidRPr="00BE7830" w:rsidRDefault="00BF5D91" w:rsidP="00BF5D91">
            <w:pPr>
              <w:spacing w:after="360"/>
              <w:rPr>
                <w:sz w:val="22"/>
              </w:rPr>
            </w:pPr>
            <w:r w:rsidRPr="00BE7830">
              <w:rPr>
                <w:sz w:val="22"/>
              </w:rPr>
              <w:t>Harga</w:t>
            </w:r>
          </w:p>
        </w:tc>
        <w:tc>
          <w:tcPr>
            <w:tcW w:w="1517" w:type="dxa"/>
          </w:tcPr>
          <w:p w:rsidR="00BF5D91" w:rsidRPr="00BE7830" w:rsidRDefault="00BF5D91" w:rsidP="00BF5D91">
            <w:pPr>
              <w:spacing w:after="360"/>
              <w:rPr>
                <w:sz w:val="22"/>
              </w:rPr>
            </w:pPr>
            <w:r w:rsidRPr="00BE7830">
              <w:rPr>
                <w:sz w:val="22"/>
              </w:rPr>
              <w:t>Double</w:t>
            </w:r>
          </w:p>
        </w:tc>
        <w:tc>
          <w:tcPr>
            <w:tcW w:w="1437" w:type="dxa"/>
          </w:tcPr>
          <w:p w:rsidR="00BF5D91" w:rsidRPr="00BE7830" w:rsidRDefault="00BF5D91" w:rsidP="00BF5D91">
            <w:pPr>
              <w:spacing w:after="360"/>
              <w:rPr>
                <w:sz w:val="22"/>
              </w:rPr>
            </w:pPr>
          </w:p>
        </w:tc>
        <w:tc>
          <w:tcPr>
            <w:tcW w:w="2724" w:type="dxa"/>
          </w:tcPr>
          <w:p w:rsidR="00BF5D91" w:rsidRPr="00BE7830" w:rsidRDefault="00BF5D91" w:rsidP="00BF5D91">
            <w:pPr>
              <w:spacing w:after="360"/>
              <w:rPr>
                <w:sz w:val="22"/>
              </w:rPr>
            </w:pPr>
            <w:r w:rsidRPr="00BE7830">
              <w:rPr>
                <w:sz w:val="22"/>
              </w:rPr>
              <w:t>Harga makanan yang ditetapkan pembeli</w:t>
            </w:r>
          </w:p>
        </w:tc>
      </w:tr>
    </w:tbl>
    <w:p w:rsidR="00BF5D91" w:rsidRPr="00BE7830" w:rsidRDefault="00BF5D91" w:rsidP="00BF5D91">
      <w:pPr>
        <w:tabs>
          <w:tab w:val="left" w:pos="3450"/>
        </w:tabs>
        <w:rPr>
          <w:sz w:val="22"/>
        </w:rPr>
      </w:pPr>
    </w:p>
    <w:p w:rsidR="00BF5D91" w:rsidRDefault="00BF5D91" w:rsidP="00BF5D91">
      <w:pPr>
        <w:jc w:val="center"/>
        <w:rPr>
          <w:sz w:val="22"/>
          <w:lang w:val="ms-MY"/>
        </w:rPr>
      </w:pPr>
    </w:p>
    <w:p w:rsidR="00BF5D91" w:rsidRDefault="00BF5D91" w:rsidP="00BF5D91">
      <w:pPr>
        <w:jc w:val="center"/>
        <w:rPr>
          <w:sz w:val="22"/>
          <w:lang w:val="ms-MY"/>
        </w:rPr>
      </w:pPr>
    </w:p>
    <w:p w:rsidR="00BF5D91" w:rsidRDefault="00BF5D91" w:rsidP="00BF5D91">
      <w:pPr>
        <w:jc w:val="center"/>
        <w:rPr>
          <w:sz w:val="22"/>
          <w:lang w:val="ms-MY"/>
        </w:rPr>
      </w:pPr>
    </w:p>
    <w:p w:rsidR="00BF5D91" w:rsidRPr="00B5247E" w:rsidRDefault="00BF5D91" w:rsidP="00B5247E">
      <w:pPr>
        <w:jc w:val="center"/>
        <w:rPr>
          <w:sz w:val="22"/>
          <w:lang w:val="ms-MY"/>
        </w:rPr>
      </w:pPr>
      <w:r>
        <w:rPr>
          <w:sz w:val="22"/>
          <w:lang w:val="ms-MY"/>
        </w:rPr>
        <w:t>Jadual 4.4</w:t>
      </w:r>
      <w:r w:rsidRPr="00BE7830">
        <w:rPr>
          <w:sz w:val="22"/>
          <w:lang w:val="ms-MY"/>
        </w:rPr>
        <w:t xml:space="preserve"> Kamus Data Pesanan</w:t>
      </w:r>
    </w:p>
    <w:p w:rsidR="00BF5D91" w:rsidRPr="0013483E" w:rsidRDefault="00BF5D91" w:rsidP="00BF5D91">
      <w:pPr>
        <w:spacing w:after="0"/>
        <w:ind w:left="0" w:firstLine="0"/>
        <w:jc w:val="left"/>
      </w:pPr>
    </w:p>
    <w:tbl>
      <w:tblPr>
        <w:tblW w:w="9221" w:type="dxa"/>
        <w:tblCellMar>
          <w:top w:w="15" w:type="dxa"/>
          <w:left w:w="15" w:type="dxa"/>
          <w:bottom w:w="15" w:type="dxa"/>
          <w:right w:w="15" w:type="dxa"/>
        </w:tblCellMar>
        <w:tblLook w:val="04A0" w:firstRow="1" w:lastRow="0" w:firstColumn="1" w:lastColumn="0" w:noHBand="0" w:noVBand="1"/>
      </w:tblPr>
      <w:tblGrid>
        <w:gridCol w:w="354"/>
        <w:gridCol w:w="1909"/>
        <w:gridCol w:w="770"/>
        <w:gridCol w:w="1202"/>
        <w:gridCol w:w="4986"/>
      </w:tblGrid>
      <w:tr w:rsidR="00BF5D91" w:rsidRPr="0013483E" w:rsidTr="00B5247E">
        <w:trPr>
          <w:trHeight w:val="20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Bil</w:t>
            </w:r>
          </w:p>
        </w:tc>
        <w:tc>
          <w:tcPr>
            <w:tcW w:w="19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Nama Attribut</w:t>
            </w:r>
          </w:p>
        </w:tc>
        <w:tc>
          <w:tcPr>
            <w:tcW w:w="7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Jenis Dat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 xml:space="preserve">Medan Data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Keterangan</w:t>
            </w:r>
          </w:p>
        </w:tc>
      </w:tr>
      <w:tr w:rsidR="00BF5D91" w:rsidRPr="0013483E" w:rsidTr="00B5247E">
        <w:trPr>
          <w:trHeight w:val="41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1.</w:t>
            </w:r>
          </w:p>
        </w:tc>
        <w:tc>
          <w:tcPr>
            <w:tcW w:w="19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Id(PK)</w:t>
            </w:r>
          </w:p>
        </w:tc>
        <w:tc>
          <w:tcPr>
            <w:tcW w:w="7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I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Id untuk setiap data dalam data pesanan</w:t>
            </w:r>
          </w:p>
        </w:tc>
      </w:tr>
      <w:tr w:rsidR="00BF5D91" w:rsidRPr="0013483E" w:rsidTr="00B5247E">
        <w:trPr>
          <w:trHeight w:val="20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2.</w:t>
            </w:r>
          </w:p>
        </w:tc>
        <w:tc>
          <w:tcPr>
            <w:tcW w:w="19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Nama_makanan</w:t>
            </w:r>
          </w:p>
        </w:tc>
        <w:tc>
          <w:tcPr>
            <w:tcW w:w="7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Varch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3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Nama makanan yang ingin dipesan</w:t>
            </w:r>
          </w:p>
        </w:tc>
      </w:tr>
      <w:tr w:rsidR="00BF5D91" w:rsidRPr="0013483E" w:rsidTr="00B5247E">
        <w:trPr>
          <w:trHeight w:val="41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3.</w:t>
            </w:r>
          </w:p>
        </w:tc>
        <w:tc>
          <w:tcPr>
            <w:tcW w:w="19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Saiz_hidangan</w:t>
            </w:r>
          </w:p>
        </w:tc>
        <w:tc>
          <w:tcPr>
            <w:tcW w:w="7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Varch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Saiz hidangan yang ingin dipesan</w:t>
            </w:r>
          </w:p>
        </w:tc>
      </w:tr>
      <w:tr w:rsidR="00BF5D91" w:rsidRPr="0013483E" w:rsidTr="00B5247E">
        <w:trPr>
          <w:trHeight w:val="20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 xml:space="preserve">4. </w:t>
            </w:r>
          </w:p>
        </w:tc>
        <w:tc>
          <w:tcPr>
            <w:tcW w:w="19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Lokasi</w:t>
            </w:r>
          </w:p>
        </w:tc>
        <w:tc>
          <w:tcPr>
            <w:tcW w:w="7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Varch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2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F5D91" w:rsidRPr="0013483E" w:rsidRDefault="00BF5D91" w:rsidP="00BF5D91">
            <w:pPr>
              <w:spacing w:after="360"/>
              <w:ind w:left="0"/>
            </w:pPr>
            <w:r w:rsidRPr="0013483E">
              <w:rPr>
                <w:sz w:val="22"/>
              </w:rPr>
              <w:t>Latitud dan logitud pengguna</w:t>
            </w:r>
          </w:p>
        </w:tc>
      </w:tr>
    </w:tbl>
    <w:p w:rsidR="00BF5D91" w:rsidRPr="00BE7830" w:rsidRDefault="00BF5D91" w:rsidP="00BF5D91">
      <w:pPr>
        <w:tabs>
          <w:tab w:val="left" w:pos="3450"/>
        </w:tabs>
        <w:rPr>
          <w:sz w:val="22"/>
        </w:rPr>
      </w:pPr>
    </w:p>
    <w:p w:rsidR="00BF5D91" w:rsidRPr="00BE7830" w:rsidRDefault="00BF5D91" w:rsidP="00BF5D91">
      <w:pPr>
        <w:tabs>
          <w:tab w:val="left" w:pos="3450"/>
        </w:tabs>
        <w:jc w:val="center"/>
        <w:rPr>
          <w:sz w:val="22"/>
        </w:rPr>
      </w:pPr>
    </w:p>
    <w:p w:rsidR="00BF5D91" w:rsidRDefault="00BF5D91" w:rsidP="00B5247E">
      <w:pPr>
        <w:ind w:left="0" w:firstLine="0"/>
        <w:rPr>
          <w:sz w:val="22"/>
          <w:lang w:val="ms-MY"/>
        </w:rPr>
      </w:pPr>
    </w:p>
    <w:p w:rsidR="00BF5D91" w:rsidRDefault="00BF5D91" w:rsidP="00BF5D91">
      <w:pPr>
        <w:jc w:val="center"/>
        <w:rPr>
          <w:sz w:val="22"/>
          <w:lang w:val="ms-MY"/>
        </w:rPr>
      </w:pPr>
    </w:p>
    <w:p w:rsidR="00BF5D91" w:rsidRDefault="00BF5D91" w:rsidP="00BF5D91">
      <w:pPr>
        <w:jc w:val="center"/>
        <w:rPr>
          <w:sz w:val="22"/>
          <w:lang w:val="ms-MY"/>
        </w:rPr>
      </w:pPr>
      <w:r>
        <w:rPr>
          <w:sz w:val="22"/>
          <w:lang w:val="ms-MY"/>
        </w:rPr>
        <w:t>Jadual 4.5</w:t>
      </w:r>
      <w:r w:rsidRPr="00BE7830">
        <w:rPr>
          <w:sz w:val="22"/>
          <w:lang w:val="ms-MY"/>
        </w:rPr>
        <w:t xml:space="preserve"> Kamus Data </w:t>
      </w:r>
      <w:r>
        <w:rPr>
          <w:sz w:val="22"/>
          <w:lang w:val="ms-MY"/>
        </w:rPr>
        <w:t>Transaksi</w:t>
      </w:r>
    </w:p>
    <w:tbl>
      <w:tblPr>
        <w:tblStyle w:val="TableGrid0"/>
        <w:tblpPr w:leftFromText="180" w:rightFromText="180" w:vertAnchor="text" w:horzAnchor="margin" w:tblpY="587"/>
        <w:tblW w:w="8975" w:type="dxa"/>
        <w:tblLook w:val="04A0" w:firstRow="1" w:lastRow="0" w:firstColumn="1" w:lastColumn="0" w:noHBand="0" w:noVBand="1"/>
      </w:tblPr>
      <w:tblGrid>
        <w:gridCol w:w="1164"/>
        <w:gridCol w:w="2426"/>
        <w:gridCol w:w="1651"/>
        <w:gridCol w:w="1543"/>
        <w:gridCol w:w="2191"/>
      </w:tblGrid>
      <w:tr w:rsidR="00BF5D91" w:rsidRPr="00BE7830" w:rsidTr="00BF5D91">
        <w:trPr>
          <w:trHeight w:val="219"/>
        </w:trPr>
        <w:tc>
          <w:tcPr>
            <w:tcW w:w="1164" w:type="dxa"/>
          </w:tcPr>
          <w:p w:rsidR="00BF5D91" w:rsidRPr="00BE7830" w:rsidRDefault="00BF5D91" w:rsidP="00BF5D91">
            <w:pPr>
              <w:spacing w:after="360"/>
              <w:rPr>
                <w:sz w:val="22"/>
              </w:rPr>
            </w:pPr>
            <w:r w:rsidRPr="00BE7830">
              <w:rPr>
                <w:sz w:val="22"/>
              </w:rPr>
              <w:t>Bil</w:t>
            </w:r>
          </w:p>
        </w:tc>
        <w:tc>
          <w:tcPr>
            <w:tcW w:w="2426" w:type="dxa"/>
          </w:tcPr>
          <w:p w:rsidR="00BF5D91" w:rsidRPr="00BE7830" w:rsidRDefault="00BF5D91" w:rsidP="00BF5D91">
            <w:pPr>
              <w:spacing w:after="360"/>
              <w:rPr>
                <w:sz w:val="22"/>
              </w:rPr>
            </w:pPr>
            <w:r w:rsidRPr="00BE7830">
              <w:rPr>
                <w:sz w:val="22"/>
              </w:rPr>
              <w:t>Nama Attribut</w:t>
            </w:r>
          </w:p>
        </w:tc>
        <w:tc>
          <w:tcPr>
            <w:tcW w:w="1651" w:type="dxa"/>
          </w:tcPr>
          <w:p w:rsidR="00BF5D91" w:rsidRPr="00BE7830" w:rsidRDefault="00BF5D91" w:rsidP="00BF5D91">
            <w:pPr>
              <w:spacing w:after="360"/>
              <w:rPr>
                <w:sz w:val="22"/>
              </w:rPr>
            </w:pPr>
            <w:r w:rsidRPr="00BE7830">
              <w:rPr>
                <w:sz w:val="22"/>
              </w:rPr>
              <w:t>Jenis Data</w:t>
            </w:r>
          </w:p>
        </w:tc>
        <w:tc>
          <w:tcPr>
            <w:tcW w:w="1543" w:type="dxa"/>
          </w:tcPr>
          <w:p w:rsidR="00BF5D91" w:rsidRPr="00BE7830" w:rsidRDefault="00BF5D91" w:rsidP="00BF5D91">
            <w:pPr>
              <w:spacing w:after="360"/>
              <w:rPr>
                <w:sz w:val="22"/>
              </w:rPr>
            </w:pPr>
            <w:r w:rsidRPr="00BE7830">
              <w:rPr>
                <w:sz w:val="22"/>
              </w:rPr>
              <w:t xml:space="preserve">Medan Data </w:t>
            </w:r>
          </w:p>
        </w:tc>
        <w:tc>
          <w:tcPr>
            <w:tcW w:w="2191" w:type="dxa"/>
          </w:tcPr>
          <w:p w:rsidR="00BF5D91" w:rsidRPr="00BE7830" w:rsidRDefault="00BF5D91" w:rsidP="00BF5D91">
            <w:pPr>
              <w:spacing w:after="360"/>
              <w:rPr>
                <w:sz w:val="22"/>
              </w:rPr>
            </w:pPr>
            <w:r w:rsidRPr="00BE7830">
              <w:rPr>
                <w:sz w:val="22"/>
              </w:rPr>
              <w:t>Keterangan</w:t>
            </w:r>
          </w:p>
        </w:tc>
      </w:tr>
      <w:tr w:rsidR="00BF5D91" w:rsidRPr="00BE7830" w:rsidTr="00BF5D91">
        <w:trPr>
          <w:trHeight w:val="439"/>
        </w:trPr>
        <w:tc>
          <w:tcPr>
            <w:tcW w:w="1164" w:type="dxa"/>
          </w:tcPr>
          <w:p w:rsidR="00BF5D91" w:rsidRPr="00BE7830" w:rsidRDefault="00BF5D91" w:rsidP="00BF5D91">
            <w:pPr>
              <w:spacing w:after="360"/>
              <w:rPr>
                <w:sz w:val="22"/>
              </w:rPr>
            </w:pPr>
            <w:r w:rsidRPr="00BE7830">
              <w:rPr>
                <w:sz w:val="22"/>
              </w:rPr>
              <w:t>1.</w:t>
            </w:r>
          </w:p>
        </w:tc>
        <w:tc>
          <w:tcPr>
            <w:tcW w:w="2426" w:type="dxa"/>
          </w:tcPr>
          <w:p w:rsidR="00BF5D91" w:rsidRPr="00BE7830" w:rsidRDefault="00BF5D91" w:rsidP="00BF5D91">
            <w:pPr>
              <w:spacing w:after="360"/>
              <w:rPr>
                <w:sz w:val="22"/>
              </w:rPr>
            </w:pPr>
            <w:r w:rsidRPr="00BE7830">
              <w:rPr>
                <w:sz w:val="22"/>
              </w:rPr>
              <w:t>Id(PK)</w:t>
            </w:r>
          </w:p>
        </w:tc>
        <w:tc>
          <w:tcPr>
            <w:tcW w:w="1651" w:type="dxa"/>
          </w:tcPr>
          <w:p w:rsidR="00BF5D91" w:rsidRPr="00BE7830" w:rsidRDefault="00BF5D91" w:rsidP="00BF5D91">
            <w:pPr>
              <w:spacing w:after="360"/>
              <w:rPr>
                <w:sz w:val="22"/>
              </w:rPr>
            </w:pPr>
            <w:r w:rsidRPr="00BE7830">
              <w:rPr>
                <w:sz w:val="22"/>
              </w:rPr>
              <w:t>Int</w:t>
            </w:r>
          </w:p>
        </w:tc>
        <w:tc>
          <w:tcPr>
            <w:tcW w:w="1543" w:type="dxa"/>
          </w:tcPr>
          <w:p w:rsidR="00BF5D91" w:rsidRPr="00BE7830" w:rsidRDefault="00BF5D91" w:rsidP="00BF5D91">
            <w:pPr>
              <w:spacing w:after="360"/>
              <w:rPr>
                <w:sz w:val="22"/>
              </w:rPr>
            </w:pPr>
            <w:r w:rsidRPr="00BE7830">
              <w:rPr>
                <w:sz w:val="22"/>
              </w:rPr>
              <w:t>10</w:t>
            </w:r>
          </w:p>
        </w:tc>
        <w:tc>
          <w:tcPr>
            <w:tcW w:w="2191" w:type="dxa"/>
          </w:tcPr>
          <w:p w:rsidR="00BF5D91" w:rsidRPr="00BE7830" w:rsidRDefault="00BF5D91" w:rsidP="00BF5D91">
            <w:pPr>
              <w:spacing w:after="360"/>
              <w:rPr>
                <w:sz w:val="22"/>
              </w:rPr>
            </w:pPr>
            <w:r w:rsidRPr="00BE7830">
              <w:rPr>
                <w:sz w:val="22"/>
              </w:rPr>
              <w:t xml:space="preserve">Id untuk setiap </w:t>
            </w:r>
            <w:r>
              <w:rPr>
                <w:sz w:val="22"/>
              </w:rPr>
              <w:t>transaksi</w:t>
            </w:r>
          </w:p>
        </w:tc>
      </w:tr>
      <w:tr w:rsidR="00BF5D91" w:rsidRPr="00BE7830" w:rsidTr="00BF5D91">
        <w:trPr>
          <w:trHeight w:val="219"/>
        </w:trPr>
        <w:tc>
          <w:tcPr>
            <w:tcW w:w="1164" w:type="dxa"/>
          </w:tcPr>
          <w:p w:rsidR="00BF5D91" w:rsidRPr="00BE7830" w:rsidRDefault="00BF5D91" w:rsidP="00BF5D91">
            <w:pPr>
              <w:spacing w:after="360"/>
              <w:rPr>
                <w:sz w:val="22"/>
              </w:rPr>
            </w:pPr>
            <w:r w:rsidRPr="00BE7830">
              <w:rPr>
                <w:sz w:val="22"/>
              </w:rPr>
              <w:t>2.</w:t>
            </w:r>
          </w:p>
        </w:tc>
        <w:tc>
          <w:tcPr>
            <w:tcW w:w="2426" w:type="dxa"/>
          </w:tcPr>
          <w:p w:rsidR="00BF5D91" w:rsidRPr="00BE7830" w:rsidRDefault="00BF5D91" w:rsidP="00BF5D91">
            <w:pPr>
              <w:spacing w:after="360"/>
              <w:rPr>
                <w:sz w:val="22"/>
              </w:rPr>
            </w:pPr>
            <w:r>
              <w:rPr>
                <w:sz w:val="22"/>
              </w:rPr>
              <w:t>Id_Perincian Pesanan</w:t>
            </w:r>
          </w:p>
        </w:tc>
        <w:tc>
          <w:tcPr>
            <w:tcW w:w="1651" w:type="dxa"/>
          </w:tcPr>
          <w:p w:rsidR="00BF5D91" w:rsidRPr="00BE7830" w:rsidRDefault="00BF5D91" w:rsidP="00BF5D91">
            <w:pPr>
              <w:spacing w:after="360"/>
              <w:rPr>
                <w:sz w:val="22"/>
              </w:rPr>
            </w:pPr>
            <w:r>
              <w:rPr>
                <w:sz w:val="22"/>
              </w:rPr>
              <w:t>Int</w:t>
            </w:r>
          </w:p>
        </w:tc>
        <w:tc>
          <w:tcPr>
            <w:tcW w:w="1543" w:type="dxa"/>
          </w:tcPr>
          <w:p w:rsidR="00BF5D91" w:rsidRPr="00BE7830" w:rsidRDefault="00BF5D91" w:rsidP="00BF5D91">
            <w:pPr>
              <w:spacing w:after="360"/>
              <w:rPr>
                <w:sz w:val="22"/>
              </w:rPr>
            </w:pPr>
            <w:r>
              <w:rPr>
                <w:sz w:val="22"/>
              </w:rPr>
              <w:t>10</w:t>
            </w:r>
          </w:p>
        </w:tc>
        <w:tc>
          <w:tcPr>
            <w:tcW w:w="2191" w:type="dxa"/>
          </w:tcPr>
          <w:p w:rsidR="00BF5D91" w:rsidRPr="00BE7830" w:rsidRDefault="00BF5D91" w:rsidP="00BF5D91">
            <w:pPr>
              <w:spacing w:after="360"/>
              <w:rPr>
                <w:sz w:val="22"/>
              </w:rPr>
            </w:pPr>
            <w:r>
              <w:rPr>
                <w:sz w:val="22"/>
              </w:rPr>
              <w:t>Id untuk perincian makanan setiap pesanan</w:t>
            </w:r>
          </w:p>
        </w:tc>
      </w:tr>
      <w:tr w:rsidR="00BF5D91" w:rsidRPr="00BE7830" w:rsidTr="00BF5D91">
        <w:trPr>
          <w:trHeight w:val="439"/>
        </w:trPr>
        <w:tc>
          <w:tcPr>
            <w:tcW w:w="1164" w:type="dxa"/>
          </w:tcPr>
          <w:p w:rsidR="00BF5D91" w:rsidRPr="00BE7830" w:rsidRDefault="00BF5D91" w:rsidP="00BF5D91">
            <w:pPr>
              <w:spacing w:after="360"/>
              <w:rPr>
                <w:sz w:val="22"/>
              </w:rPr>
            </w:pPr>
            <w:r w:rsidRPr="00BE7830">
              <w:rPr>
                <w:sz w:val="22"/>
              </w:rPr>
              <w:t>3.</w:t>
            </w:r>
          </w:p>
        </w:tc>
        <w:tc>
          <w:tcPr>
            <w:tcW w:w="2426" w:type="dxa"/>
          </w:tcPr>
          <w:p w:rsidR="00BF5D91" w:rsidRPr="00BE7830" w:rsidRDefault="00BF5D91" w:rsidP="00BF5D91">
            <w:pPr>
              <w:spacing w:after="360"/>
              <w:rPr>
                <w:sz w:val="22"/>
              </w:rPr>
            </w:pPr>
            <w:r>
              <w:rPr>
                <w:sz w:val="22"/>
              </w:rPr>
              <w:t>Id_Pesanan</w:t>
            </w:r>
          </w:p>
        </w:tc>
        <w:tc>
          <w:tcPr>
            <w:tcW w:w="1651" w:type="dxa"/>
          </w:tcPr>
          <w:p w:rsidR="00BF5D91" w:rsidRPr="00BE7830" w:rsidRDefault="00BF5D91" w:rsidP="00BF5D91">
            <w:pPr>
              <w:spacing w:after="360"/>
              <w:rPr>
                <w:sz w:val="22"/>
              </w:rPr>
            </w:pPr>
            <w:r w:rsidRPr="00BE7830">
              <w:rPr>
                <w:sz w:val="22"/>
              </w:rPr>
              <w:t>Int</w:t>
            </w:r>
          </w:p>
        </w:tc>
        <w:tc>
          <w:tcPr>
            <w:tcW w:w="1543" w:type="dxa"/>
          </w:tcPr>
          <w:p w:rsidR="00BF5D91" w:rsidRPr="00BE7830" w:rsidRDefault="00BF5D91" w:rsidP="00BF5D91">
            <w:pPr>
              <w:spacing w:after="360"/>
              <w:rPr>
                <w:sz w:val="22"/>
              </w:rPr>
            </w:pPr>
            <w:r w:rsidRPr="00BE7830">
              <w:rPr>
                <w:sz w:val="22"/>
              </w:rPr>
              <w:t>10</w:t>
            </w:r>
          </w:p>
        </w:tc>
        <w:tc>
          <w:tcPr>
            <w:tcW w:w="2191" w:type="dxa"/>
          </w:tcPr>
          <w:p w:rsidR="00BF5D91" w:rsidRPr="00BE7830" w:rsidRDefault="00BF5D91" w:rsidP="00BF5D91">
            <w:pPr>
              <w:spacing w:after="360"/>
              <w:rPr>
                <w:sz w:val="22"/>
              </w:rPr>
            </w:pPr>
            <w:r w:rsidRPr="00BE7830">
              <w:rPr>
                <w:sz w:val="22"/>
              </w:rPr>
              <w:t xml:space="preserve">Id untuk setiap </w:t>
            </w:r>
            <w:r>
              <w:rPr>
                <w:sz w:val="22"/>
              </w:rPr>
              <w:t>pesanan</w:t>
            </w:r>
          </w:p>
        </w:tc>
      </w:tr>
      <w:tr w:rsidR="00BF5D91" w:rsidRPr="00BE7830" w:rsidTr="00BF5D91">
        <w:trPr>
          <w:trHeight w:val="219"/>
        </w:trPr>
        <w:tc>
          <w:tcPr>
            <w:tcW w:w="1164" w:type="dxa"/>
          </w:tcPr>
          <w:p w:rsidR="00BF5D91" w:rsidRPr="00BE7830" w:rsidRDefault="00BF5D91" w:rsidP="00BF5D91">
            <w:pPr>
              <w:spacing w:after="360"/>
              <w:rPr>
                <w:sz w:val="22"/>
              </w:rPr>
            </w:pPr>
            <w:r w:rsidRPr="00BE7830">
              <w:rPr>
                <w:sz w:val="22"/>
              </w:rPr>
              <w:t xml:space="preserve">4. </w:t>
            </w:r>
          </w:p>
        </w:tc>
        <w:tc>
          <w:tcPr>
            <w:tcW w:w="2426" w:type="dxa"/>
          </w:tcPr>
          <w:p w:rsidR="00BF5D91" w:rsidRPr="00BE7830" w:rsidRDefault="00BF5D91" w:rsidP="00BF5D91">
            <w:pPr>
              <w:spacing w:after="360"/>
              <w:rPr>
                <w:sz w:val="22"/>
              </w:rPr>
            </w:pPr>
            <w:r>
              <w:rPr>
                <w:sz w:val="22"/>
              </w:rPr>
              <w:t>Id_Penjual</w:t>
            </w:r>
          </w:p>
        </w:tc>
        <w:tc>
          <w:tcPr>
            <w:tcW w:w="1651" w:type="dxa"/>
          </w:tcPr>
          <w:p w:rsidR="00BF5D91" w:rsidRPr="00BE7830" w:rsidRDefault="00BF5D91" w:rsidP="00BF5D91">
            <w:pPr>
              <w:spacing w:after="360"/>
              <w:rPr>
                <w:sz w:val="22"/>
              </w:rPr>
            </w:pPr>
            <w:r>
              <w:rPr>
                <w:sz w:val="22"/>
              </w:rPr>
              <w:t>Int</w:t>
            </w:r>
          </w:p>
        </w:tc>
        <w:tc>
          <w:tcPr>
            <w:tcW w:w="1543" w:type="dxa"/>
          </w:tcPr>
          <w:p w:rsidR="00BF5D91" w:rsidRPr="00BE7830" w:rsidRDefault="00BF5D91" w:rsidP="00BF5D91">
            <w:pPr>
              <w:spacing w:after="360"/>
              <w:rPr>
                <w:sz w:val="22"/>
              </w:rPr>
            </w:pPr>
            <w:r>
              <w:rPr>
                <w:sz w:val="22"/>
              </w:rPr>
              <w:t>10</w:t>
            </w:r>
          </w:p>
        </w:tc>
        <w:tc>
          <w:tcPr>
            <w:tcW w:w="2191" w:type="dxa"/>
          </w:tcPr>
          <w:p w:rsidR="00BF5D91" w:rsidRPr="00BE7830" w:rsidRDefault="00BF5D91" w:rsidP="00BF5D91">
            <w:pPr>
              <w:spacing w:after="360"/>
              <w:rPr>
                <w:sz w:val="22"/>
              </w:rPr>
            </w:pPr>
            <w:r>
              <w:rPr>
                <w:sz w:val="22"/>
              </w:rPr>
              <w:t>Id untuk penjual</w:t>
            </w:r>
          </w:p>
        </w:tc>
      </w:tr>
    </w:tbl>
    <w:p w:rsidR="00BF5D91" w:rsidRPr="00BE7830" w:rsidRDefault="00BF5D91" w:rsidP="00BF5D91">
      <w:pPr>
        <w:jc w:val="center"/>
        <w:rPr>
          <w:sz w:val="22"/>
          <w:lang w:val="ms-MY"/>
        </w:rPr>
      </w:pPr>
    </w:p>
    <w:p w:rsidR="00BF5D91" w:rsidRPr="00BE7830" w:rsidRDefault="00BF5D91" w:rsidP="00BF5D91">
      <w:pPr>
        <w:jc w:val="center"/>
        <w:rPr>
          <w:sz w:val="22"/>
          <w:lang w:val="ms-MY"/>
        </w:rPr>
      </w:pPr>
    </w:p>
    <w:tbl>
      <w:tblPr>
        <w:tblStyle w:val="TableGrid0"/>
        <w:tblpPr w:leftFromText="180" w:rightFromText="180" w:vertAnchor="page" w:horzAnchor="margin" w:tblpY="8322"/>
        <w:tblW w:w="9073" w:type="dxa"/>
        <w:tblLook w:val="04A0" w:firstRow="1" w:lastRow="0" w:firstColumn="1" w:lastColumn="0" w:noHBand="0" w:noVBand="1"/>
      </w:tblPr>
      <w:tblGrid>
        <w:gridCol w:w="1144"/>
        <w:gridCol w:w="2423"/>
        <w:gridCol w:w="1557"/>
        <w:gridCol w:w="1517"/>
        <w:gridCol w:w="2432"/>
      </w:tblGrid>
      <w:tr w:rsidR="00BF5D91" w:rsidRPr="00BE7830" w:rsidTr="00B5247E">
        <w:trPr>
          <w:trHeight w:val="252"/>
        </w:trPr>
        <w:tc>
          <w:tcPr>
            <w:tcW w:w="1144" w:type="dxa"/>
          </w:tcPr>
          <w:p w:rsidR="00BF5D91" w:rsidRPr="00BE7830" w:rsidRDefault="00BF5D91" w:rsidP="00B5247E">
            <w:pPr>
              <w:spacing w:after="360"/>
              <w:rPr>
                <w:sz w:val="22"/>
              </w:rPr>
            </w:pPr>
            <w:r w:rsidRPr="00BE7830">
              <w:rPr>
                <w:sz w:val="22"/>
              </w:rPr>
              <w:t>Bil</w:t>
            </w:r>
          </w:p>
        </w:tc>
        <w:tc>
          <w:tcPr>
            <w:tcW w:w="2423" w:type="dxa"/>
          </w:tcPr>
          <w:p w:rsidR="00BF5D91" w:rsidRPr="00BE7830" w:rsidRDefault="00BF5D91" w:rsidP="00B5247E">
            <w:pPr>
              <w:spacing w:after="360"/>
              <w:rPr>
                <w:sz w:val="22"/>
              </w:rPr>
            </w:pPr>
            <w:r w:rsidRPr="00BE7830">
              <w:rPr>
                <w:sz w:val="22"/>
              </w:rPr>
              <w:t>Nama Attribut</w:t>
            </w:r>
          </w:p>
        </w:tc>
        <w:tc>
          <w:tcPr>
            <w:tcW w:w="1557" w:type="dxa"/>
          </w:tcPr>
          <w:p w:rsidR="00BF5D91" w:rsidRPr="00BE7830" w:rsidRDefault="00BF5D91" w:rsidP="00B5247E">
            <w:pPr>
              <w:spacing w:after="360"/>
              <w:rPr>
                <w:sz w:val="22"/>
              </w:rPr>
            </w:pPr>
            <w:r w:rsidRPr="00BE7830">
              <w:rPr>
                <w:sz w:val="22"/>
              </w:rPr>
              <w:t>Jenis Data</w:t>
            </w:r>
          </w:p>
        </w:tc>
        <w:tc>
          <w:tcPr>
            <w:tcW w:w="1517" w:type="dxa"/>
          </w:tcPr>
          <w:p w:rsidR="00BF5D91" w:rsidRPr="00BE7830" w:rsidRDefault="00BF5D91" w:rsidP="00B5247E">
            <w:pPr>
              <w:spacing w:after="360"/>
              <w:rPr>
                <w:sz w:val="22"/>
              </w:rPr>
            </w:pPr>
            <w:r w:rsidRPr="00BE7830">
              <w:rPr>
                <w:sz w:val="22"/>
              </w:rPr>
              <w:t xml:space="preserve">Medan Data </w:t>
            </w:r>
          </w:p>
        </w:tc>
        <w:tc>
          <w:tcPr>
            <w:tcW w:w="2432" w:type="dxa"/>
          </w:tcPr>
          <w:p w:rsidR="00BF5D91" w:rsidRPr="00BE7830" w:rsidRDefault="00BF5D91" w:rsidP="00B5247E">
            <w:pPr>
              <w:spacing w:after="360"/>
              <w:rPr>
                <w:sz w:val="22"/>
              </w:rPr>
            </w:pPr>
            <w:r w:rsidRPr="00BE7830">
              <w:rPr>
                <w:sz w:val="22"/>
              </w:rPr>
              <w:t>Keterangan</w:t>
            </w:r>
          </w:p>
        </w:tc>
      </w:tr>
      <w:tr w:rsidR="00BF5D91" w:rsidRPr="00BE7830" w:rsidTr="00B5247E">
        <w:trPr>
          <w:trHeight w:val="504"/>
        </w:trPr>
        <w:tc>
          <w:tcPr>
            <w:tcW w:w="1144" w:type="dxa"/>
          </w:tcPr>
          <w:p w:rsidR="00BF5D91" w:rsidRPr="00BE7830" w:rsidRDefault="00BF5D91" w:rsidP="00B5247E">
            <w:pPr>
              <w:spacing w:after="360"/>
              <w:rPr>
                <w:sz w:val="22"/>
              </w:rPr>
            </w:pPr>
            <w:r w:rsidRPr="00BE7830">
              <w:rPr>
                <w:sz w:val="22"/>
              </w:rPr>
              <w:t>1.</w:t>
            </w:r>
          </w:p>
        </w:tc>
        <w:tc>
          <w:tcPr>
            <w:tcW w:w="2423" w:type="dxa"/>
          </w:tcPr>
          <w:p w:rsidR="00BF5D91" w:rsidRPr="00BE7830" w:rsidRDefault="00BF5D91" w:rsidP="00B5247E">
            <w:pPr>
              <w:spacing w:after="360"/>
              <w:rPr>
                <w:sz w:val="22"/>
              </w:rPr>
            </w:pPr>
            <w:r w:rsidRPr="00BE7830">
              <w:rPr>
                <w:sz w:val="22"/>
              </w:rPr>
              <w:t>Id(PK)</w:t>
            </w:r>
          </w:p>
        </w:tc>
        <w:tc>
          <w:tcPr>
            <w:tcW w:w="1557" w:type="dxa"/>
          </w:tcPr>
          <w:p w:rsidR="00BF5D91" w:rsidRPr="00BE7830" w:rsidRDefault="00BF5D91" w:rsidP="00B5247E">
            <w:pPr>
              <w:spacing w:after="360"/>
              <w:rPr>
                <w:sz w:val="22"/>
              </w:rPr>
            </w:pPr>
            <w:r w:rsidRPr="00BE7830">
              <w:rPr>
                <w:sz w:val="22"/>
              </w:rPr>
              <w:t>Int</w:t>
            </w:r>
          </w:p>
        </w:tc>
        <w:tc>
          <w:tcPr>
            <w:tcW w:w="1517" w:type="dxa"/>
          </w:tcPr>
          <w:p w:rsidR="00BF5D91" w:rsidRPr="00BE7830" w:rsidRDefault="00BF5D91" w:rsidP="00B5247E">
            <w:pPr>
              <w:spacing w:after="360"/>
              <w:rPr>
                <w:sz w:val="22"/>
              </w:rPr>
            </w:pPr>
            <w:r w:rsidRPr="00BE7830">
              <w:rPr>
                <w:sz w:val="22"/>
              </w:rPr>
              <w:t>10</w:t>
            </w:r>
          </w:p>
        </w:tc>
        <w:tc>
          <w:tcPr>
            <w:tcW w:w="2432" w:type="dxa"/>
          </w:tcPr>
          <w:p w:rsidR="00BF5D91" w:rsidRPr="00BE7830" w:rsidRDefault="00BF5D91" w:rsidP="00B5247E">
            <w:pPr>
              <w:spacing w:after="360"/>
              <w:rPr>
                <w:sz w:val="22"/>
              </w:rPr>
            </w:pPr>
            <w:r w:rsidRPr="00BE7830">
              <w:rPr>
                <w:sz w:val="22"/>
              </w:rPr>
              <w:t>Id untuk setiap perincian makanan</w:t>
            </w:r>
          </w:p>
        </w:tc>
      </w:tr>
      <w:tr w:rsidR="00BF5D91" w:rsidRPr="00BE7830" w:rsidTr="00B5247E">
        <w:trPr>
          <w:trHeight w:val="252"/>
        </w:trPr>
        <w:tc>
          <w:tcPr>
            <w:tcW w:w="1144" w:type="dxa"/>
          </w:tcPr>
          <w:p w:rsidR="00BF5D91" w:rsidRPr="00BE7830" w:rsidRDefault="00BF5D91" w:rsidP="00B5247E">
            <w:pPr>
              <w:spacing w:after="360"/>
              <w:rPr>
                <w:sz w:val="22"/>
              </w:rPr>
            </w:pPr>
            <w:r w:rsidRPr="00BE7830">
              <w:rPr>
                <w:sz w:val="22"/>
              </w:rPr>
              <w:t>2.</w:t>
            </w:r>
          </w:p>
        </w:tc>
        <w:tc>
          <w:tcPr>
            <w:tcW w:w="2423" w:type="dxa"/>
          </w:tcPr>
          <w:p w:rsidR="00BF5D91" w:rsidRPr="00BE7830" w:rsidRDefault="00BF5D91" w:rsidP="00B5247E">
            <w:pPr>
              <w:spacing w:after="360"/>
              <w:rPr>
                <w:sz w:val="22"/>
              </w:rPr>
            </w:pPr>
            <w:r w:rsidRPr="00BE7830">
              <w:rPr>
                <w:sz w:val="22"/>
              </w:rPr>
              <w:t>Id_pesanan</w:t>
            </w:r>
          </w:p>
        </w:tc>
        <w:tc>
          <w:tcPr>
            <w:tcW w:w="1557" w:type="dxa"/>
          </w:tcPr>
          <w:p w:rsidR="00BF5D91" w:rsidRPr="00BE7830" w:rsidRDefault="00BF5D91" w:rsidP="00B5247E">
            <w:pPr>
              <w:spacing w:after="360"/>
              <w:rPr>
                <w:sz w:val="22"/>
              </w:rPr>
            </w:pPr>
            <w:r w:rsidRPr="00BE7830">
              <w:rPr>
                <w:sz w:val="22"/>
              </w:rPr>
              <w:t>int</w:t>
            </w:r>
          </w:p>
        </w:tc>
        <w:tc>
          <w:tcPr>
            <w:tcW w:w="1517" w:type="dxa"/>
          </w:tcPr>
          <w:p w:rsidR="00BF5D91" w:rsidRPr="00BE7830" w:rsidRDefault="00BF5D91" w:rsidP="00B5247E">
            <w:pPr>
              <w:spacing w:after="360"/>
              <w:rPr>
                <w:sz w:val="22"/>
              </w:rPr>
            </w:pPr>
            <w:r w:rsidRPr="00BE7830">
              <w:rPr>
                <w:sz w:val="22"/>
              </w:rPr>
              <w:t>15</w:t>
            </w:r>
          </w:p>
        </w:tc>
        <w:tc>
          <w:tcPr>
            <w:tcW w:w="2432" w:type="dxa"/>
          </w:tcPr>
          <w:p w:rsidR="00BF5D91" w:rsidRPr="00BE7830" w:rsidRDefault="00BF5D91" w:rsidP="00B5247E">
            <w:pPr>
              <w:spacing w:after="360"/>
              <w:ind w:left="0" w:firstLine="0"/>
              <w:rPr>
                <w:sz w:val="22"/>
              </w:rPr>
            </w:pPr>
            <w:r w:rsidRPr="00BE7830">
              <w:rPr>
                <w:sz w:val="22"/>
              </w:rPr>
              <w:t>Id untuk setiap pesanan yang telah dilakukan</w:t>
            </w:r>
          </w:p>
        </w:tc>
      </w:tr>
      <w:tr w:rsidR="00BF5D91" w:rsidRPr="00BE7830" w:rsidTr="00B5247E">
        <w:trPr>
          <w:trHeight w:val="504"/>
        </w:trPr>
        <w:tc>
          <w:tcPr>
            <w:tcW w:w="1144" w:type="dxa"/>
          </w:tcPr>
          <w:p w:rsidR="00BF5D91" w:rsidRPr="00BE7830" w:rsidRDefault="00BF5D91" w:rsidP="00B5247E">
            <w:pPr>
              <w:spacing w:after="360"/>
              <w:rPr>
                <w:sz w:val="22"/>
              </w:rPr>
            </w:pPr>
            <w:r w:rsidRPr="00BE7830">
              <w:rPr>
                <w:sz w:val="22"/>
              </w:rPr>
              <w:t>3.</w:t>
            </w:r>
          </w:p>
        </w:tc>
        <w:tc>
          <w:tcPr>
            <w:tcW w:w="2423" w:type="dxa"/>
          </w:tcPr>
          <w:p w:rsidR="00BF5D91" w:rsidRPr="00BE7830" w:rsidRDefault="00BF5D91" w:rsidP="00B5247E">
            <w:pPr>
              <w:spacing w:after="360"/>
              <w:rPr>
                <w:sz w:val="22"/>
              </w:rPr>
            </w:pPr>
            <w:r w:rsidRPr="00BE7830">
              <w:rPr>
                <w:sz w:val="22"/>
              </w:rPr>
              <w:t>Id_makanan</w:t>
            </w:r>
          </w:p>
        </w:tc>
        <w:tc>
          <w:tcPr>
            <w:tcW w:w="1557" w:type="dxa"/>
          </w:tcPr>
          <w:p w:rsidR="00BF5D91" w:rsidRPr="00BE7830" w:rsidRDefault="00BF5D91" w:rsidP="00B5247E">
            <w:pPr>
              <w:spacing w:after="360"/>
              <w:rPr>
                <w:sz w:val="22"/>
              </w:rPr>
            </w:pPr>
            <w:r w:rsidRPr="00BE7830">
              <w:rPr>
                <w:sz w:val="22"/>
              </w:rPr>
              <w:t>Int</w:t>
            </w:r>
          </w:p>
        </w:tc>
        <w:tc>
          <w:tcPr>
            <w:tcW w:w="1517" w:type="dxa"/>
          </w:tcPr>
          <w:p w:rsidR="00BF5D91" w:rsidRPr="00BE7830" w:rsidRDefault="00BF5D91" w:rsidP="00B5247E">
            <w:pPr>
              <w:spacing w:after="360"/>
              <w:rPr>
                <w:sz w:val="22"/>
              </w:rPr>
            </w:pPr>
            <w:r w:rsidRPr="00BE7830">
              <w:rPr>
                <w:sz w:val="22"/>
              </w:rPr>
              <w:t>10</w:t>
            </w:r>
          </w:p>
        </w:tc>
        <w:tc>
          <w:tcPr>
            <w:tcW w:w="2432" w:type="dxa"/>
          </w:tcPr>
          <w:p w:rsidR="00BF5D91" w:rsidRPr="00BE7830" w:rsidRDefault="00BF5D91" w:rsidP="00B5247E">
            <w:pPr>
              <w:spacing w:after="360"/>
              <w:rPr>
                <w:sz w:val="22"/>
              </w:rPr>
            </w:pPr>
            <w:r w:rsidRPr="00BE7830">
              <w:rPr>
                <w:sz w:val="22"/>
              </w:rPr>
              <w:t>Id untuk setiap makanan yang teah dipesan</w:t>
            </w:r>
          </w:p>
        </w:tc>
      </w:tr>
      <w:tr w:rsidR="00BF5D91" w:rsidRPr="00BE7830" w:rsidTr="00B5247E">
        <w:trPr>
          <w:trHeight w:val="252"/>
        </w:trPr>
        <w:tc>
          <w:tcPr>
            <w:tcW w:w="1144" w:type="dxa"/>
          </w:tcPr>
          <w:p w:rsidR="00BF5D91" w:rsidRPr="00BE7830" w:rsidRDefault="00BF5D91" w:rsidP="00B5247E">
            <w:pPr>
              <w:spacing w:after="360"/>
              <w:rPr>
                <w:sz w:val="22"/>
              </w:rPr>
            </w:pPr>
            <w:r w:rsidRPr="00BE7830">
              <w:rPr>
                <w:sz w:val="22"/>
              </w:rPr>
              <w:t xml:space="preserve">4. </w:t>
            </w:r>
          </w:p>
        </w:tc>
        <w:tc>
          <w:tcPr>
            <w:tcW w:w="2423" w:type="dxa"/>
          </w:tcPr>
          <w:p w:rsidR="00BF5D91" w:rsidRPr="00BE7830" w:rsidRDefault="00BF5D91" w:rsidP="00B5247E">
            <w:pPr>
              <w:spacing w:after="360"/>
              <w:rPr>
                <w:sz w:val="22"/>
              </w:rPr>
            </w:pPr>
            <w:r w:rsidRPr="00BE7830">
              <w:rPr>
                <w:sz w:val="22"/>
              </w:rPr>
              <w:t>Harga_makanan</w:t>
            </w:r>
          </w:p>
        </w:tc>
        <w:tc>
          <w:tcPr>
            <w:tcW w:w="1557" w:type="dxa"/>
          </w:tcPr>
          <w:p w:rsidR="00BF5D91" w:rsidRPr="00BE7830" w:rsidRDefault="00BF5D91" w:rsidP="00B5247E">
            <w:pPr>
              <w:spacing w:after="360"/>
              <w:rPr>
                <w:sz w:val="22"/>
              </w:rPr>
            </w:pPr>
            <w:r w:rsidRPr="00BE7830">
              <w:rPr>
                <w:sz w:val="22"/>
              </w:rPr>
              <w:t>Double</w:t>
            </w:r>
          </w:p>
        </w:tc>
        <w:tc>
          <w:tcPr>
            <w:tcW w:w="1517" w:type="dxa"/>
          </w:tcPr>
          <w:p w:rsidR="00BF5D91" w:rsidRPr="00BE7830" w:rsidRDefault="00BF5D91" w:rsidP="00B5247E">
            <w:pPr>
              <w:spacing w:after="360"/>
              <w:rPr>
                <w:sz w:val="22"/>
              </w:rPr>
            </w:pPr>
          </w:p>
        </w:tc>
        <w:tc>
          <w:tcPr>
            <w:tcW w:w="2432" w:type="dxa"/>
          </w:tcPr>
          <w:p w:rsidR="00BF5D91" w:rsidRPr="00BE7830" w:rsidRDefault="00BF5D91" w:rsidP="00B5247E">
            <w:pPr>
              <w:spacing w:after="360"/>
              <w:rPr>
                <w:sz w:val="22"/>
              </w:rPr>
            </w:pPr>
            <w:r w:rsidRPr="00BE7830">
              <w:rPr>
                <w:sz w:val="22"/>
              </w:rPr>
              <w:t>Harga makanan yang ditetapkan oleh pembeli</w:t>
            </w:r>
          </w:p>
        </w:tc>
      </w:tr>
      <w:tr w:rsidR="00BF5D91" w:rsidRPr="00BE7830" w:rsidTr="00B5247E">
        <w:trPr>
          <w:trHeight w:val="504"/>
        </w:trPr>
        <w:tc>
          <w:tcPr>
            <w:tcW w:w="1144" w:type="dxa"/>
          </w:tcPr>
          <w:p w:rsidR="00BF5D91" w:rsidRPr="00BE7830" w:rsidRDefault="00BF5D91" w:rsidP="00B5247E">
            <w:pPr>
              <w:spacing w:after="360"/>
              <w:rPr>
                <w:sz w:val="22"/>
              </w:rPr>
            </w:pPr>
            <w:r w:rsidRPr="00BE7830">
              <w:rPr>
                <w:sz w:val="22"/>
              </w:rPr>
              <w:t xml:space="preserve">5. </w:t>
            </w:r>
          </w:p>
        </w:tc>
        <w:tc>
          <w:tcPr>
            <w:tcW w:w="2423" w:type="dxa"/>
          </w:tcPr>
          <w:p w:rsidR="00BF5D91" w:rsidRPr="00BE7830" w:rsidRDefault="00BF5D91" w:rsidP="00B5247E">
            <w:pPr>
              <w:spacing w:after="360"/>
              <w:rPr>
                <w:sz w:val="22"/>
              </w:rPr>
            </w:pPr>
            <w:r w:rsidRPr="00BE7830">
              <w:rPr>
                <w:sz w:val="22"/>
              </w:rPr>
              <w:t>Saiz_hidangan</w:t>
            </w:r>
          </w:p>
        </w:tc>
        <w:tc>
          <w:tcPr>
            <w:tcW w:w="1557" w:type="dxa"/>
          </w:tcPr>
          <w:p w:rsidR="00BF5D91" w:rsidRPr="00BE7830" w:rsidRDefault="00BF5D91" w:rsidP="00B5247E">
            <w:pPr>
              <w:spacing w:after="360"/>
              <w:rPr>
                <w:sz w:val="22"/>
              </w:rPr>
            </w:pPr>
            <w:r w:rsidRPr="00BE7830">
              <w:rPr>
                <w:sz w:val="22"/>
              </w:rPr>
              <w:t>int</w:t>
            </w:r>
          </w:p>
        </w:tc>
        <w:tc>
          <w:tcPr>
            <w:tcW w:w="1517" w:type="dxa"/>
          </w:tcPr>
          <w:p w:rsidR="00BF5D91" w:rsidRPr="00BE7830" w:rsidRDefault="00BF5D91" w:rsidP="00B5247E">
            <w:pPr>
              <w:spacing w:after="360"/>
              <w:rPr>
                <w:sz w:val="22"/>
              </w:rPr>
            </w:pPr>
            <w:r w:rsidRPr="00BE7830">
              <w:rPr>
                <w:sz w:val="22"/>
              </w:rPr>
              <w:t>10</w:t>
            </w:r>
          </w:p>
        </w:tc>
        <w:tc>
          <w:tcPr>
            <w:tcW w:w="2432" w:type="dxa"/>
          </w:tcPr>
          <w:p w:rsidR="00BF5D91" w:rsidRPr="00BE7830" w:rsidRDefault="00BF5D91" w:rsidP="00B5247E">
            <w:pPr>
              <w:spacing w:after="360"/>
              <w:rPr>
                <w:sz w:val="22"/>
              </w:rPr>
            </w:pPr>
            <w:r w:rsidRPr="00BE7830">
              <w:rPr>
                <w:sz w:val="22"/>
              </w:rPr>
              <w:t>Saiz hidangan yang dipesan oleh pembeli</w:t>
            </w:r>
          </w:p>
        </w:tc>
      </w:tr>
    </w:tbl>
    <w:p w:rsidR="00BF5D91" w:rsidRPr="00BE7830" w:rsidRDefault="00BF5D91" w:rsidP="00BF5D91">
      <w:pPr>
        <w:jc w:val="center"/>
        <w:rPr>
          <w:sz w:val="22"/>
          <w:lang w:val="ms-MY"/>
        </w:rPr>
      </w:pPr>
      <w:r w:rsidRPr="00BE7830">
        <w:rPr>
          <w:sz w:val="22"/>
          <w:lang w:val="ms-MY"/>
        </w:rPr>
        <w:t>Jadual 4.6 Kamus Data Perincian Pesanan</w:t>
      </w:r>
    </w:p>
    <w:p w:rsidR="00BF5D91" w:rsidRPr="00BE7830" w:rsidRDefault="00BF5D91" w:rsidP="00BF5D91">
      <w:pPr>
        <w:tabs>
          <w:tab w:val="left" w:pos="3450"/>
        </w:tabs>
        <w:rPr>
          <w:sz w:val="22"/>
        </w:rPr>
      </w:pPr>
    </w:p>
    <w:p w:rsidR="00BF5D91" w:rsidRDefault="00BF5D91" w:rsidP="00BF5D91">
      <w:pPr>
        <w:jc w:val="center"/>
        <w:rPr>
          <w:sz w:val="22"/>
          <w:lang w:val="ms-MY"/>
        </w:rPr>
      </w:pPr>
    </w:p>
    <w:p w:rsidR="00BF5D91" w:rsidRDefault="00BF5D91" w:rsidP="00B5247E">
      <w:pPr>
        <w:ind w:left="0" w:firstLine="0"/>
        <w:rPr>
          <w:sz w:val="22"/>
          <w:lang w:val="ms-MY"/>
        </w:rPr>
      </w:pPr>
    </w:p>
    <w:p w:rsidR="00BF5D91" w:rsidRDefault="00BF5D91" w:rsidP="00BF5D91">
      <w:pPr>
        <w:jc w:val="center"/>
        <w:rPr>
          <w:sz w:val="22"/>
          <w:lang w:val="ms-MY"/>
        </w:rPr>
      </w:pPr>
    </w:p>
    <w:p w:rsidR="00BF5D91" w:rsidRPr="00BE7830" w:rsidRDefault="00BF5D91" w:rsidP="00BF5D91">
      <w:pPr>
        <w:jc w:val="center"/>
        <w:rPr>
          <w:sz w:val="22"/>
          <w:lang w:val="ms-MY"/>
        </w:rPr>
      </w:pPr>
      <w:r w:rsidRPr="00BE7830">
        <w:rPr>
          <w:sz w:val="22"/>
          <w:lang w:val="ms-MY"/>
        </w:rPr>
        <w:t xml:space="preserve">Jadual 4.7 Kamus Data </w:t>
      </w:r>
      <w:r>
        <w:rPr>
          <w:sz w:val="22"/>
          <w:lang w:val="ms-MY"/>
        </w:rPr>
        <w:t>Lokasi</w:t>
      </w:r>
    </w:p>
    <w:p w:rsidR="00BF5D91" w:rsidRPr="00BE7830" w:rsidRDefault="00BF5D91" w:rsidP="00BF5D91">
      <w:pPr>
        <w:tabs>
          <w:tab w:val="left" w:pos="3450"/>
        </w:tabs>
        <w:rPr>
          <w:sz w:val="22"/>
        </w:rPr>
      </w:pPr>
    </w:p>
    <w:tbl>
      <w:tblPr>
        <w:tblStyle w:val="TableGrid0"/>
        <w:tblW w:w="9085" w:type="dxa"/>
        <w:tblLook w:val="04A0" w:firstRow="1" w:lastRow="0" w:firstColumn="1" w:lastColumn="0" w:noHBand="0" w:noVBand="1"/>
      </w:tblPr>
      <w:tblGrid>
        <w:gridCol w:w="1079"/>
        <w:gridCol w:w="2036"/>
        <w:gridCol w:w="1557"/>
        <w:gridCol w:w="1455"/>
        <w:gridCol w:w="2958"/>
      </w:tblGrid>
      <w:tr w:rsidR="00BF5D91" w:rsidRPr="00BE7830" w:rsidTr="00BF5D91">
        <w:trPr>
          <w:trHeight w:val="251"/>
        </w:trPr>
        <w:tc>
          <w:tcPr>
            <w:tcW w:w="1079" w:type="dxa"/>
          </w:tcPr>
          <w:p w:rsidR="00BF5D91" w:rsidRPr="00BE7830" w:rsidRDefault="00BF5D91" w:rsidP="00BF5D91">
            <w:pPr>
              <w:spacing w:after="360"/>
              <w:rPr>
                <w:sz w:val="22"/>
              </w:rPr>
            </w:pPr>
            <w:r w:rsidRPr="00BE7830">
              <w:rPr>
                <w:sz w:val="22"/>
              </w:rPr>
              <w:t>Bil</w:t>
            </w:r>
          </w:p>
        </w:tc>
        <w:tc>
          <w:tcPr>
            <w:tcW w:w="2036" w:type="dxa"/>
          </w:tcPr>
          <w:p w:rsidR="00BF5D91" w:rsidRPr="00BE7830" w:rsidRDefault="00BF5D91" w:rsidP="00BF5D91">
            <w:pPr>
              <w:spacing w:after="360"/>
              <w:rPr>
                <w:sz w:val="22"/>
              </w:rPr>
            </w:pPr>
            <w:r w:rsidRPr="00BE7830">
              <w:rPr>
                <w:sz w:val="22"/>
              </w:rPr>
              <w:t>Nama Attribut</w:t>
            </w:r>
          </w:p>
        </w:tc>
        <w:tc>
          <w:tcPr>
            <w:tcW w:w="1557" w:type="dxa"/>
          </w:tcPr>
          <w:p w:rsidR="00BF5D91" w:rsidRPr="00BE7830" w:rsidRDefault="00BF5D91" w:rsidP="00BF5D91">
            <w:pPr>
              <w:spacing w:after="360"/>
              <w:rPr>
                <w:sz w:val="22"/>
              </w:rPr>
            </w:pPr>
            <w:r w:rsidRPr="00BE7830">
              <w:rPr>
                <w:sz w:val="22"/>
              </w:rPr>
              <w:t>Jenis Data</w:t>
            </w:r>
          </w:p>
        </w:tc>
        <w:tc>
          <w:tcPr>
            <w:tcW w:w="1455" w:type="dxa"/>
          </w:tcPr>
          <w:p w:rsidR="00BF5D91" w:rsidRPr="00BE7830" w:rsidRDefault="00BF5D91" w:rsidP="00BF5D91">
            <w:pPr>
              <w:spacing w:after="360"/>
              <w:rPr>
                <w:sz w:val="22"/>
              </w:rPr>
            </w:pPr>
            <w:r w:rsidRPr="00BE7830">
              <w:rPr>
                <w:sz w:val="22"/>
              </w:rPr>
              <w:t xml:space="preserve">Medan Data </w:t>
            </w:r>
          </w:p>
        </w:tc>
        <w:tc>
          <w:tcPr>
            <w:tcW w:w="2958" w:type="dxa"/>
          </w:tcPr>
          <w:p w:rsidR="00BF5D91" w:rsidRPr="00BE7830" w:rsidRDefault="00BF5D91" w:rsidP="00BF5D91">
            <w:pPr>
              <w:spacing w:after="360"/>
              <w:rPr>
                <w:sz w:val="22"/>
              </w:rPr>
            </w:pPr>
            <w:r w:rsidRPr="00BE7830">
              <w:rPr>
                <w:sz w:val="22"/>
              </w:rPr>
              <w:t>Keterangan</w:t>
            </w:r>
          </w:p>
        </w:tc>
      </w:tr>
      <w:tr w:rsidR="00BF5D91" w:rsidRPr="00BE7830" w:rsidTr="00BF5D91">
        <w:trPr>
          <w:trHeight w:val="502"/>
        </w:trPr>
        <w:tc>
          <w:tcPr>
            <w:tcW w:w="1079" w:type="dxa"/>
          </w:tcPr>
          <w:p w:rsidR="00BF5D91" w:rsidRPr="00BE7830" w:rsidRDefault="00BF5D91" w:rsidP="00BF5D91">
            <w:pPr>
              <w:spacing w:after="360"/>
              <w:rPr>
                <w:sz w:val="22"/>
              </w:rPr>
            </w:pPr>
            <w:r w:rsidRPr="00BE7830">
              <w:rPr>
                <w:sz w:val="22"/>
              </w:rPr>
              <w:t>1.</w:t>
            </w:r>
          </w:p>
        </w:tc>
        <w:tc>
          <w:tcPr>
            <w:tcW w:w="2036" w:type="dxa"/>
          </w:tcPr>
          <w:p w:rsidR="00BF5D91" w:rsidRPr="00BE7830" w:rsidRDefault="00BF5D91" w:rsidP="00BF5D91">
            <w:pPr>
              <w:spacing w:after="360"/>
              <w:rPr>
                <w:sz w:val="22"/>
              </w:rPr>
            </w:pPr>
            <w:r w:rsidRPr="00BE7830">
              <w:rPr>
                <w:sz w:val="22"/>
              </w:rPr>
              <w:t>Id(PK)</w:t>
            </w:r>
          </w:p>
        </w:tc>
        <w:tc>
          <w:tcPr>
            <w:tcW w:w="1557" w:type="dxa"/>
          </w:tcPr>
          <w:p w:rsidR="00BF5D91" w:rsidRPr="00BE7830" w:rsidRDefault="00BF5D91" w:rsidP="00BF5D91">
            <w:pPr>
              <w:spacing w:after="360"/>
              <w:rPr>
                <w:sz w:val="22"/>
              </w:rPr>
            </w:pPr>
            <w:r w:rsidRPr="00BE7830">
              <w:rPr>
                <w:sz w:val="22"/>
              </w:rPr>
              <w:t>Int</w:t>
            </w:r>
          </w:p>
        </w:tc>
        <w:tc>
          <w:tcPr>
            <w:tcW w:w="1455" w:type="dxa"/>
          </w:tcPr>
          <w:p w:rsidR="00BF5D91" w:rsidRPr="00BE7830" w:rsidRDefault="00BF5D91" w:rsidP="00BF5D91">
            <w:pPr>
              <w:spacing w:after="360"/>
              <w:rPr>
                <w:sz w:val="22"/>
              </w:rPr>
            </w:pPr>
            <w:r w:rsidRPr="00BE7830">
              <w:rPr>
                <w:sz w:val="22"/>
              </w:rPr>
              <w:t>10</w:t>
            </w:r>
          </w:p>
        </w:tc>
        <w:tc>
          <w:tcPr>
            <w:tcW w:w="2958" w:type="dxa"/>
          </w:tcPr>
          <w:p w:rsidR="00BF5D91" w:rsidRPr="00BE7830" w:rsidRDefault="00BF5D91" w:rsidP="00BF5D91">
            <w:pPr>
              <w:spacing w:after="360"/>
              <w:rPr>
                <w:sz w:val="22"/>
              </w:rPr>
            </w:pPr>
            <w:r w:rsidRPr="00BE7830">
              <w:rPr>
                <w:sz w:val="22"/>
              </w:rPr>
              <w:t>Id untuk setiap data dalam data GPS</w:t>
            </w:r>
          </w:p>
        </w:tc>
      </w:tr>
      <w:tr w:rsidR="00BF5D91" w:rsidRPr="00BE7830" w:rsidTr="00BF5D91">
        <w:trPr>
          <w:trHeight w:val="251"/>
        </w:trPr>
        <w:tc>
          <w:tcPr>
            <w:tcW w:w="1079" w:type="dxa"/>
          </w:tcPr>
          <w:p w:rsidR="00BF5D91" w:rsidRPr="00BE7830" w:rsidRDefault="00BF5D91" w:rsidP="00BF5D91">
            <w:pPr>
              <w:spacing w:after="360"/>
              <w:rPr>
                <w:sz w:val="22"/>
              </w:rPr>
            </w:pPr>
            <w:r w:rsidRPr="00BE7830">
              <w:rPr>
                <w:sz w:val="22"/>
              </w:rPr>
              <w:t>2.</w:t>
            </w:r>
          </w:p>
        </w:tc>
        <w:tc>
          <w:tcPr>
            <w:tcW w:w="2036" w:type="dxa"/>
          </w:tcPr>
          <w:p w:rsidR="00BF5D91" w:rsidRPr="00BE7830" w:rsidRDefault="00BF5D91" w:rsidP="00BF5D91">
            <w:pPr>
              <w:spacing w:after="360"/>
              <w:rPr>
                <w:sz w:val="22"/>
              </w:rPr>
            </w:pPr>
            <w:r>
              <w:rPr>
                <w:sz w:val="22"/>
              </w:rPr>
              <w:t>Longitud</w:t>
            </w:r>
          </w:p>
        </w:tc>
        <w:tc>
          <w:tcPr>
            <w:tcW w:w="1557" w:type="dxa"/>
          </w:tcPr>
          <w:p w:rsidR="00BF5D91" w:rsidRPr="00BE7830" w:rsidRDefault="00BF5D91" w:rsidP="00BF5D91">
            <w:pPr>
              <w:spacing w:after="360"/>
              <w:rPr>
                <w:sz w:val="22"/>
              </w:rPr>
            </w:pPr>
            <w:r w:rsidRPr="00BE7830">
              <w:rPr>
                <w:sz w:val="22"/>
              </w:rPr>
              <w:t>Boolean</w:t>
            </w:r>
          </w:p>
        </w:tc>
        <w:tc>
          <w:tcPr>
            <w:tcW w:w="1455" w:type="dxa"/>
          </w:tcPr>
          <w:p w:rsidR="00BF5D91" w:rsidRPr="00BE7830" w:rsidRDefault="00BF5D91" w:rsidP="00BF5D91">
            <w:pPr>
              <w:spacing w:after="360"/>
              <w:rPr>
                <w:sz w:val="22"/>
              </w:rPr>
            </w:pPr>
          </w:p>
        </w:tc>
        <w:tc>
          <w:tcPr>
            <w:tcW w:w="2958" w:type="dxa"/>
          </w:tcPr>
          <w:p w:rsidR="00BF5D91" w:rsidRPr="00BE7830" w:rsidRDefault="00BF5D91" w:rsidP="00BF5D91">
            <w:pPr>
              <w:spacing w:after="360"/>
              <w:rPr>
                <w:sz w:val="22"/>
              </w:rPr>
            </w:pPr>
            <w:r>
              <w:rPr>
                <w:sz w:val="22"/>
              </w:rPr>
              <w:t>Lokasi longitud pengguna</w:t>
            </w:r>
          </w:p>
        </w:tc>
      </w:tr>
      <w:tr w:rsidR="00BF5D91" w:rsidRPr="00BE7830" w:rsidTr="00BF5D91">
        <w:trPr>
          <w:trHeight w:val="502"/>
        </w:trPr>
        <w:tc>
          <w:tcPr>
            <w:tcW w:w="1079" w:type="dxa"/>
          </w:tcPr>
          <w:p w:rsidR="00BF5D91" w:rsidRPr="00BE7830" w:rsidRDefault="00BF5D91" w:rsidP="00BF5D91">
            <w:pPr>
              <w:spacing w:after="360"/>
              <w:rPr>
                <w:sz w:val="22"/>
              </w:rPr>
            </w:pPr>
            <w:r w:rsidRPr="00BE7830">
              <w:rPr>
                <w:sz w:val="22"/>
              </w:rPr>
              <w:t>3.</w:t>
            </w:r>
          </w:p>
        </w:tc>
        <w:tc>
          <w:tcPr>
            <w:tcW w:w="2036" w:type="dxa"/>
          </w:tcPr>
          <w:p w:rsidR="00BF5D91" w:rsidRPr="00BE7830" w:rsidRDefault="00BF5D91" w:rsidP="00BF5D91">
            <w:pPr>
              <w:spacing w:after="360"/>
              <w:rPr>
                <w:sz w:val="22"/>
              </w:rPr>
            </w:pPr>
            <w:r>
              <w:rPr>
                <w:sz w:val="22"/>
              </w:rPr>
              <w:t>Latitud</w:t>
            </w:r>
          </w:p>
        </w:tc>
        <w:tc>
          <w:tcPr>
            <w:tcW w:w="1557" w:type="dxa"/>
          </w:tcPr>
          <w:p w:rsidR="00BF5D91" w:rsidRPr="00BE7830" w:rsidRDefault="00BF5D91" w:rsidP="00BF5D91">
            <w:pPr>
              <w:spacing w:after="360"/>
              <w:rPr>
                <w:sz w:val="22"/>
              </w:rPr>
            </w:pPr>
            <w:r w:rsidRPr="00BE7830">
              <w:rPr>
                <w:sz w:val="22"/>
              </w:rPr>
              <w:t>Varchar</w:t>
            </w:r>
          </w:p>
        </w:tc>
        <w:tc>
          <w:tcPr>
            <w:tcW w:w="1455" w:type="dxa"/>
          </w:tcPr>
          <w:p w:rsidR="00BF5D91" w:rsidRPr="00BE7830" w:rsidRDefault="00BF5D91" w:rsidP="00BF5D91">
            <w:pPr>
              <w:spacing w:after="360"/>
              <w:rPr>
                <w:sz w:val="22"/>
              </w:rPr>
            </w:pPr>
            <w:r w:rsidRPr="00BE7830">
              <w:rPr>
                <w:sz w:val="22"/>
              </w:rPr>
              <w:t>45</w:t>
            </w:r>
          </w:p>
        </w:tc>
        <w:tc>
          <w:tcPr>
            <w:tcW w:w="2958" w:type="dxa"/>
          </w:tcPr>
          <w:p w:rsidR="00BF5D91" w:rsidRPr="00BE7830" w:rsidRDefault="00BF5D91" w:rsidP="00BF5D91">
            <w:pPr>
              <w:spacing w:after="360"/>
              <w:rPr>
                <w:sz w:val="22"/>
              </w:rPr>
            </w:pPr>
            <w:r w:rsidRPr="00BE7830">
              <w:rPr>
                <w:sz w:val="22"/>
              </w:rPr>
              <w:t xml:space="preserve">Lokasi </w:t>
            </w:r>
            <w:r>
              <w:rPr>
                <w:sz w:val="22"/>
              </w:rPr>
              <w:t>latitud pengguna</w:t>
            </w:r>
          </w:p>
        </w:tc>
      </w:tr>
    </w:tbl>
    <w:p w:rsidR="00BF5D91" w:rsidRDefault="00BF5D91" w:rsidP="00BF5D91">
      <w:pPr>
        <w:tabs>
          <w:tab w:val="left" w:pos="3450"/>
        </w:tabs>
      </w:pPr>
    </w:p>
    <w:p w:rsidR="00BF5D91" w:rsidRDefault="00BF5D91" w:rsidP="00BF5D91">
      <w:pPr>
        <w:pStyle w:val="09cLevel03"/>
        <w:numPr>
          <w:ilvl w:val="0"/>
          <w:numId w:val="0"/>
        </w:numPr>
        <w:ind w:left="720" w:hanging="720"/>
        <w:rPr>
          <w:lang w:val="ms-MY"/>
        </w:rPr>
      </w:pPr>
    </w:p>
    <w:p w:rsidR="00BF5D91" w:rsidRDefault="00BF5D91" w:rsidP="00BF5D91"/>
    <w:p w:rsidR="00BF5D91" w:rsidRDefault="00BF5D91" w:rsidP="00BF5D91"/>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 w:rsidR="00BF5D91" w:rsidRDefault="00BF5D91" w:rsidP="00BF5D91"/>
    <w:p w:rsidR="00BF5D91" w:rsidRDefault="00BF5D91" w:rsidP="00BF5D91"/>
    <w:p w:rsidR="00BF5D91" w:rsidRDefault="00BF5D91" w:rsidP="00BF5D91"/>
    <w:p w:rsidR="00BF5D91" w:rsidRPr="004E4F88" w:rsidRDefault="00B5247E" w:rsidP="00BF5D91">
      <w:pPr>
        <w:pStyle w:val="ListParagraph"/>
        <w:numPr>
          <w:ilvl w:val="0"/>
          <w:numId w:val="25"/>
        </w:numPr>
        <w:ind w:right="634"/>
        <w:jc w:val="left"/>
        <w:rPr>
          <w:b/>
          <w:sz w:val="22"/>
        </w:rPr>
      </w:pPr>
      <w:r>
        <w:rPr>
          <w:b/>
          <w:sz w:val="22"/>
        </w:rPr>
        <w:t>RAJAH JUJUKAN</w:t>
      </w:r>
    </w:p>
    <w:p w:rsidR="00BF5D91" w:rsidRPr="00BE7830" w:rsidRDefault="00BF5D91" w:rsidP="00BF5D91">
      <w:pPr>
        <w:pStyle w:val="ListParagraph"/>
        <w:ind w:firstLine="0"/>
        <w:jc w:val="left"/>
        <w:rPr>
          <w:b/>
          <w:sz w:val="22"/>
          <w:szCs w:val="22"/>
        </w:rPr>
      </w:pPr>
    </w:p>
    <w:p w:rsidR="00BF5D91" w:rsidRPr="00BE7830" w:rsidRDefault="00BF5D91" w:rsidP="00BF5D91">
      <w:pPr>
        <w:spacing w:line="360" w:lineRule="auto"/>
        <w:jc w:val="left"/>
        <w:rPr>
          <w:b/>
          <w:sz w:val="22"/>
        </w:rPr>
      </w:pPr>
      <w:r w:rsidRPr="00BE7830">
        <w:rPr>
          <w:sz w:val="22"/>
        </w:rPr>
        <w:t xml:space="preserve">Gambar rajah jujukan adalah rajah interaksi yang menunjukkan aliran interasksi berlaku di antara objek mengikut susunan urutan masa. </w:t>
      </w:r>
    </w:p>
    <w:p w:rsidR="00BF5D91" w:rsidRPr="00BE7830" w:rsidRDefault="00BF5D91" w:rsidP="00BF5D91">
      <w:pPr>
        <w:spacing w:line="480" w:lineRule="auto"/>
        <w:jc w:val="left"/>
        <w:rPr>
          <w:b/>
          <w:sz w:val="22"/>
        </w:rPr>
      </w:pPr>
    </w:p>
    <w:p w:rsidR="00BF5D91" w:rsidRPr="00BE7830" w:rsidRDefault="00BF5D91" w:rsidP="00BF5D91">
      <w:pPr>
        <w:jc w:val="left"/>
        <w:rPr>
          <w:b/>
          <w:sz w:val="22"/>
        </w:rPr>
      </w:pPr>
    </w:p>
    <w:p w:rsidR="00BF5D91" w:rsidRPr="00BE7830" w:rsidRDefault="00BF5D91" w:rsidP="00BF5D91">
      <w:pPr>
        <w:jc w:val="left"/>
        <w:rPr>
          <w:b/>
          <w:sz w:val="22"/>
        </w:rPr>
      </w:pPr>
    </w:p>
    <w:p w:rsidR="00BF5D91" w:rsidRPr="00BE7830" w:rsidRDefault="00BF5D91" w:rsidP="00BF5D91">
      <w:pPr>
        <w:pStyle w:val="09eLevel05"/>
        <w:rPr>
          <w:rFonts w:cs="Times New Roman"/>
        </w:rPr>
      </w:pPr>
      <w:r w:rsidRPr="00BE7830">
        <w:rPr>
          <w:rFonts w:cs="Times New Roman"/>
        </w:rPr>
        <w:t>Rajah Jujukan Daftar Pengguna</w:t>
      </w:r>
    </w:p>
    <w:p w:rsidR="00BF5D91" w:rsidRPr="00BE7830" w:rsidRDefault="00BF5D91" w:rsidP="00BF5D91">
      <w:pPr>
        <w:pStyle w:val="10Normal01-PerengganPertama"/>
        <w:jc w:val="left"/>
        <w:rPr>
          <w:sz w:val="22"/>
          <w:szCs w:val="22"/>
        </w:rPr>
      </w:pPr>
      <w:r w:rsidRPr="00BE7830">
        <w:rPr>
          <w:sz w:val="22"/>
          <w:szCs w:val="22"/>
        </w:rPr>
        <w:t xml:space="preserve">Pengguna perlu mendaftar ke dalam sistem aplikasi dengan memasukkan butiran peribadi seperti </w:t>
      </w:r>
      <w:proofErr w:type="gramStart"/>
      <w:r w:rsidRPr="00BE7830">
        <w:rPr>
          <w:sz w:val="22"/>
          <w:szCs w:val="22"/>
        </w:rPr>
        <w:t>nama</w:t>
      </w:r>
      <w:proofErr w:type="gramEnd"/>
      <w:r w:rsidRPr="00BE7830">
        <w:rPr>
          <w:sz w:val="22"/>
          <w:szCs w:val="22"/>
        </w:rPr>
        <w:t xml:space="preserve">, no telefon, butiran dan gambar. Rajah </w:t>
      </w:r>
      <w:proofErr w:type="gramStart"/>
      <w:r w:rsidRPr="00BE7830">
        <w:rPr>
          <w:sz w:val="22"/>
          <w:szCs w:val="22"/>
        </w:rPr>
        <w:t>menunjukkan</w:t>
      </w:r>
      <w:proofErr w:type="gramEnd"/>
      <w:r w:rsidRPr="00BE7830">
        <w:rPr>
          <w:sz w:val="22"/>
          <w:szCs w:val="22"/>
        </w:rPr>
        <w:t xml:space="preserve"> rajah jujukan bagi proses pendaftaran pengguna.</w:t>
      </w:r>
    </w:p>
    <w:p w:rsidR="00BF5D91" w:rsidRPr="00FD67A4" w:rsidRDefault="00BF5D91" w:rsidP="00BF5D91">
      <w:pPr>
        <w:rPr>
          <w:b/>
        </w:rPr>
      </w:pPr>
      <w:r>
        <w:rPr>
          <w:b/>
        </w:rPr>
        <w:drawing>
          <wp:inline distT="0" distB="0" distL="0" distR="0" wp14:anchorId="1E8F127A" wp14:editId="71C49681">
            <wp:extent cx="5287645" cy="5637530"/>
            <wp:effectExtent l="0" t="0" r="825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endaftaran Diagram.png"/>
                    <pic:cNvPicPr/>
                  </pic:nvPicPr>
                  <pic:blipFill>
                    <a:blip r:embed="rId54">
                      <a:extLst>
                        <a:ext uri="{28A0092B-C50C-407E-A947-70E740481C1C}">
                          <a14:useLocalDpi xmlns:a14="http://schemas.microsoft.com/office/drawing/2010/main" val="0"/>
                        </a:ext>
                      </a:extLst>
                    </a:blip>
                    <a:stretch>
                      <a:fillRect/>
                    </a:stretch>
                  </pic:blipFill>
                  <pic:spPr>
                    <a:xfrm>
                      <a:off x="0" y="0"/>
                      <a:ext cx="5287645" cy="5637530"/>
                    </a:xfrm>
                    <a:prstGeom prst="rect">
                      <a:avLst/>
                    </a:prstGeom>
                  </pic:spPr>
                </pic:pic>
              </a:graphicData>
            </a:graphic>
          </wp:inline>
        </w:drawing>
      </w:r>
    </w:p>
    <w:p w:rsidR="00BF5D91" w:rsidRDefault="00BF5D91" w:rsidP="00BF5D91">
      <w:pPr>
        <w:ind w:left="0" w:firstLine="0"/>
        <w:jc w:val="center"/>
      </w:pPr>
      <w:r>
        <w:t>Rajah 4.9 Rajah Jujukan Daftar Pengguna</w:t>
      </w:r>
    </w:p>
    <w:p w:rsidR="00BF5D91" w:rsidRPr="00BE7830" w:rsidRDefault="00BF5D91" w:rsidP="00BF5D91">
      <w:pPr>
        <w:pStyle w:val="09eLevel05"/>
        <w:rPr>
          <w:noProof/>
          <w:lang w:val="en-MY" w:eastAsia="en-MY"/>
        </w:rPr>
      </w:pPr>
      <w:r w:rsidRPr="00BE7830">
        <w:t xml:space="preserve">Rajah Jujukan </w:t>
      </w:r>
      <w:r w:rsidRPr="00BE7830">
        <w:rPr>
          <w:noProof/>
          <w:lang w:val="en-MY" w:eastAsia="en-MY"/>
        </w:rPr>
        <w:t>Masuk Butiran Makanan</w:t>
      </w:r>
    </w:p>
    <w:p w:rsidR="00BF5D91" w:rsidRPr="00BE7830" w:rsidRDefault="00BF5D91" w:rsidP="00BF5D91">
      <w:pPr>
        <w:pStyle w:val="10Normal01-PerengganPertama"/>
        <w:jc w:val="left"/>
        <w:rPr>
          <w:sz w:val="22"/>
          <w:szCs w:val="22"/>
        </w:rPr>
      </w:pPr>
      <w:r w:rsidRPr="00BE7830">
        <w:rPr>
          <w:sz w:val="22"/>
          <w:szCs w:val="22"/>
          <w:lang w:val="en-MY" w:eastAsia="en-MY"/>
        </w:rPr>
        <w:lastRenderedPageBreak/>
        <w:t xml:space="preserve">Penjual perlu memasukkan butiran makanan yang hendak dijual. Antara butiran makanannya ialah </w:t>
      </w:r>
      <w:proofErr w:type="gramStart"/>
      <w:r w:rsidRPr="00BE7830">
        <w:rPr>
          <w:sz w:val="22"/>
          <w:szCs w:val="22"/>
          <w:lang w:val="en-MY" w:eastAsia="en-MY"/>
        </w:rPr>
        <w:t>nama</w:t>
      </w:r>
      <w:proofErr w:type="gramEnd"/>
      <w:r w:rsidRPr="00BE7830">
        <w:rPr>
          <w:sz w:val="22"/>
          <w:szCs w:val="22"/>
          <w:lang w:val="en-MY" w:eastAsia="en-MY"/>
        </w:rPr>
        <w:t xml:space="preserve"> makanan, saiz hidangan, gambar dan harga makanan tersebut. </w:t>
      </w:r>
      <w:r w:rsidRPr="00BE7830">
        <w:rPr>
          <w:sz w:val="22"/>
          <w:szCs w:val="22"/>
        </w:rPr>
        <w:t xml:space="preserve">Rajah </w:t>
      </w:r>
      <w:proofErr w:type="gramStart"/>
      <w:r w:rsidRPr="00BE7830">
        <w:rPr>
          <w:sz w:val="22"/>
          <w:szCs w:val="22"/>
        </w:rPr>
        <w:t>menunjukkan</w:t>
      </w:r>
      <w:proofErr w:type="gramEnd"/>
      <w:r w:rsidRPr="00BE7830">
        <w:rPr>
          <w:sz w:val="22"/>
          <w:szCs w:val="22"/>
        </w:rPr>
        <w:t xml:space="preserve"> rajah jujukan bagi proses untuk pembeli memasukkan butiran makanan.</w:t>
      </w:r>
    </w:p>
    <w:p w:rsidR="00BF5D91" w:rsidRPr="00077DB4" w:rsidRDefault="00BF5D91" w:rsidP="00BF5D91">
      <w:pPr>
        <w:pStyle w:val="10Normal01-PerengganPertama"/>
        <w:rPr>
          <w:lang w:val="en-MY" w:eastAsia="en-MY"/>
        </w:rPr>
      </w:pPr>
    </w:p>
    <w:p w:rsidR="00BF5D91" w:rsidRDefault="00BF5D91" w:rsidP="00BF5D91">
      <w:pPr>
        <w:ind w:left="0" w:firstLine="0"/>
        <w:jc w:val="center"/>
      </w:pPr>
      <w:r>
        <w:drawing>
          <wp:inline distT="0" distB="0" distL="0" distR="0" wp14:anchorId="1DCEB7F2" wp14:editId="1E7373BE">
            <wp:extent cx="5287645" cy="732091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utiran makanan Diagram.png"/>
                    <pic:cNvPicPr/>
                  </pic:nvPicPr>
                  <pic:blipFill>
                    <a:blip r:embed="rId55">
                      <a:extLst>
                        <a:ext uri="{28A0092B-C50C-407E-A947-70E740481C1C}">
                          <a14:useLocalDpi xmlns:a14="http://schemas.microsoft.com/office/drawing/2010/main" val="0"/>
                        </a:ext>
                      </a:extLst>
                    </a:blip>
                    <a:stretch>
                      <a:fillRect/>
                    </a:stretch>
                  </pic:blipFill>
                  <pic:spPr>
                    <a:xfrm>
                      <a:off x="0" y="0"/>
                      <a:ext cx="5287645" cy="7320915"/>
                    </a:xfrm>
                    <a:prstGeom prst="rect">
                      <a:avLst/>
                    </a:prstGeom>
                  </pic:spPr>
                </pic:pic>
              </a:graphicData>
            </a:graphic>
          </wp:inline>
        </w:drawing>
      </w:r>
    </w:p>
    <w:p w:rsidR="00BF5D91" w:rsidRDefault="00BF5D91" w:rsidP="00BF5D91">
      <w:pPr>
        <w:ind w:left="0" w:firstLine="0"/>
        <w:jc w:val="center"/>
      </w:pPr>
    </w:p>
    <w:p w:rsidR="00BF5D91" w:rsidRDefault="00BF5D91" w:rsidP="00BF5D91">
      <w:pPr>
        <w:ind w:left="0" w:firstLine="0"/>
        <w:jc w:val="center"/>
      </w:pPr>
      <w:r>
        <w:t>Rajah 4.10 Rajah Jujukan Masukkan Butiran Makanan</w:t>
      </w:r>
    </w:p>
    <w:p w:rsidR="00BF5D91" w:rsidRDefault="00BF5D91" w:rsidP="00BF5D91">
      <w:pPr>
        <w:ind w:left="0" w:firstLine="0"/>
        <w:jc w:val="center"/>
      </w:pPr>
    </w:p>
    <w:p w:rsidR="00BF5D91" w:rsidRDefault="00BF5D91" w:rsidP="00BF5D91">
      <w:pPr>
        <w:ind w:left="0" w:firstLine="0"/>
        <w:jc w:val="center"/>
      </w:pPr>
    </w:p>
    <w:p w:rsidR="00BF5D91" w:rsidRDefault="00BF5D91" w:rsidP="00BF5D91">
      <w:pPr>
        <w:ind w:left="0" w:firstLine="0"/>
        <w:jc w:val="center"/>
      </w:pPr>
    </w:p>
    <w:p w:rsidR="00BF5D91" w:rsidRDefault="00BF5D91" w:rsidP="00BF5D91">
      <w:pPr>
        <w:ind w:left="0" w:firstLine="0"/>
        <w:jc w:val="center"/>
      </w:pPr>
    </w:p>
    <w:p w:rsidR="00BF5D91" w:rsidRDefault="00BF5D91" w:rsidP="00BF5D91">
      <w:pPr>
        <w:ind w:left="0" w:firstLine="0"/>
        <w:jc w:val="center"/>
      </w:pPr>
    </w:p>
    <w:p w:rsidR="00BF5D91" w:rsidRPr="00BE7830" w:rsidRDefault="00BF5D91" w:rsidP="00BF5D91">
      <w:pPr>
        <w:pStyle w:val="09eLevel05"/>
        <w:rPr>
          <w:noProof/>
          <w:lang w:val="en-MY" w:eastAsia="en-MY"/>
        </w:rPr>
      </w:pPr>
      <w:r w:rsidRPr="00BE7830">
        <w:t xml:space="preserve">Rajah Jujukan </w:t>
      </w:r>
      <w:r w:rsidRPr="00BE7830">
        <w:rPr>
          <w:noProof/>
          <w:lang w:val="en-MY" w:eastAsia="en-MY"/>
        </w:rPr>
        <w:t>Pencarian Makanan</w:t>
      </w:r>
    </w:p>
    <w:p w:rsidR="00BF5D91" w:rsidRPr="00BE7830" w:rsidRDefault="00BF5D91" w:rsidP="00BF5D91">
      <w:pPr>
        <w:pStyle w:val="Heading1"/>
        <w:rPr>
          <w:sz w:val="22"/>
          <w:szCs w:val="22"/>
        </w:rPr>
      </w:pPr>
      <w:r w:rsidRPr="00BE7830">
        <w:rPr>
          <w:sz w:val="22"/>
          <w:szCs w:val="22"/>
        </w:rPr>
        <w:t>Penjual perlu memasukkan butiran makanan yang hendak dijual. Antara butiran makanannya ialah nama makanan, saiz hidangan, gambar dan harga makanan tersebut. Rajah menunjukkan rajah jujukan bagi proses untuk pembeli memasukkan butiran makanan.</w:t>
      </w:r>
    </w:p>
    <w:p w:rsidR="00BF5D91" w:rsidRPr="00BE7830" w:rsidRDefault="00BF5D91" w:rsidP="00BF5D91">
      <w:pPr>
        <w:pStyle w:val="10Normal01-PerengganPertama"/>
        <w:jc w:val="left"/>
        <w:rPr>
          <w:sz w:val="22"/>
          <w:szCs w:val="22"/>
        </w:rPr>
      </w:pPr>
      <w:r w:rsidRPr="00BE7830">
        <w:rPr>
          <w:sz w:val="22"/>
          <w:szCs w:val="22"/>
          <w:lang w:val="en-MY" w:eastAsia="en-MY"/>
        </w:rPr>
        <w:t xml:space="preserve">Pembeli yang ingin mencari makanan perlu memasukkan butiran makanan yang hendak dicari. Antara maklumat yang perlu dimasukkan ialah </w:t>
      </w:r>
      <w:proofErr w:type="gramStart"/>
      <w:r w:rsidRPr="00BE7830">
        <w:rPr>
          <w:sz w:val="22"/>
          <w:szCs w:val="22"/>
          <w:lang w:val="en-MY" w:eastAsia="en-MY"/>
        </w:rPr>
        <w:t>nama</w:t>
      </w:r>
      <w:proofErr w:type="gramEnd"/>
      <w:r w:rsidRPr="00BE7830">
        <w:rPr>
          <w:sz w:val="22"/>
          <w:szCs w:val="22"/>
          <w:lang w:val="en-MY" w:eastAsia="en-MY"/>
        </w:rPr>
        <w:t xml:space="preserve"> makanan dan lokasi. </w:t>
      </w:r>
      <w:r w:rsidRPr="00BE7830">
        <w:rPr>
          <w:sz w:val="22"/>
          <w:szCs w:val="22"/>
        </w:rPr>
        <w:t xml:space="preserve">Rajah </w:t>
      </w:r>
      <w:proofErr w:type="gramStart"/>
      <w:r w:rsidRPr="00BE7830">
        <w:rPr>
          <w:sz w:val="22"/>
          <w:szCs w:val="22"/>
        </w:rPr>
        <w:t>menunjukkan</w:t>
      </w:r>
      <w:proofErr w:type="gramEnd"/>
      <w:r w:rsidRPr="00BE7830">
        <w:rPr>
          <w:sz w:val="22"/>
          <w:szCs w:val="22"/>
        </w:rPr>
        <w:t xml:space="preserve"> rajah jujukan bagi proses untuk pencarian makanan.</w:t>
      </w:r>
    </w:p>
    <w:p w:rsidR="00BF5D91" w:rsidRDefault="00BF5D91" w:rsidP="00BF5D91">
      <w:pPr>
        <w:pStyle w:val="10Normal01-PerengganPertama"/>
        <w:rPr>
          <w:lang w:val="en-MY" w:eastAsia="en-MY"/>
        </w:rPr>
      </w:pPr>
    </w:p>
    <w:p w:rsidR="00BF5D91" w:rsidRPr="00077DB4" w:rsidRDefault="00BF5D91" w:rsidP="00BF5D91">
      <w:pPr>
        <w:pStyle w:val="11Normal02-PerengganKeduaonward"/>
        <w:jc w:val="left"/>
        <w:rPr>
          <w:lang w:val="en-MY" w:eastAsia="en-MY"/>
        </w:rPr>
      </w:pPr>
      <w:r>
        <w:rPr>
          <w:noProof/>
          <w:lang w:val="en-MY" w:eastAsia="en-MY"/>
        </w:rPr>
        <w:lastRenderedPageBreak/>
        <w:drawing>
          <wp:inline distT="0" distB="0" distL="0" distR="0" wp14:anchorId="4E2BF5AC" wp14:editId="077CA36D">
            <wp:extent cx="5287645" cy="5005705"/>
            <wp:effectExtent l="0" t="0" r="825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RI MAKANAN.png"/>
                    <pic:cNvPicPr/>
                  </pic:nvPicPr>
                  <pic:blipFill>
                    <a:blip r:embed="rId56">
                      <a:extLst>
                        <a:ext uri="{28A0092B-C50C-407E-A947-70E740481C1C}">
                          <a14:useLocalDpi xmlns:a14="http://schemas.microsoft.com/office/drawing/2010/main" val="0"/>
                        </a:ext>
                      </a:extLst>
                    </a:blip>
                    <a:stretch>
                      <a:fillRect/>
                    </a:stretch>
                  </pic:blipFill>
                  <pic:spPr>
                    <a:xfrm>
                      <a:off x="0" y="0"/>
                      <a:ext cx="5287645" cy="5005705"/>
                    </a:xfrm>
                    <a:prstGeom prst="rect">
                      <a:avLst/>
                    </a:prstGeom>
                  </pic:spPr>
                </pic:pic>
              </a:graphicData>
            </a:graphic>
          </wp:inline>
        </w:drawing>
      </w:r>
    </w:p>
    <w:p w:rsidR="00BF5D91" w:rsidRDefault="00BF5D91" w:rsidP="00BF5D91">
      <w:pPr>
        <w:ind w:left="0" w:firstLine="0"/>
        <w:jc w:val="center"/>
      </w:pPr>
      <w:r>
        <w:t>Rajah 4.11 Rajah Jujukan Pencarian Makanan</w:t>
      </w:r>
    </w:p>
    <w:p w:rsidR="00BF5D91" w:rsidRDefault="00BF5D91" w:rsidP="00BF5D91">
      <w:pPr>
        <w:ind w:left="0" w:firstLine="0"/>
        <w:jc w:val="center"/>
      </w:pPr>
    </w:p>
    <w:p w:rsidR="00BF5D91" w:rsidRDefault="00BF5D91" w:rsidP="00BF5D91">
      <w:pPr>
        <w:ind w:left="0" w:firstLine="0"/>
        <w:jc w:val="center"/>
      </w:pPr>
    </w:p>
    <w:p w:rsidR="00BF5D91" w:rsidRDefault="00BF5D91" w:rsidP="00BF5D91">
      <w:pPr>
        <w:ind w:left="0" w:firstLine="0"/>
        <w:jc w:val="center"/>
      </w:pPr>
    </w:p>
    <w:p w:rsidR="00BF5D91" w:rsidRDefault="00BF5D91" w:rsidP="00BF5D91">
      <w:pPr>
        <w:ind w:left="0" w:firstLine="0"/>
        <w:jc w:val="center"/>
      </w:pPr>
    </w:p>
    <w:p w:rsidR="00BF5D91" w:rsidRDefault="00BF5D91" w:rsidP="00BF5D91">
      <w:pPr>
        <w:ind w:left="0" w:firstLine="0"/>
        <w:jc w:val="center"/>
      </w:pPr>
    </w:p>
    <w:p w:rsidR="00BF5D91" w:rsidRDefault="00BF5D91" w:rsidP="00BF5D91">
      <w:pPr>
        <w:ind w:left="0" w:firstLine="0"/>
        <w:jc w:val="center"/>
      </w:pPr>
    </w:p>
    <w:p w:rsidR="00BF5D91" w:rsidRPr="00BE7830" w:rsidRDefault="00BF5D91" w:rsidP="00BF5D91">
      <w:pPr>
        <w:pStyle w:val="09eLevel05"/>
        <w:numPr>
          <w:ilvl w:val="0"/>
          <w:numId w:val="24"/>
        </w:numPr>
        <w:rPr>
          <w:noProof/>
          <w:lang w:val="en-MY" w:eastAsia="en-MY"/>
        </w:rPr>
      </w:pPr>
      <w:r w:rsidRPr="00BE7830">
        <w:t xml:space="preserve">Rajah Jujukan </w:t>
      </w:r>
      <w:r w:rsidRPr="00BE7830">
        <w:rPr>
          <w:noProof/>
          <w:lang w:val="en-MY" w:eastAsia="en-MY"/>
        </w:rPr>
        <w:t>Pesanan Makanan</w:t>
      </w:r>
    </w:p>
    <w:p w:rsidR="00BF5D91" w:rsidRPr="00BE7830" w:rsidRDefault="00BF5D91" w:rsidP="00BF5D91">
      <w:pPr>
        <w:pStyle w:val="Heading1"/>
        <w:numPr>
          <w:ilvl w:val="0"/>
          <w:numId w:val="24"/>
        </w:numPr>
        <w:rPr>
          <w:sz w:val="22"/>
          <w:szCs w:val="22"/>
        </w:rPr>
      </w:pPr>
      <w:r w:rsidRPr="00BE7830">
        <w:rPr>
          <w:sz w:val="22"/>
          <w:szCs w:val="22"/>
        </w:rPr>
        <w:t>Penjual perlu memasukkan butiran makanan yang hendak dijual. Antara butiran makanannya ialah nama makanan, saiz hidangan, gambar dan harga makanan tersebut. Rajah menunjukkan rajah jujukan bagi proses untuk pembeli memasukkan butiran makanan.</w:t>
      </w:r>
    </w:p>
    <w:p w:rsidR="00BF5D91" w:rsidRPr="00BE7830" w:rsidRDefault="00BF5D91" w:rsidP="00BF5D91">
      <w:pPr>
        <w:pStyle w:val="10Normal01-PerengganPertama"/>
        <w:jc w:val="left"/>
        <w:rPr>
          <w:sz w:val="22"/>
          <w:szCs w:val="22"/>
        </w:rPr>
      </w:pPr>
      <w:r w:rsidRPr="00BE7830">
        <w:rPr>
          <w:sz w:val="22"/>
          <w:szCs w:val="22"/>
          <w:lang w:val="en-MY" w:eastAsia="en-MY"/>
        </w:rPr>
        <w:t xml:space="preserve">Pembeli yang ingin memesan makanan perlu memasukkan butiran makanan yang hendak dimasukkan adalah tepat. Butirannya ialah </w:t>
      </w:r>
      <w:proofErr w:type="gramStart"/>
      <w:r w:rsidRPr="00BE7830">
        <w:rPr>
          <w:sz w:val="22"/>
          <w:szCs w:val="22"/>
          <w:lang w:val="en-MY" w:eastAsia="en-MY"/>
        </w:rPr>
        <w:t>nama</w:t>
      </w:r>
      <w:proofErr w:type="gramEnd"/>
      <w:r w:rsidRPr="00BE7830">
        <w:rPr>
          <w:sz w:val="22"/>
          <w:szCs w:val="22"/>
          <w:lang w:val="en-MY" w:eastAsia="en-MY"/>
        </w:rPr>
        <w:t xml:space="preserve"> makanan, saiz hidangan dan lokasi. </w:t>
      </w:r>
      <w:r w:rsidRPr="00BE7830">
        <w:rPr>
          <w:sz w:val="22"/>
          <w:szCs w:val="22"/>
        </w:rPr>
        <w:t xml:space="preserve">Rajah </w:t>
      </w:r>
      <w:proofErr w:type="gramStart"/>
      <w:r w:rsidRPr="00BE7830">
        <w:rPr>
          <w:sz w:val="22"/>
          <w:szCs w:val="22"/>
        </w:rPr>
        <w:t>menunjukkan</w:t>
      </w:r>
      <w:proofErr w:type="gramEnd"/>
      <w:r w:rsidRPr="00BE7830">
        <w:rPr>
          <w:sz w:val="22"/>
          <w:szCs w:val="22"/>
        </w:rPr>
        <w:t xml:space="preserve"> rajah jujukan bagi proses untuk pesanan makanan.</w:t>
      </w:r>
    </w:p>
    <w:p w:rsidR="00BF5D91" w:rsidRDefault="00BF5D91" w:rsidP="00BF5D91">
      <w:pPr>
        <w:ind w:left="0" w:firstLine="0"/>
        <w:jc w:val="center"/>
      </w:pPr>
      <w:r>
        <w:lastRenderedPageBreak/>
        <w:drawing>
          <wp:inline distT="0" distB="0" distL="0" distR="0" wp14:anchorId="53963B34" wp14:editId="456A12FB">
            <wp:extent cx="5287645" cy="436435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esanan Diagram.png"/>
                    <pic:cNvPicPr/>
                  </pic:nvPicPr>
                  <pic:blipFill>
                    <a:blip r:embed="rId57">
                      <a:extLst>
                        <a:ext uri="{28A0092B-C50C-407E-A947-70E740481C1C}">
                          <a14:useLocalDpi xmlns:a14="http://schemas.microsoft.com/office/drawing/2010/main" val="0"/>
                        </a:ext>
                      </a:extLst>
                    </a:blip>
                    <a:stretch>
                      <a:fillRect/>
                    </a:stretch>
                  </pic:blipFill>
                  <pic:spPr>
                    <a:xfrm>
                      <a:off x="0" y="0"/>
                      <a:ext cx="5287645" cy="4364355"/>
                    </a:xfrm>
                    <a:prstGeom prst="rect">
                      <a:avLst/>
                    </a:prstGeom>
                  </pic:spPr>
                </pic:pic>
              </a:graphicData>
            </a:graphic>
          </wp:inline>
        </w:drawing>
      </w:r>
    </w:p>
    <w:p w:rsidR="00BF5D91" w:rsidRDefault="00BF5D91" w:rsidP="00BF5D91">
      <w:pPr>
        <w:ind w:left="0" w:firstLine="0"/>
        <w:jc w:val="center"/>
      </w:pPr>
    </w:p>
    <w:p w:rsidR="00BF5D91" w:rsidRDefault="00BF5D91" w:rsidP="00BF5D91">
      <w:pPr>
        <w:ind w:left="0" w:firstLine="0"/>
        <w:jc w:val="center"/>
      </w:pPr>
    </w:p>
    <w:p w:rsidR="00BF5D91" w:rsidRDefault="00BF5D91" w:rsidP="00BF5D91">
      <w:pPr>
        <w:ind w:left="0" w:firstLine="0"/>
        <w:jc w:val="center"/>
      </w:pPr>
      <w:r>
        <w:t>Rajah 4.12 Rajah Jujukan Pesanan Makanan</w:t>
      </w:r>
    </w:p>
    <w:p w:rsidR="00BF5D91" w:rsidRDefault="00BF5D91" w:rsidP="00BF5D91">
      <w:pPr>
        <w:ind w:left="0" w:firstLine="0"/>
        <w:jc w:val="center"/>
      </w:pPr>
    </w:p>
    <w:p w:rsidR="00BF5D91" w:rsidRDefault="00BF5D91" w:rsidP="00BF5D91">
      <w:pPr>
        <w:ind w:left="0" w:firstLine="0"/>
        <w:jc w:val="center"/>
      </w:pPr>
    </w:p>
    <w:p w:rsidR="00BF5D91" w:rsidRDefault="00BF5D91" w:rsidP="00BF5D91">
      <w:pPr>
        <w:ind w:left="0" w:firstLine="0"/>
        <w:jc w:val="center"/>
      </w:pPr>
    </w:p>
    <w:p w:rsidR="00BF5D91" w:rsidRPr="00BE7830" w:rsidRDefault="00BF5D91" w:rsidP="00BF5D91">
      <w:pPr>
        <w:pStyle w:val="09eLevel05"/>
        <w:numPr>
          <w:ilvl w:val="0"/>
          <w:numId w:val="27"/>
        </w:numPr>
        <w:rPr>
          <w:noProof/>
          <w:lang w:val="en-MY" w:eastAsia="en-MY"/>
        </w:rPr>
      </w:pPr>
      <w:r w:rsidRPr="00BE7830">
        <w:t xml:space="preserve">Rajah Jujukan </w:t>
      </w:r>
      <w:r w:rsidRPr="00BE7830">
        <w:rPr>
          <w:noProof/>
          <w:lang w:val="en-MY" w:eastAsia="en-MY"/>
        </w:rPr>
        <w:t>Pembelian Makanan</w:t>
      </w:r>
    </w:p>
    <w:p w:rsidR="00BF5D91" w:rsidRPr="00BE7830" w:rsidRDefault="00BF5D91" w:rsidP="00BF5D91">
      <w:pPr>
        <w:pStyle w:val="Heading1"/>
        <w:numPr>
          <w:ilvl w:val="0"/>
          <w:numId w:val="26"/>
        </w:numPr>
        <w:rPr>
          <w:sz w:val="22"/>
          <w:szCs w:val="22"/>
        </w:rPr>
      </w:pPr>
      <w:r w:rsidRPr="00BE7830">
        <w:rPr>
          <w:sz w:val="22"/>
          <w:szCs w:val="22"/>
        </w:rPr>
        <w:t>Penjual perlu memasukkan butiran makanan yang hendak dijual. Antara butiran makanannya ialah nama makanan, saiz hidangan, gambar dan harga makanan tersebut. Rajah menunjukkan rajah jujukan bagi proses untuk pembeli memasukkan butiran makanan.</w:t>
      </w:r>
    </w:p>
    <w:p w:rsidR="00BF5D91" w:rsidRPr="00BE7830" w:rsidRDefault="00BF5D91" w:rsidP="00BF5D91">
      <w:pPr>
        <w:pStyle w:val="10Normal01-PerengganPertama"/>
        <w:jc w:val="left"/>
        <w:rPr>
          <w:sz w:val="22"/>
          <w:szCs w:val="22"/>
        </w:rPr>
      </w:pPr>
      <w:r w:rsidRPr="00BE7830">
        <w:rPr>
          <w:sz w:val="22"/>
          <w:szCs w:val="22"/>
          <w:lang w:val="en-MY" w:eastAsia="en-MY"/>
        </w:rPr>
        <w:t xml:space="preserve">Pembeli yang ingin mebeli makanan perlu memasukkan pesanan yang dipesan adalah tepat. </w:t>
      </w:r>
      <w:r w:rsidRPr="00BE7830">
        <w:rPr>
          <w:sz w:val="22"/>
          <w:szCs w:val="22"/>
        </w:rPr>
        <w:t xml:space="preserve">Rajah </w:t>
      </w:r>
      <w:proofErr w:type="gramStart"/>
      <w:r w:rsidRPr="00BE7830">
        <w:rPr>
          <w:sz w:val="22"/>
          <w:szCs w:val="22"/>
        </w:rPr>
        <w:t>menunjukkan</w:t>
      </w:r>
      <w:proofErr w:type="gramEnd"/>
      <w:r w:rsidRPr="00BE7830">
        <w:rPr>
          <w:sz w:val="22"/>
          <w:szCs w:val="22"/>
        </w:rPr>
        <w:t xml:space="preserve"> rajah jujukan bagi proses untuk pembelian makanan.</w:t>
      </w:r>
    </w:p>
    <w:p w:rsidR="00BF5D91" w:rsidRDefault="00BF5D91" w:rsidP="00BF5D91">
      <w:pPr>
        <w:pStyle w:val="11Normal02-PerengganKeduaonward"/>
      </w:pPr>
    </w:p>
    <w:p w:rsidR="00BF5D91" w:rsidRPr="00555488" w:rsidRDefault="00BF5D91" w:rsidP="00BF5D91">
      <w:pPr>
        <w:pStyle w:val="11Normal02-PerengganKeduaonward"/>
      </w:pPr>
      <w:r>
        <w:rPr>
          <w:noProof/>
          <w:lang w:val="en-MY" w:eastAsia="en-MY"/>
        </w:rPr>
        <w:lastRenderedPageBreak/>
        <w:drawing>
          <wp:inline distT="0" distB="0" distL="0" distR="0" wp14:anchorId="1166FFE7" wp14:editId="3773F6CB">
            <wp:extent cx="5287645" cy="4055110"/>
            <wp:effectExtent l="0" t="0" r="825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embelian Diagram.png"/>
                    <pic:cNvPicPr/>
                  </pic:nvPicPr>
                  <pic:blipFill>
                    <a:blip r:embed="rId58">
                      <a:extLst>
                        <a:ext uri="{28A0092B-C50C-407E-A947-70E740481C1C}">
                          <a14:useLocalDpi xmlns:a14="http://schemas.microsoft.com/office/drawing/2010/main" val="0"/>
                        </a:ext>
                      </a:extLst>
                    </a:blip>
                    <a:stretch>
                      <a:fillRect/>
                    </a:stretch>
                  </pic:blipFill>
                  <pic:spPr>
                    <a:xfrm>
                      <a:off x="0" y="0"/>
                      <a:ext cx="5287645" cy="4055110"/>
                    </a:xfrm>
                    <a:prstGeom prst="rect">
                      <a:avLst/>
                    </a:prstGeom>
                  </pic:spPr>
                </pic:pic>
              </a:graphicData>
            </a:graphic>
          </wp:inline>
        </w:drawing>
      </w:r>
    </w:p>
    <w:p w:rsidR="00BF5D91" w:rsidRDefault="00BF5D91" w:rsidP="00BF5D91">
      <w:pPr>
        <w:ind w:left="0" w:firstLine="0"/>
      </w:pPr>
    </w:p>
    <w:p w:rsidR="00BF5D91" w:rsidRDefault="00BF5D91" w:rsidP="00BF5D91">
      <w:pPr>
        <w:ind w:left="0" w:firstLine="0"/>
        <w:jc w:val="center"/>
      </w:pPr>
      <w:r>
        <w:t>Rajah 4.13 Rajah Jujukan Pembelian Makanan</w:t>
      </w:r>
    </w:p>
    <w:p w:rsidR="00BF5D91" w:rsidRDefault="00BF5D91" w:rsidP="00BF5D91">
      <w:pPr>
        <w:ind w:left="0" w:firstLine="0"/>
        <w:jc w:val="center"/>
      </w:pPr>
    </w:p>
    <w:p w:rsidR="00BF5D91" w:rsidRDefault="00BF5D91" w:rsidP="00BF5D91">
      <w:pPr>
        <w:ind w:left="0" w:firstLine="0"/>
        <w:jc w:val="center"/>
      </w:pPr>
    </w:p>
    <w:p w:rsidR="00BF5D91" w:rsidRDefault="00BF5D91" w:rsidP="00BF5D91">
      <w:pPr>
        <w:ind w:left="0" w:firstLine="0"/>
        <w:jc w:val="center"/>
      </w:pPr>
    </w:p>
    <w:p w:rsidR="00BF5D91" w:rsidRDefault="00BF5D91" w:rsidP="00BF5D91">
      <w:pPr>
        <w:ind w:left="0" w:firstLine="0"/>
      </w:pPr>
    </w:p>
    <w:p w:rsidR="00BF5D91" w:rsidRPr="00BE7830" w:rsidRDefault="00B5247E" w:rsidP="00B5247E">
      <w:pPr>
        <w:pStyle w:val="09cLevel03"/>
        <w:numPr>
          <w:ilvl w:val="0"/>
          <w:numId w:val="25"/>
        </w:numPr>
        <w:rPr>
          <w:lang w:val="ms-MY"/>
        </w:rPr>
      </w:pPr>
      <w:r>
        <w:rPr>
          <w:lang w:val="ms-MY"/>
        </w:rPr>
        <w:t>REKA BENTUK ANTARA MUKA</w:t>
      </w:r>
    </w:p>
    <w:p w:rsidR="00BF5D91" w:rsidRPr="00BE7830" w:rsidRDefault="00BF5D91" w:rsidP="00BF5D91">
      <w:pPr>
        <w:pStyle w:val="10Normal01-PerengganPertama"/>
        <w:jc w:val="left"/>
        <w:rPr>
          <w:sz w:val="22"/>
          <w:szCs w:val="22"/>
          <w:lang w:val="ms-MY"/>
        </w:rPr>
      </w:pPr>
      <w:r w:rsidRPr="00BE7830">
        <w:rPr>
          <w:sz w:val="22"/>
          <w:szCs w:val="22"/>
          <w:lang w:val="ms-MY"/>
        </w:rPr>
        <w:t>Reka bentuk antara muka sistem sangat penting kerana ianya banyak mempengaruhi pengguna. Antara muka yang intuitif dan mudah untuk dikemudi dapat menarik minat pengguna dengan mudah. Antara muka juga sangat penting untuk menerima dan menyimpan maklumat dari pengguna. Reka bentuk antara muka ini dilakar sebelum pembangunan sebenar aplikasi dapat membantu memberi gambaran awal aplikasi yang akan dibangunkan.</w:t>
      </w:r>
    </w:p>
    <w:p w:rsidR="00BF5D91" w:rsidRPr="00BE7830" w:rsidRDefault="00BF5D91" w:rsidP="00BF5D91">
      <w:pPr>
        <w:pStyle w:val="11Normal02-PerengganKeduaonward"/>
        <w:jc w:val="left"/>
        <w:rPr>
          <w:rFonts w:cs="Times New Roman"/>
          <w:sz w:val="22"/>
          <w:szCs w:val="22"/>
          <w:lang w:val="ms-MY"/>
        </w:rPr>
      </w:pPr>
      <w:r w:rsidRPr="00BE7830">
        <w:rPr>
          <w:rFonts w:cs="Times New Roman"/>
          <w:sz w:val="22"/>
          <w:szCs w:val="22"/>
          <w:lang w:val="ms-MY"/>
        </w:rPr>
        <w:t>Dalam bahagian ini, beberapa lakaran antara muka sistem akan dipaparkan. Perkara ini bertujuan untuk memudahkan pengguna membayangkan gambaran antaramuka sistem aplikasi Go-</w:t>
      </w:r>
      <w:r w:rsidRPr="00BE7830">
        <w:rPr>
          <w:rFonts w:cs="Times New Roman"/>
          <w:sz w:val="22"/>
          <w:szCs w:val="22"/>
          <w:lang w:val="ms-MY"/>
        </w:rPr>
        <w:lastRenderedPageBreak/>
        <w:t>Food.</w:t>
      </w:r>
    </w:p>
    <w:p w:rsidR="00B5247E" w:rsidRDefault="00B5247E" w:rsidP="00B5247E">
      <w:pPr>
        <w:ind w:left="0" w:firstLine="0"/>
      </w:pPr>
    </w:p>
    <w:p w:rsidR="00B5247E" w:rsidRDefault="00B5247E" w:rsidP="00BF5D91"/>
    <w:p w:rsidR="00B5247E" w:rsidRDefault="00B5247E" w:rsidP="00BF5D91"/>
    <w:p w:rsidR="00BF5D91" w:rsidRPr="00BE7830" w:rsidRDefault="00BF5D91" w:rsidP="00BF5D91">
      <w:pPr>
        <w:pStyle w:val="ListParagraph"/>
        <w:widowControl/>
        <w:numPr>
          <w:ilvl w:val="0"/>
          <w:numId w:val="28"/>
        </w:numPr>
        <w:autoSpaceDE/>
        <w:adjustRightInd/>
        <w:spacing w:after="160" w:line="360" w:lineRule="auto"/>
        <w:jc w:val="left"/>
        <w:rPr>
          <w:sz w:val="22"/>
          <w:szCs w:val="22"/>
          <w:lang w:val="ms-MY"/>
        </w:rPr>
      </w:pPr>
      <w:r w:rsidRPr="00BE7830">
        <w:rPr>
          <w:sz w:val="22"/>
          <w:szCs w:val="22"/>
          <w:lang w:val="ms-MY"/>
        </w:rPr>
        <w:t>Reka Bentuk Antara Muka Log Masuk dan Pendaftaran</w:t>
      </w:r>
    </w:p>
    <w:p w:rsidR="00BF5D91" w:rsidRPr="00BE7830" w:rsidRDefault="00BF5D91" w:rsidP="00BF5D91">
      <w:pPr>
        <w:pStyle w:val="11Normal02-PerengganKeduaonward"/>
        <w:ind w:left="720" w:firstLine="0"/>
        <w:jc w:val="left"/>
        <w:rPr>
          <w:sz w:val="22"/>
          <w:szCs w:val="22"/>
          <w:lang w:val="ms-MY"/>
        </w:rPr>
      </w:pPr>
      <w:r w:rsidRPr="00BE7830">
        <w:rPr>
          <w:sz w:val="22"/>
          <w:szCs w:val="22"/>
          <w:lang w:val="ms-MY"/>
        </w:rPr>
        <w:t>Rajah 4.10 menunjukkan laman Log Masuk dan juga laman Pendaftaran aplikasi Go-Food. Pengguna boleh log masuk jika sudah mendaftar dan seterusnya mendaftar jika belum.</w:t>
      </w:r>
    </w:p>
    <w:p w:rsidR="00BF5D91" w:rsidRDefault="00BF5D91" w:rsidP="00BF5D91">
      <w:pPr>
        <w:jc w:val="center"/>
      </w:pPr>
      <w:r>
        <w:drawing>
          <wp:inline distT="0" distB="0" distL="0" distR="0" wp14:anchorId="57966BDB" wp14:editId="40B483BB">
            <wp:extent cx="1672505" cy="3411490"/>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1.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00770" cy="3469144"/>
                    </a:xfrm>
                    <a:prstGeom prst="rect">
                      <a:avLst/>
                    </a:prstGeom>
                  </pic:spPr>
                </pic:pic>
              </a:graphicData>
            </a:graphic>
          </wp:inline>
        </w:drawing>
      </w:r>
      <w:r>
        <w:drawing>
          <wp:anchor distT="0" distB="0" distL="114300" distR="114300" simplePos="0" relativeHeight="251677696" behindDoc="1" locked="0" layoutInCell="1" allowOverlap="1" wp14:anchorId="682E683C" wp14:editId="5761B4B1">
            <wp:simplePos x="0" y="0"/>
            <wp:positionH relativeFrom="column">
              <wp:posOffset>2450465</wp:posOffset>
            </wp:positionH>
            <wp:positionV relativeFrom="paragraph">
              <wp:posOffset>16510</wp:posOffset>
            </wp:positionV>
            <wp:extent cx="1658620" cy="3383280"/>
            <wp:effectExtent l="0" t="0" r="0" b="7620"/>
            <wp:wrapTight wrapText="bothSides">
              <wp:wrapPolygon edited="0">
                <wp:start x="0" y="0"/>
                <wp:lineTo x="0" y="21527"/>
                <wp:lineTo x="21335" y="21527"/>
                <wp:lineTo x="21335"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1.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658620" cy="3383280"/>
                    </a:xfrm>
                    <a:prstGeom prst="rect">
                      <a:avLst/>
                    </a:prstGeom>
                  </pic:spPr>
                </pic:pic>
              </a:graphicData>
            </a:graphic>
          </wp:anchor>
        </w:drawing>
      </w:r>
    </w:p>
    <w:p w:rsidR="00BF5D91" w:rsidRDefault="00BF5D91" w:rsidP="00BF5D91">
      <w:pPr>
        <w:tabs>
          <w:tab w:val="center" w:pos="3846"/>
        </w:tabs>
      </w:pPr>
      <w:r>
        <w:t xml:space="preserve"> </w:t>
      </w:r>
      <w:r>
        <w:tab/>
        <w:t xml:space="preserve">     </w:t>
      </w:r>
    </w:p>
    <w:p w:rsidR="00BF5D91" w:rsidRDefault="00BF5D91" w:rsidP="00BF5D91">
      <w:pPr>
        <w:jc w:val="center"/>
      </w:pPr>
    </w:p>
    <w:p w:rsidR="00BF5D91" w:rsidRDefault="00BF5D91" w:rsidP="00BF5D91">
      <w:pPr>
        <w:jc w:val="center"/>
        <w:rPr>
          <w:lang w:val="ms-MY"/>
        </w:rPr>
      </w:pPr>
      <w:r>
        <w:rPr>
          <w:lang w:val="ms-MY"/>
        </w:rPr>
        <w:t>Rajah 4.14 Reka Bentuk Log Masuk dan Pendaftaran</w:t>
      </w:r>
    </w:p>
    <w:p w:rsidR="00BF5D91" w:rsidRDefault="00BF5D91" w:rsidP="00BF5D91"/>
    <w:p w:rsidR="00BF5D91" w:rsidRDefault="00BF5D91" w:rsidP="00BF5D91"/>
    <w:p w:rsidR="00BF5D91" w:rsidRDefault="00BF5D91" w:rsidP="00BF5D91"/>
    <w:p w:rsidR="00B5247E" w:rsidRDefault="00B5247E" w:rsidP="00B5247E">
      <w:pPr>
        <w:ind w:left="0" w:firstLine="0"/>
        <w:jc w:val="left"/>
        <w:rPr>
          <w:sz w:val="22"/>
        </w:rPr>
      </w:pPr>
    </w:p>
    <w:p w:rsidR="00B5247E" w:rsidRPr="00BE7830" w:rsidRDefault="00B5247E" w:rsidP="00B5247E">
      <w:pPr>
        <w:ind w:left="0" w:firstLine="0"/>
        <w:jc w:val="left"/>
        <w:rPr>
          <w:sz w:val="22"/>
        </w:rPr>
      </w:pPr>
    </w:p>
    <w:p w:rsidR="00BF5D91" w:rsidRPr="00BE7830" w:rsidRDefault="00BF5D91" w:rsidP="00BF5D91">
      <w:pPr>
        <w:pStyle w:val="ListParagraph"/>
        <w:widowControl/>
        <w:numPr>
          <w:ilvl w:val="0"/>
          <w:numId w:val="28"/>
        </w:numPr>
        <w:autoSpaceDE/>
        <w:adjustRightInd/>
        <w:spacing w:after="160" w:line="360" w:lineRule="auto"/>
        <w:jc w:val="left"/>
        <w:rPr>
          <w:sz w:val="22"/>
          <w:lang w:val="ms-MY"/>
        </w:rPr>
      </w:pPr>
      <w:r w:rsidRPr="00BE7830">
        <w:rPr>
          <w:sz w:val="22"/>
          <w:lang w:val="ms-MY"/>
        </w:rPr>
        <w:lastRenderedPageBreak/>
        <w:t>Reka Bentuk Antara Muka Pencarian Makanan</w:t>
      </w:r>
    </w:p>
    <w:p w:rsidR="00BF5D91" w:rsidRPr="00BE7830" w:rsidRDefault="00BF5D91" w:rsidP="00BF5D91">
      <w:pPr>
        <w:pStyle w:val="10Normal01-PerengganPertama"/>
        <w:ind w:left="720"/>
        <w:jc w:val="left"/>
        <w:rPr>
          <w:sz w:val="22"/>
          <w:lang w:val="ms-MY"/>
        </w:rPr>
      </w:pPr>
      <w:r w:rsidRPr="00BE7830">
        <w:rPr>
          <w:sz w:val="22"/>
          <w:lang w:val="ms-MY"/>
        </w:rPr>
        <w:t>Pembeli boleh mencari makanan yang diinginkan dalam aplikasi Go-Food. Sistem akan mendapatkan lokasi pembeli terlebih dahulu diikuti dengan pembeli memasukkan data atau maklumat makanan yang diinginkan. Rajah 4.11 di bawah menunjukkan lakaran awal antara muka Pencarian Makanan.</w:t>
      </w:r>
    </w:p>
    <w:p w:rsidR="00BF5D91" w:rsidRPr="00BE7830" w:rsidRDefault="00BF5D91" w:rsidP="00BF5D91">
      <w:pPr>
        <w:pStyle w:val="11Normal02-PerengganKeduaonward"/>
        <w:jc w:val="left"/>
        <w:rPr>
          <w:sz w:val="22"/>
          <w:lang w:val="ms-MY"/>
        </w:rPr>
      </w:pPr>
    </w:p>
    <w:p w:rsidR="00BF5D91" w:rsidRDefault="00BF5D91" w:rsidP="00BF5D91">
      <w:pPr>
        <w:pStyle w:val="11Normal02-PerengganKeduaonward"/>
        <w:rPr>
          <w:lang w:val="ms-MY"/>
        </w:rPr>
      </w:pPr>
      <w:r>
        <w:rPr>
          <w:noProof/>
          <w:lang w:val="en-MY" w:eastAsia="en-MY"/>
        </w:rPr>
        <w:drawing>
          <wp:inline distT="0" distB="0" distL="0" distR="0" wp14:anchorId="5A5DBD8B" wp14:editId="593D7621">
            <wp:extent cx="1836462" cy="374944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1.png"/>
                    <pic:cNvPicPr/>
                  </pic:nvPicPr>
                  <pic:blipFill>
                    <a:blip r:embed="rId61">
                      <a:extLst>
                        <a:ext uri="{28A0092B-C50C-407E-A947-70E740481C1C}">
                          <a14:useLocalDpi xmlns:a14="http://schemas.microsoft.com/office/drawing/2010/main" val="0"/>
                        </a:ext>
                      </a:extLst>
                    </a:blip>
                    <a:stretch>
                      <a:fillRect/>
                    </a:stretch>
                  </pic:blipFill>
                  <pic:spPr>
                    <a:xfrm>
                      <a:off x="0" y="0"/>
                      <a:ext cx="1886552" cy="3851711"/>
                    </a:xfrm>
                    <a:prstGeom prst="rect">
                      <a:avLst/>
                    </a:prstGeom>
                  </pic:spPr>
                </pic:pic>
              </a:graphicData>
            </a:graphic>
          </wp:inline>
        </w:drawing>
      </w:r>
      <w:r>
        <w:rPr>
          <w:lang w:val="ms-MY"/>
        </w:rPr>
        <w:t xml:space="preserve">          </w:t>
      </w:r>
      <w:r>
        <w:rPr>
          <w:noProof/>
          <w:lang w:val="en-MY" w:eastAsia="en-MY"/>
        </w:rPr>
        <w:drawing>
          <wp:inline distT="0" distB="0" distL="0" distR="0" wp14:anchorId="25E9BAC3" wp14:editId="12AE9E77">
            <wp:extent cx="1836420" cy="3745836"/>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856801" cy="3787408"/>
                    </a:xfrm>
                    <a:prstGeom prst="rect">
                      <a:avLst/>
                    </a:prstGeom>
                  </pic:spPr>
                </pic:pic>
              </a:graphicData>
            </a:graphic>
          </wp:inline>
        </w:drawing>
      </w:r>
    </w:p>
    <w:p w:rsidR="00BF5D91" w:rsidRPr="00630F75" w:rsidRDefault="00BF5D91" w:rsidP="00BF5D91">
      <w:pPr>
        <w:jc w:val="center"/>
        <w:rPr>
          <w:sz w:val="22"/>
          <w:lang w:val="ms-MY"/>
        </w:rPr>
      </w:pPr>
      <w:r>
        <w:rPr>
          <w:sz w:val="22"/>
          <w:lang w:val="ms-MY"/>
        </w:rPr>
        <w:t>Rajah 4.15</w:t>
      </w:r>
      <w:r w:rsidRPr="00630F75">
        <w:rPr>
          <w:sz w:val="22"/>
          <w:lang w:val="ms-MY"/>
        </w:rPr>
        <w:t xml:space="preserve"> Rajah Reka Bentuk Pencarian Makanan</w:t>
      </w:r>
    </w:p>
    <w:p w:rsidR="00BF5D91" w:rsidRDefault="00BF5D91" w:rsidP="00BF5D91">
      <w:pPr>
        <w:pStyle w:val="11Normal02-PerengganKeduaonward"/>
        <w:tabs>
          <w:tab w:val="left" w:pos="3467"/>
        </w:tabs>
        <w:rPr>
          <w:lang w:val="ms-MY"/>
        </w:rPr>
      </w:pPr>
    </w:p>
    <w:p w:rsidR="00BF5D91" w:rsidRDefault="00BF5D91" w:rsidP="00BF5D91">
      <w:pPr>
        <w:pStyle w:val="11Normal02-PerengganKeduaonward"/>
        <w:rPr>
          <w:lang w:val="ms-MY"/>
        </w:rPr>
      </w:pPr>
    </w:p>
    <w:p w:rsidR="00BF5D91" w:rsidRDefault="00BF5D91" w:rsidP="00BF5D91">
      <w:pPr>
        <w:pStyle w:val="11Normal02-PerengganKeduaonward"/>
        <w:rPr>
          <w:lang w:val="ms-MY"/>
        </w:rPr>
      </w:pPr>
    </w:p>
    <w:p w:rsidR="00BF5D91" w:rsidRDefault="00BF5D91" w:rsidP="00B5247E">
      <w:pPr>
        <w:ind w:left="0" w:firstLine="0"/>
      </w:pPr>
    </w:p>
    <w:p w:rsidR="00B5247E" w:rsidRDefault="00B5247E" w:rsidP="00B5247E">
      <w:pPr>
        <w:ind w:left="0" w:firstLine="0"/>
      </w:pPr>
    </w:p>
    <w:p w:rsidR="00BF5D91" w:rsidRPr="00630F75" w:rsidRDefault="00BF5D91" w:rsidP="00BF5D91">
      <w:pPr>
        <w:pStyle w:val="ListParagraph"/>
        <w:widowControl/>
        <w:numPr>
          <w:ilvl w:val="0"/>
          <w:numId w:val="28"/>
        </w:numPr>
        <w:autoSpaceDE/>
        <w:adjustRightInd/>
        <w:spacing w:after="160" w:line="360" w:lineRule="auto"/>
        <w:rPr>
          <w:sz w:val="22"/>
          <w:lang w:val="ms-MY"/>
        </w:rPr>
      </w:pPr>
      <w:r w:rsidRPr="00630F75">
        <w:rPr>
          <w:sz w:val="22"/>
          <w:lang w:val="ms-MY"/>
        </w:rPr>
        <w:lastRenderedPageBreak/>
        <w:t>Reka Bentuk Antara Muka Papan Pesanan Makanan</w:t>
      </w:r>
    </w:p>
    <w:p w:rsidR="00BF5D91" w:rsidRPr="00630F75" w:rsidRDefault="00BF5D91" w:rsidP="00BF5D91">
      <w:pPr>
        <w:pStyle w:val="ListParagraph"/>
        <w:widowControl/>
        <w:autoSpaceDE/>
        <w:adjustRightInd/>
        <w:spacing w:after="160" w:line="360" w:lineRule="auto"/>
        <w:ind w:firstLine="0"/>
        <w:rPr>
          <w:sz w:val="22"/>
          <w:lang w:val="ms-MY"/>
        </w:rPr>
      </w:pPr>
    </w:p>
    <w:p w:rsidR="00BF5D91" w:rsidRPr="00630F75" w:rsidRDefault="00BF5D91" w:rsidP="00BF5D91">
      <w:pPr>
        <w:pStyle w:val="ListParagraph"/>
        <w:widowControl/>
        <w:autoSpaceDE/>
        <w:adjustRightInd/>
        <w:spacing w:after="160" w:line="360" w:lineRule="auto"/>
        <w:ind w:firstLine="0"/>
        <w:rPr>
          <w:sz w:val="22"/>
          <w:lang w:val="ms-MY"/>
        </w:rPr>
      </w:pPr>
      <w:r w:rsidRPr="00630F75">
        <w:rPr>
          <w:sz w:val="22"/>
          <w:lang w:val="ms-MY"/>
        </w:rPr>
        <w:t>Setelah mencari makanan, pembeli boleh melakukan pesanan makanan yang diingini berdasarkan pencarian yang dilakukan. Rajah 4.12 di bawah menggambarkan Antara Muka Papan Pesanan Makanan</w:t>
      </w:r>
    </w:p>
    <w:p w:rsidR="00BF5D91" w:rsidRDefault="00BF5D91" w:rsidP="00BF5D91"/>
    <w:p w:rsidR="00BF5D91" w:rsidRDefault="00BF5D91" w:rsidP="00BF5D91">
      <w:pPr>
        <w:jc w:val="center"/>
      </w:pPr>
      <w:r>
        <w:drawing>
          <wp:inline distT="0" distB="0" distL="0" distR="0" wp14:anchorId="5001E39E" wp14:editId="7385FA90">
            <wp:extent cx="1642684" cy="3350663"/>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653124" cy="3371957"/>
                    </a:xfrm>
                    <a:prstGeom prst="rect">
                      <a:avLst/>
                    </a:prstGeom>
                  </pic:spPr>
                </pic:pic>
              </a:graphicData>
            </a:graphic>
          </wp:inline>
        </w:drawing>
      </w:r>
    </w:p>
    <w:p w:rsidR="00BF5D91" w:rsidRDefault="00BF5D91" w:rsidP="00BF5D91">
      <w:pPr>
        <w:jc w:val="center"/>
      </w:pPr>
    </w:p>
    <w:p w:rsidR="00BF5D91" w:rsidRPr="00630F75" w:rsidRDefault="00BF5D91" w:rsidP="00BF5D91">
      <w:pPr>
        <w:jc w:val="center"/>
        <w:rPr>
          <w:sz w:val="22"/>
          <w:lang w:val="ms-MY"/>
        </w:rPr>
      </w:pPr>
      <w:r>
        <w:rPr>
          <w:sz w:val="22"/>
          <w:lang w:val="ms-MY"/>
        </w:rPr>
        <w:t>Rajah 4.16</w:t>
      </w:r>
      <w:r w:rsidRPr="00630F75">
        <w:rPr>
          <w:sz w:val="22"/>
          <w:lang w:val="ms-MY"/>
        </w:rPr>
        <w:t xml:space="preserve"> Rajah Reka Bentuk Pesanan Makanan</w:t>
      </w:r>
    </w:p>
    <w:p w:rsidR="00BF5D91" w:rsidRDefault="00BF5D91" w:rsidP="00BF5D91"/>
    <w:p w:rsidR="00B5247E" w:rsidRDefault="00B5247E" w:rsidP="00BF5D91"/>
    <w:p w:rsidR="00B5247E" w:rsidRDefault="00B5247E" w:rsidP="00BF5D91"/>
    <w:p w:rsidR="00B5247E" w:rsidRDefault="00B5247E" w:rsidP="00BF5D91"/>
    <w:p w:rsidR="00B5247E" w:rsidRDefault="00B5247E" w:rsidP="00BF5D91"/>
    <w:p w:rsidR="00B5247E" w:rsidRDefault="00B5247E" w:rsidP="00BF5D91"/>
    <w:p w:rsidR="00B5247E" w:rsidRDefault="00B5247E" w:rsidP="00BF5D91"/>
    <w:p w:rsidR="00B5247E" w:rsidRDefault="00B5247E" w:rsidP="00B5247E">
      <w:pPr>
        <w:ind w:left="0" w:firstLine="0"/>
      </w:pPr>
    </w:p>
    <w:p w:rsidR="00B5247E" w:rsidRDefault="00B5247E" w:rsidP="00B5247E">
      <w:pPr>
        <w:ind w:left="0" w:firstLine="0"/>
      </w:pPr>
    </w:p>
    <w:p w:rsidR="00BF5D91" w:rsidRPr="00630F75" w:rsidRDefault="00BF5D91" w:rsidP="00BF5D91">
      <w:pPr>
        <w:pStyle w:val="ListParagraph"/>
        <w:widowControl/>
        <w:numPr>
          <w:ilvl w:val="0"/>
          <w:numId w:val="28"/>
        </w:numPr>
        <w:autoSpaceDE/>
        <w:adjustRightInd/>
        <w:spacing w:after="160" w:line="360" w:lineRule="auto"/>
        <w:jc w:val="left"/>
        <w:rPr>
          <w:sz w:val="22"/>
          <w:szCs w:val="22"/>
          <w:lang w:val="ms-MY"/>
        </w:rPr>
      </w:pPr>
      <w:r w:rsidRPr="00630F75">
        <w:rPr>
          <w:sz w:val="22"/>
          <w:szCs w:val="22"/>
          <w:lang w:val="ms-MY"/>
        </w:rPr>
        <w:lastRenderedPageBreak/>
        <w:t>Reka Bentuk Antara Muka Papan Pembelian Makanan</w:t>
      </w:r>
    </w:p>
    <w:p w:rsidR="00BF5D91" w:rsidRPr="00630F75" w:rsidRDefault="00BF5D91" w:rsidP="00BF5D91">
      <w:pPr>
        <w:pStyle w:val="ListParagraph"/>
        <w:widowControl/>
        <w:autoSpaceDE/>
        <w:adjustRightInd/>
        <w:spacing w:after="160" w:line="360" w:lineRule="auto"/>
        <w:ind w:firstLine="0"/>
        <w:jc w:val="left"/>
        <w:rPr>
          <w:sz w:val="22"/>
          <w:szCs w:val="22"/>
          <w:lang w:val="ms-MY"/>
        </w:rPr>
      </w:pPr>
    </w:p>
    <w:p w:rsidR="00BF5D91" w:rsidRDefault="00BF5D91" w:rsidP="00BF5D91">
      <w:pPr>
        <w:pStyle w:val="ListParagraph"/>
        <w:widowControl/>
        <w:autoSpaceDE/>
        <w:adjustRightInd/>
        <w:spacing w:after="160" w:line="360" w:lineRule="auto"/>
        <w:ind w:firstLine="0"/>
        <w:jc w:val="left"/>
        <w:rPr>
          <w:sz w:val="22"/>
          <w:szCs w:val="22"/>
          <w:lang w:val="ms-MY"/>
        </w:rPr>
      </w:pPr>
      <w:r w:rsidRPr="00630F75">
        <w:rPr>
          <w:sz w:val="22"/>
          <w:szCs w:val="22"/>
          <w:lang w:val="ms-MY"/>
        </w:rPr>
        <w:t>Untuk melengkapkan pembelian, pembeli hendaklah melakukan pembayaran dan mendapatkan resit yang akan dikeluarkan oleh sistem aplikasi Go-Food. Rajah 4.13 di bawah menggambarkan Antara Muka Papan Pesanan Makanan</w:t>
      </w:r>
      <w:r w:rsidR="00B5247E">
        <w:rPr>
          <w:sz w:val="22"/>
          <w:szCs w:val="22"/>
          <w:lang w:val="ms-MY"/>
        </w:rPr>
        <w:t>.</w:t>
      </w:r>
    </w:p>
    <w:p w:rsidR="00B5247E" w:rsidRPr="00630F75" w:rsidRDefault="00B5247E" w:rsidP="00BF5D91">
      <w:pPr>
        <w:pStyle w:val="ListParagraph"/>
        <w:widowControl/>
        <w:autoSpaceDE/>
        <w:adjustRightInd/>
        <w:spacing w:after="160" w:line="360" w:lineRule="auto"/>
        <w:ind w:firstLine="0"/>
        <w:jc w:val="left"/>
        <w:rPr>
          <w:sz w:val="22"/>
          <w:szCs w:val="22"/>
          <w:lang w:val="ms-MY"/>
        </w:rPr>
      </w:pPr>
    </w:p>
    <w:p w:rsidR="00BF5D91" w:rsidRPr="00630F75" w:rsidRDefault="00BF5D91" w:rsidP="00BF5D91">
      <w:pPr>
        <w:pStyle w:val="ListParagraph"/>
        <w:widowControl/>
        <w:autoSpaceDE/>
        <w:adjustRightInd/>
        <w:spacing w:after="160" w:line="360" w:lineRule="auto"/>
        <w:ind w:firstLine="0"/>
        <w:jc w:val="left"/>
        <w:rPr>
          <w:sz w:val="22"/>
          <w:szCs w:val="22"/>
          <w:lang w:val="ms-MY"/>
        </w:rPr>
      </w:pPr>
    </w:p>
    <w:p w:rsidR="00BF5D91" w:rsidRDefault="00BF5D91" w:rsidP="00BF5D91">
      <w:pPr>
        <w:pStyle w:val="ListParagraph"/>
        <w:widowControl/>
        <w:autoSpaceDE/>
        <w:adjustRightInd/>
        <w:spacing w:after="160" w:line="360" w:lineRule="auto"/>
        <w:ind w:firstLine="0"/>
        <w:jc w:val="center"/>
        <w:rPr>
          <w:lang w:val="ms-MY"/>
        </w:rPr>
      </w:pPr>
      <w:r>
        <w:rPr>
          <w:sz w:val="20"/>
          <w:szCs w:val="20"/>
          <w:lang w:val="en-MY"/>
        </w:rPr>
        <w:drawing>
          <wp:inline distT="0" distB="0" distL="0" distR="0" wp14:anchorId="75EA622A" wp14:editId="3BC4EF34">
            <wp:extent cx="1766722" cy="3601395"/>
            <wp:effectExtent l="0" t="0" r="5080" b="0"/>
            <wp:docPr id="20" name="Picture 20" descr="Scre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778681" cy="3625773"/>
                    </a:xfrm>
                    <a:prstGeom prst="rect">
                      <a:avLst/>
                    </a:prstGeom>
                    <a:noFill/>
                    <a:ln>
                      <a:noFill/>
                    </a:ln>
                  </pic:spPr>
                </pic:pic>
              </a:graphicData>
            </a:graphic>
          </wp:inline>
        </w:drawing>
      </w:r>
      <w:r>
        <w:rPr>
          <w:lang w:val="ms-MY"/>
        </w:rPr>
        <w:t xml:space="preserve">          </w:t>
      </w:r>
      <w:r>
        <w:rPr>
          <w:lang w:val="en-MY"/>
        </w:rPr>
        <w:drawing>
          <wp:inline distT="0" distB="0" distL="0" distR="0" wp14:anchorId="0D1960CE" wp14:editId="21A37A2E">
            <wp:extent cx="1772156" cy="361475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861420" cy="3796828"/>
                    </a:xfrm>
                    <a:prstGeom prst="rect">
                      <a:avLst/>
                    </a:prstGeom>
                  </pic:spPr>
                </pic:pic>
              </a:graphicData>
            </a:graphic>
          </wp:inline>
        </w:drawing>
      </w:r>
    </w:p>
    <w:p w:rsidR="00BF5D91" w:rsidRDefault="00BF5D91" w:rsidP="00BF5D91">
      <w:pPr>
        <w:pStyle w:val="ListParagraph"/>
        <w:widowControl/>
        <w:autoSpaceDE/>
        <w:adjustRightInd/>
        <w:spacing w:after="160" w:line="360" w:lineRule="auto"/>
        <w:ind w:firstLine="0"/>
        <w:jc w:val="left"/>
        <w:rPr>
          <w:lang w:val="ms-MY"/>
        </w:rPr>
      </w:pPr>
      <w:r>
        <w:rPr>
          <w:lang w:val="ms-MY"/>
        </w:rPr>
        <w:t xml:space="preserve">                                   </w:t>
      </w:r>
    </w:p>
    <w:p w:rsidR="00BF5D91" w:rsidRDefault="00BF5D91" w:rsidP="00BF5D91">
      <w:pPr>
        <w:jc w:val="center"/>
        <w:rPr>
          <w:lang w:val="ms-MY"/>
        </w:rPr>
      </w:pPr>
      <w:r>
        <w:rPr>
          <w:sz w:val="22"/>
          <w:lang w:val="ms-MY"/>
        </w:rPr>
        <w:t>Rajah 4.17</w:t>
      </w:r>
      <w:r w:rsidRPr="00630F75">
        <w:rPr>
          <w:sz w:val="22"/>
          <w:lang w:val="ms-MY"/>
        </w:rPr>
        <w:t xml:space="preserve"> Rajah Reka Bentuk Pembelian Makanan</w:t>
      </w:r>
    </w:p>
    <w:p w:rsidR="00BF5D91" w:rsidRDefault="00BF5D91" w:rsidP="00BF5D91">
      <w:pPr>
        <w:pStyle w:val="ListParagraph"/>
        <w:widowControl/>
        <w:autoSpaceDE/>
        <w:adjustRightInd/>
        <w:spacing w:after="160" w:line="360" w:lineRule="auto"/>
        <w:ind w:firstLine="0"/>
        <w:jc w:val="left"/>
        <w:rPr>
          <w:lang w:val="ms-MY"/>
        </w:rPr>
      </w:pPr>
    </w:p>
    <w:p w:rsidR="00BF5D91" w:rsidRDefault="00BF5D91" w:rsidP="00BF5D91">
      <w:pPr>
        <w:pStyle w:val="ListParagraph"/>
        <w:widowControl/>
        <w:autoSpaceDE/>
        <w:adjustRightInd/>
        <w:spacing w:after="160" w:line="360" w:lineRule="auto"/>
        <w:ind w:firstLine="0"/>
        <w:jc w:val="left"/>
        <w:rPr>
          <w:lang w:val="ms-MY"/>
        </w:rPr>
      </w:pPr>
    </w:p>
    <w:p w:rsidR="00BF5D91" w:rsidRDefault="00BF5D91" w:rsidP="00BF5D91">
      <w:pPr>
        <w:pStyle w:val="ListParagraph"/>
        <w:widowControl/>
        <w:autoSpaceDE/>
        <w:adjustRightInd/>
        <w:spacing w:after="160" w:line="360" w:lineRule="auto"/>
        <w:ind w:firstLine="0"/>
        <w:jc w:val="left"/>
        <w:rPr>
          <w:lang w:val="ms-MY"/>
        </w:rPr>
      </w:pPr>
    </w:p>
    <w:p w:rsidR="00BF5D91" w:rsidRDefault="00BF5D91" w:rsidP="00BF5D91">
      <w:pPr>
        <w:pStyle w:val="ListParagraph"/>
        <w:widowControl/>
        <w:autoSpaceDE/>
        <w:adjustRightInd/>
        <w:spacing w:after="160" w:line="360" w:lineRule="auto"/>
        <w:ind w:firstLine="0"/>
        <w:jc w:val="left"/>
        <w:rPr>
          <w:lang w:val="ms-MY"/>
        </w:rPr>
      </w:pPr>
    </w:p>
    <w:p w:rsidR="00BF5D91" w:rsidRDefault="00BF5D91" w:rsidP="00BF5D91">
      <w:pPr>
        <w:pStyle w:val="ListParagraph"/>
        <w:widowControl/>
        <w:autoSpaceDE/>
        <w:adjustRightInd/>
        <w:spacing w:after="160" w:line="360" w:lineRule="auto"/>
        <w:ind w:firstLine="0"/>
        <w:jc w:val="left"/>
        <w:rPr>
          <w:lang w:val="ms-MY"/>
        </w:rPr>
      </w:pPr>
    </w:p>
    <w:p w:rsidR="00BF5D91" w:rsidRDefault="00BF5D91" w:rsidP="00BF5D91">
      <w:pPr>
        <w:pStyle w:val="ListParagraph"/>
        <w:widowControl/>
        <w:autoSpaceDE/>
        <w:adjustRightInd/>
        <w:spacing w:after="160" w:line="360" w:lineRule="auto"/>
        <w:ind w:firstLine="0"/>
        <w:jc w:val="left"/>
        <w:rPr>
          <w:lang w:val="ms-MY"/>
        </w:rPr>
      </w:pPr>
    </w:p>
    <w:p w:rsidR="00BF5D91" w:rsidRDefault="00BF5D91" w:rsidP="00BF5D91">
      <w:pPr>
        <w:pStyle w:val="ListParagraph"/>
        <w:widowControl/>
        <w:autoSpaceDE/>
        <w:adjustRightInd/>
        <w:spacing w:after="160" w:line="360" w:lineRule="auto"/>
        <w:ind w:firstLine="0"/>
        <w:jc w:val="left"/>
        <w:rPr>
          <w:lang w:val="ms-MY"/>
        </w:rPr>
      </w:pPr>
    </w:p>
    <w:p w:rsidR="00B5247E" w:rsidRDefault="00B5247E" w:rsidP="00B5247E">
      <w:pPr>
        <w:widowControl/>
        <w:autoSpaceDE/>
        <w:adjustRightInd/>
        <w:spacing w:after="160" w:line="360" w:lineRule="auto"/>
        <w:ind w:left="0" w:firstLine="0"/>
        <w:jc w:val="left"/>
        <w:rPr>
          <w:lang w:val="ms-MY"/>
        </w:rPr>
      </w:pPr>
    </w:p>
    <w:p w:rsidR="00B5247E" w:rsidRDefault="00B5247E" w:rsidP="00B5247E">
      <w:pPr>
        <w:widowControl/>
        <w:autoSpaceDE/>
        <w:adjustRightInd/>
        <w:spacing w:after="160" w:line="360" w:lineRule="auto"/>
        <w:ind w:left="0" w:firstLine="0"/>
        <w:jc w:val="left"/>
        <w:rPr>
          <w:lang w:val="ms-MY"/>
        </w:rPr>
      </w:pPr>
    </w:p>
    <w:p w:rsidR="00B5247E" w:rsidRDefault="00B5247E" w:rsidP="00B5247E">
      <w:pPr>
        <w:widowControl/>
        <w:autoSpaceDE/>
        <w:adjustRightInd/>
        <w:spacing w:after="160" w:line="360" w:lineRule="auto"/>
        <w:ind w:left="0" w:firstLine="0"/>
        <w:jc w:val="left"/>
        <w:rPr>
          <w:lang w:val="ms-MY"/>
        </w:rPr>
      </w:pPr>
    </w:p>
    <w:p w:rsidR="00B5247E" w:rsidRPr="00B5247E" w:rsidRDefault="00B5247E" w:rsidP="00B5247E">
      <w:pPr>
        <w:widowControl/>
        <w:autoSpaceDE/>
        <w:adjustRightInd/>
        <w:spacing w:after="160" w:line="360" w:lineRule="auto"/>
        <w:ind w:left="0" w:firstLine="0"/>
        <w:jc w:val="left"/>
        <w:rPr>
          <w:lang w:val="ms-MY"/>
        </w:rPr>
      </w:pPr>
    </w:p>
    <w:p w:rsidR="00BF5D91" w:rsidRPr="00630F75" w:rsidRDefault="00BF5D91" w:rsidP="00BF5D91">
      <w:pPr>
        <w:pStyle w:val="ListParagraph"/>
        <w:widowControl/>
        <w:numPr>
          <w:ilvl w:val="0"/>
          <w:numId w:val="28"/>
        </w:numPr>
        <w:autoSpaceDE/>
        <w:adjustRightInd/>
        <w:spacing w:after="160" w:line="360" w:lineRule="auto"/>
        <w:jc w:val="left"/>
        <w:rPr>
          <w:sz w:val="22"/>
          <w:lang w:val="ms-MY"/>
        </w:rPr>
      </w:pPr>
      <w:r w:rsidRPr="00630F75">
        <w:rPr>
          <w:sz w:val="22"/>
          <w:lang w:val="ms-MY"/>
        </w:rPr>
        <w:t>Reka Bentuk Antara Muka Tetapan Profil</w:t>
      </w:r>
    </w:p>
    <w:p w:rsidR="00BF5D91" w:rsidRPr="00630F75" w:rsidRDefault="00BF5D91" w:rsidP="00BF5D91">
      <w:pPr>
        <w:pStyle w:val="10Normal01-PerengganPertama"/>
        <w:ind w:left="720"/>
        <w:jc w:val="left"/>
        <w:rPr>
          <w:sz w:val="22"/>
          <w:lang w:val="ms-MY"/>
        </w:rPr>
      </w:pPr>
      <w:r w:rsidRPr="00630F75">
        <w:rPr>
          <w:sz w:val="22"/>
          <w:lang w:val="ms-MY"/>
        </w:rPr>
        <w:t>Tetapan profil adalah laman dimana pengguna boleh mengubah maklumat asas seperti nama, emel, kata laluan, no telefon dan gambar. Lakaran 4.14 di bawah adalah mengenai Tetapan Profil.</w:t>
      </w:r>
    </w:p>
    <w:p w:rsidR="00BF5D91" w:rsidRPr="00630F75" w:rsidRDefault="00BF5D91" w:rsidP="00BF5D91">
      <w:pPr>
        <w:pStyle w:val="ListParagraph"/>
        <w:widowControl/>
        <w:autoSpaceDE/>
        <w:adjustRightInd/>
        <w:spacing w:after="160" w:line="360" w:lineRule="auto"/>
        <w:ind w:firstLine="0"/>
        <w:jc w:val="left"/>
        <w:rPr>
          <w:sz w:val="22"/>
          <w:lang w:val="ms-MY"/>
        </w:rPr>
      </w:pPr>
    </w:p>
    <w:p w:rsidR="00BF5D91" w:rsidRPr="00630F75" w:rsidRDefault="00BF5D91" w:rsidP="00BF5D91">
      <w:pPr>
        <w:pStyle w:val="ListParagraph"/>
        <w:widowControl/>
        <w:autoSpaceDE/>
        <w:adjustRightInd/>
        <w:spacing w:after="160" w:line="360" w:lineRule="auto"/>
        <w:ind w:firstLine="0"/>
        <w:jc w:val="left"/>
        <w:rPr>
          <w:sz w:val="22"/>
          <w:lang w:val="ms-MY"/>
        </w:rPr>
      </w:pPr>
    </w:p>
    <w:p w:rsidR="00BF5D91" w:rsidRPr="00630F75" w:rsidRDefault="00BF5D91" w:rsidP="00BF5D91">
      <w:pPr>
        <w:pStyle w:val="ListParagraph"/>
        <w:widowControl/>
        <w:autoSpaceDE/>
        <w:adjustRightInd/>
        <w:spacing w:after="160" w:line="360" w:lineRule="auto"/>
        <w:ind w:firstLine="0"/>
        <w:jc w:val="center"/>
        <w:rPr>
          <w:sz w:val="22"/>
          <w:lang w:val="ms-MY"/>
        </w:rPr>
      </w:pPr>
      <w:r w:rsidRPr="00630F75">
        <w:rPr>
          <w:sz w:val="22"/>
          <w:lang w:val="en-MY"/>
        </w:rPr>
        <w:drawing>
          <wp:inline distT="0" distB="0" distL="0" distR="0" wp14:anchorId="17930B28" wp14:editId="7F1FCC34">
            <wp:extent cx="1447800" cy="2963545"/>
            <wp:effectExtent l="0" t="0" r="0" b="8255"/>
            <wp:docPr id="16" name="Picture 16" descr="Scre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47800" cy="2963545"/>
                    </a:xfrm>
                    <a:prstGeom prst="rect">
                      <a:avLst/>
                    </a:prstGeom>
                    <a:noFill/>
                    <a:ln>
                      <a:noFill/>
                    </a:ln>
                  </pic:spPr>
                </pic:pic>
              </a:graphicData>
            </a:graphic>
          </wp:inline>
        </w:drawing>
      </w:r>
    </w:p>
    <w:p w:rsidR="00BF5D91" w:rsidRPr="00630F75" w:rsidRDefault="00BF5D91" w:rsidP="00BF5D91">
      <w:pPr>
        <w:jc w:val="center"/>
        <w:rPr>
          <w:sz w:val="22"/>
          <w:lang w:val="ms-MY"/>
        </w:rPr>
      </w:pPr>
      <w:r>
        <w:rPr>
          <w:sz w:val="22"/>
          <w:lang w:val="ms-MY"/>
        </w:rPr>
        <w:t xml:space="preserve">                          Rajah 4.18</w:t>
      </w:r>
      <w:r w:rsidRPr="00630F75">
        <w:rPr>
          <w:sz w:val="22"/>
          <w:lang w:val="ms-MY"/>
        </w:rPr>
        <w:t xml:space="preserve"> Reka Bentuk Tetapan Profil</w:t>
      </w:r>
    </w:p>
    <w:p w:rsidR="00BF5D91" w:rsidRPr="00630F75" w:rsidRDefault="00BF5D91" w:rsidP="00BF5D91">
      <w:pPr>
        <w:pStyle w:val="ListParagraph"/>
        <w:widowControl/>
        <w:autoSpaceDE/>
        <w:adjustRightInd/>
        <w:spacing w:after="160" w:line="360" w:lineRule="auto"/>
        <w:ind w:firstLine="0"/>
        <w:jc w:val="left"/>
        <w:rPr>
          <w:sz w:val="22"/>
          <w:lang w:val="ms-MY"/>
        </w:rPr>
      </w:pPr>
    </w:p>
    <w:p w:rsidR="00BF5D91" w:rsidRPr="00630F75" w:rsidRDefault="00BF5D91" w:rsidP="00BF5D91">
      <w:pPr>
        <w:pStyle w:val="ListParagraph"/>
        <w:widowControl/>
        <w:autoSpaceDE/>
        <w:adjustRightInd/>
        <w:spacing w:after="160" w:line="360" w:lineRule="auto"/>
        <w:ind w:firstLine="0"/>
        <w:jc w:val="left"/>
        <w:rPr>
          <w:sz w:val="22"/>
          <w:lang w:val="ms-MY"/>
        </w:rPr>
      </w:pPr>
    </w:p>
    <w:p w:rsidR="00BF5D91" w:rsidRPr="00630F75" w:rsidRDefault="00BF5D91" w:rsidP="00BF5D91">
      <w:pPr>
        <w:pStyle w:val="ListParagraph"/>
        <w:widowControl/>
        <w:autoSpaceDE/>
        <w:adjustRightInd/>
        <w:spacing w:after="160" w:line="360" w:lineRule="auto"/>
        <w:ind w:firstLine="0"/>
        <w:jc w:val="left"/>
        <w:rPr>
          <w:sz w:val="22"/>
          <w:lang w:val="ms-MY"/>
        </w:rPr>
      </w:pPr>
    </w:p>
    <w:p w:rsidR="00BF5D91" w:rsidRPr="00630F75" w:rsidRDefault="00BF5D91" w:rsidP="00BF5D91">
      <w:pPr>
        <w:pStyle w:val="ListParagraph"/>
        <w:widowControl/>
        <w:autoSpaceDE/>
        <w:adjustRightInd/>
        <w:spacing w:after="160" w:line="360" w:lineRule="auto"/>
        <w:ind w:firstLine="0"/>
        <w:jc w:val="left"/>
        <w:rPr>
          <w:sz w:val="22"/>
          <w:lang w:val="ms-MY"/>
        </w:rPr>
      </w:pPr>
    </w:p>
    <w:p w:rsidR="00BF5D91" w:rsidRPr="00630F75" w:rsidRDefault="00BF5D91" w:rsidP="00BF5D91">
      <w:pPr>
        <w:pStyle w:val="ListParagraph"/>
        <w:widowControl/>
        <w:autoSpaceDE/>
        <w:adjustRightInd/>
        <w:spacing w:after="160" w:line="360" w:lineRule="auto"/>
        <w:ind w:firstLine="0"/>
        <w:jc w:val="left"/>
        <w:rPr>
          <w:sz w:val="22"/>
          <w:lang w:val="ms-MY"/>
        </w:rPr>
      </w:pPr>
    </w:p>
    <w:p w:rsidR="00BF5D91" w:rsidRPr="00630F75" w:rsidRDefault="00BF5D91" w:rsidP="00BF5D91">
      <w:pPr>
        <w:jc w:val="left"/>
        <w:rPr>
          <w:sz w:val="22"/>
        </w:rPr>
      </w:pPr>
    </w:p>
    <w:p w:rsidR="00BF5D91" w:rsidRPr="00630F75" w:rsidRDefault="00BF5D91" w:rsidP="00BF5D91">
      <w:pPr>
        <w:jc w:val="left"/>
        <w:rPr>
          <w:sz w:val="22"/>
        </w:rPr>
      </w:pPr>
    </w:p>
    <w:p w:rsidR="00BF5D91" w:rsidRDefault="00BF5D91" w:rsidP="00BF5D91">
      <w:pPr>
        <w:ind w:left="0" w:firstLine="0"/>
      </w:pPr>
      <w:bookmarkStart w:id="12" w:name="_GoBack"/>
      <w:bookmarkEnd w:id="12"/>
    </w:p>
    <w:p w:rsidR="00BF5D91" w:rsidRDefault="00BF5D91" w:rsidP="00BF5D91">
      <w:pPr>
        <w:ind w:left="0" w:firstLine="0"/>
      </w:pPr>
    </w:p>
    <w:p w:rsidR="00BF5D91" w:rsidRPr="00BF5D91" w:rsidRDefault="00BF5D91" w:rsidP="00BF5D91">
      <w:pPr>
        <w:widowControl/>
        <w:numPr>
          <w:ilvl w:val="2"/>
          <w:numId w:val="30"/>
        </w:numPr>
        <w:autoSpaceDE/>
        <w:autoSpaceDN/>
        <w:adjustRightInd/>
        <w:spacing w:beforeLines="150" w:before="360" w:afterLines="150" w:after="360" w:line="360" w:lineRule="auto"/>
        <w:ind w:right="634"/>
        <w:jc w:val="left"/>
        <w:outlineLvl w:val="2"/>
        <w:rPr>
          <w:rFonts w:eastAsia="Calibri" w:cs="Arial"/>
          <w:b/>
          <w:noProof w:val="0"/>
          <w:sz w:val="22"/>
          <w:szCs w:val="22"/>
          <w:lang w:val="ms-MY" w:eastAsia="ko-KR"/>
        </w:rPr>
      </w:pPr>
      <w:r w:rsidRPr="00BF5D91">
        <w:rPr>
          <w:rFonts w:eastAsia="Calibri" w:cs="Arial"/>
          <w:b/>
          <w:noProof w:val="0"/>
          <w:sz w:val="22"/>
          <w:szCs w:val="22"/>
          <w:lang w:val="ms-MY" w:eastAsia="ko-KR"/>
        </w:rPr>
        <w:lastRenderedPageBreak/>
        <w:t>Carta Alir</w:t>
      </w:r>
    </w:p>
    <w:p w:rsidR="00BF5D91" w:rsidRPr="00BF5D91" w:rsidRDefault="00BF5D91" w:rsidP="00BF5D91">
      <w:pPr>
        <w:autoSpaceDE/>
        <w:autoSpaceDN/>
        <w:adjustRightInd/>
        <w:spacing w:beforeLines="150" w:before="360" w:afterLines="150" w:after="360" w:line="360" w:lineRule="auto"/>
        <w:ind w:left="0" w:firstLine="0"/>
        <w:jc w:val="left"/>
        <w:rPr>
          <w:noProof w:val="0"/>
          <w:sz w:val="22"/>
          <w:szCs w:val="22"/>
          <w:lang w:val="ms-MY"/>
        </w:rPr>
      </w:pPr>
      <w:r w:rsidRPr="00BF5D91">
        <w:rPr>
          <w:noProof w:val="0"/>
          <w:sz w:val="22"/>
          <w:szCs w:val="22"/>
          <w:lang w:val="ms-MY"/>
        </w:rPr>
        <w:t>Reka Bentuk Carta Alir bertujuan untuk menggambarkan aliran atau peralihan langkah demi langkah bagi sesuatu proses dalam sistem. Semua carta alir di bawah adalah carta alir bagi setiap proses dalam pembangunan sistem aplikasi Go-Food.</w:t>
      </w:r>
    </w:p>
    <w:p w:rsidR="00BF5D91" w:rsidRPr="00BF5D91" w:rsidRDefault="00BF5D91" w:rsidP="00BF5D91">
      <w:pPr>
        <w:widowControl/>
        <w:numPr>
          <w:ilvl w:val="0"/>
          <w:numId w:val="29"/>
        </w:numPr>
        <w:autoSpaceDE/>
        <w:autoSpaceDN/>
        <w:adjustRightInd/>
        <w:spacing w:beforeLines="150" w:before="360" w:afterLines="150" w:after="360" w:line="360" w:lineRule="auto"/>
        <w:ind w:right="634"/>
        <w:jc w:val="left"/>
        <w:rPr>
          <w:b/>
          <w:noProof w:val="0"/>
          <w:sz w:val="22"/>
          <w:szCs w:val="22"/>
          <w:lang w:val="ms-MY"/>
        </w:rPr>
      </w:pPr>
      <w:r w:rsidRPr="00BF5D91">
        <w:rPr>
          <w:b/>
          <w:noProof w:val="0"/>
          <w:sz w:val="22"/>
          <w:szCs w:val="22"/>
          <w:lang w:val="ms-MY"/>
        </w:rPr>
        <w:t>Carta Alir Log Masuk</w:t>
      </w:r>
    </w:p>
    <w:p w:rsidR="00BF5D91" w:rsidRPr="00BF5D91" w:rsidRDefault="00BF5D91" w:rsidP="00BF5D91">
      <w:pPr>
        <w:autoSpaceDE/>
        <w:autoSpaceDN/>
        <w:adjustRightInd/>
        <w:spacing w:beforeLines="150" w:before="360" w:afterLines="150" w:after="360" w:line="360" w:lineRule="auto"/>
        <w:ind w:firstLine="0"/>
        <w:jc w:val="left"/>
        <w:rPr>
          <w:noProof w:val="0"/>
          <w:sz w:val="22"/>
          <w:szCs w:val="22"/>
          <w:lang w:val="ms-MY"/>
        </w:rPr>
      </w:pPr>
      <w:r w:rsidRPr="00BF5D91">
        <w:rPr>
          <w:noProof w:val="0"/>
          <w:sz w:val="22"/>
          <w:szCs w:val="22"/>
          <w:lang w:val="ms-MY"/>
        </w:rPr>
        <w:t>Rajah memaparkan carta alir untuk proses log masuk yang dilakukan oleh pengguna</w:t>
      </w:r>
      <w:r w:rsidRPr="00BF5D91">
        <w:rPr>
          <w:noProof w:val="0"/>
          <w:sz w:val="22"/>
          <w:szCs w:val="22"/>
          <w:lang w:val="ms-MY"/>
        </w:rPr>
        <w:br/>
      </w:r>
    </w:p>
    <w:p w:rsidR="00BF5D91" w:rsidRPr="00BF5D91" w:rsidRDefault="00BF5D91" w:rsidP="00BF5D91">
      <w:pPr>
        <w:widowControl/>
        <w:autoSpaceDE/>
        <w:autoSpaceDN/>
        <w:adjustRightInd/>
        <w:spacing w:after="4" w:line="265" w:lineRule="auto"/>
        <w:ind w:left="10" w:right="634" w:hanging="10"/>
        <w:jc w:val="left"/>
        <w:rPr>
          <w:rFonts w:eastAsia="Times New Roman"/>
          <w:noProof w:val="0"/>
          <w:color w:val="000000"/>
          <w:sz w:val="22"/>
          <w:szCs w:val="22"/>
          <w:lang w:val="en-MY"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8A2AD8">
      <w:pPr>
        <w:widowControl/>
        <w:tabs>
          <w:tab w:val="left" w:pos="3450"/>
        </w:tabs>
        <w:autoSpaceDE/>
        <w:autoSpaceDN/>
        <w:adjustRightInd/>
        <w:spacing w:after="4" w:line="265" w:lineRule="auto"/>
        <w:ind w:left="10" w:right="634" w:hanging="10"/>
        <w:jc w:val="center"/>
        <w:rPr>
          <w:rFonts w:eastAsia="Times New Roman"/>
          <w:noProof w:val="0"/>
          <w:color w:val="000000"/>
          <w:sz w:val="22"/>
          <w:szCs w:val="22"/>
          <w:lang w:eastAsia="en-MY"/>
        </w:rPr>
      </w:pPr>
      <w:r w:rsidRPr="00BF5D91">
        <w:rPr>
          <w:rFonts w:eastAsia="Times New Roman"/>
          <w:color w:val="000000"/>
          <w:sz w:val="22"/>
          <w:szCs w:val="22"/>
          <w:lang w:val="en-MY" w:eastAsia="en-MY"/>
        </w:rPr>
        <w:drawing>
          <wp:inline distT="0" distB="0" distL="0" distR="0">
            <wp:extent cx="4329239" cy="345112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aftarDiagram.png"/>
                    <pic:cNvPicPr/>
                  </pic:nvPicPr>
                  <pic:blipFill>
                    <a:blip r:embed="rId67">
                      <a:extLst>
                        <a:ext uri="{28A0092B-C50C-407E-A947-70E740481C1C}">
                          <a14:useLocalDpi xmlns:a14="http://schemas.microsoft.com/office/drawing/2010/main" val="0"/>
                        </a:ext>
                      </a:extLst>
                    </a:blip>
                    <a:stretch>
                      <a:fillRect/>
                    </a:stretch>
                  </pic:blipFill>
                  <pic:spPr>
                    <a:xfrm>
                      <a:off x="0" y="0"/>
                      <a:ext cx="4335172" cy="3455851"/>
                    </a:xfrm>
                    <a:prstGeom prst="rect">
                      <a:avLst/>
                    </a:prstGeom>
                  </pic:spPr>
                </pic:pic>
              </a:graphicData>
            </a:graphic>
          </wp:inline>
        </w:drawing>
      </w: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8A2AD8" w:rsidRDefault="008A2AD8" w:rsidP="008A2AD8">
      <w:pPr>
        <w:jc w:val="center"/>
        <w:rPr>
          <w:lang w:val="ms-MY"/>
        </w:rPr>
      </w:pPr>
      <w:r>
        <w:rPr>
          <w:lang w:val="ms-MY"/>
        </w:rPr>
        <w:t>Rajah 4.19 Carta Alir Log Masuk</w:t>
      </w: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8A2AD8">
      <w:pPr>
        <w:widowControl/>
        <w:tabs>
          <w:tab w:val="left" w:pos="3450"/>
        </w:tabs>
        <w:autoSpaceDE/>
        <w:autoSpaceDN/>
        <w:adjustRightInd/>
        <w:spacing w:after="4" w:line="265" w:lineRule="auto"/>
        <w:ind w:left="0" w:right="634" w:firstLine="0"/>
        <w:jc w:val="left"/>
        <w:rPr>
          <w:rFonts w:eastAsia="Times New Roman"/>
          <w:noProof w:val="0"/>
          <w:color w:val="000000"/>
          <w:sz w:val="22"/>
          <w:szCs w:val="22"/>
          <w:lang w:eastAsia="en-MY"/>
        </w:rPr>
      </w:pPr>
      <w:r w:rsidRPr="00BF5D91">
        <w:rPr>
          <w:rFonts w:eastAsiaTheme="minorEastAsia"/>
          <w:color w:val="000000"/>
          <w:sz w:val="22"/>
          <w:szCs w:val="22"/>
          <w:lang w:val="en-MY" w:eastAsia="en-MY"/>
        </w:rPr>
        <w:lastRenderedPageBreak/>
        <mc:AlternateContent>
          <mc:Choice Requires="wps">
            <w:drawing>
              <wp:anchor distT="45720" distB="45720" distL="114300" distR="114300" simplePos="0" relativeHeight="251679744" behindDoc="0" locked="0" layoutInCell="1" allowOverlap="1" wp14:anchorId="6C439D25" wp14:editId="78F07578">
                <wp:simplePos x="0" y="0"/>
                <wp:positionH relativeFrom="column">
                  <wp:posOffset>1088580</wp:posOffset>
                </wp:positionH>
                <wp:positionV relativeFrom="paragraph">
                  <wp:posOffset>97064</wp:posOffset>
                </wp:positionV>
                <wp:extent cx="3533775" cy="495300"/>
                <wp:effectExtent l="0" t="0" r="28575" b="19050"/>
                <wp:wrapSquare wrapText="bothSides"/>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3775" cy="495300"/>
                        </a:xfrm>
                        <a:prstGeom prst="rect">
                          <a:avLst/>
                        </a:prstGeom>
                        <a:solidFill>
                          <a:srgbClr val="FFFFFF"/>
                        </a:solidFill>
                        <a:ln w="9525">
                          <a:solidFill>
                            <a:sysClr val="window" lastClr="FFFFFF"/>
                          </a:solidFill>
                          <a:miter lim="800000"/>
                          <a:headEnd/>
                          <a:tailEnd/>
                        </a:ln>
                      </wps:spPr>
                      <wps:txbx>
                        <w:txbxContent>
                          <w:p w:rsidR="00BF5D91" w:rsidRDefault="00BF5D91" w:rsidP="00BF5D91">
                            <w:pPr>
                              <w:jc w:val="center"/>
                              <w:rPr>
                                <w:lang w:val="ms-MY"/>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439D25" id="Text Box 214" o:spid="_x0000_s1035" type="#_x0000_t202" style="position:absolute;margin-left:85.7pt;margin-top:7.65pt;width:278.25pt;height:39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" strokecolor="window">
                <v:textbox>
                  <w:txbxContent>
                    <w:p w:rsidR="00BF5D91" w:rsidRDefault="00BF5D91" w:rsidP="00BF5D91">
                      <w:pPr>
                        <w:jc w:val="center"/>
                        <w:rPr>
                          <w:lang w:val="ms-MY"/>
                        </w:rPr>
                      </w:pPr>
                    </w:p>
                  </w:txbxContent>
                </v:textbox>
                <w10:wrap type="square"/>
              </v:shape>
            </w:pict>
          </mc:Fallback>
        </mc:AlternateContent>
      </w:r>
    </w:p>
    <w:p w:rsidR="00BF5D91" w:rsidRPr="00BF5D91" w:rsidRDefault="008A2AD8" w:rsidP="00BF5D91">
      <w:pPr>
        <w:widowControl/>
        <w:numPr>
          <w:ilvl w:val="0"/>
          <w:numId w:val="29"/>
        </w:numPr>
        <w:autoSpaceDE/>
        <w:autoSpaceDN/>
        <w:adjustRightInd/>
        <w:spacing w:beforeLines="150" w:before="360" w:afterLines="150" w:after="360" w:line="360" w:lineRule="auto"/>
        <w:ind w:right="634"/>
        <w:jc w:val="left"/>
        <w:rPr>
          <w:b/>
          <w:noProof w:val="0"/>
          <w:sz w:val="22"/>
          <w:szCs w:val="22"/>
          <w:lang w:val="ms-MY"/>
        </w:rPr>
      </w:pPr>
      <w:r>
        <w:rPr>
          <w:b/>
          <w:noProof w:val="0"/>
          <w:sz w:val="22"/>
          <w:szCs w:val="22"/>
          <w:lang w:val="ms-MY"/>
        </w:rPr>
        <w:t xml:space="preserve">CartaAlir </w:t>
      </w:r>
      <w:r w:rsidR="00BF5D91" w:rsidRPr="00BF5D91">
        <w:rPr>
          <w:b/>
          <w:noProof w:val="0"/>
          <w:sz w:val="22"/>
          <w:szCs w:val="22"/>
          <w:lang w:val="ms-MY"/>
        </w:rPr>
        <w:t>Penjualan Makanan</w:t>
      </w:r>
    </w:p>
    <w:p w:rsidR="00BF5D91" w:rsidRPr="00BF5D91" w:rsidRDefault="00BF5D91" w:rsidP="00BF5D91">
      <w:pPr>
        <w:autoSpaceDE/>
        <w:autoSpaceDN/>
        <w:adjustRightInd/>
        <w:spacing w:beforeLines="150" w:before="360" w:afterLines="150" w:after="360" w:line="360" w:lineRule="auto"/>
        <w:ind w:firstLine="0"/>
        <w:jc w:val="left"/>
        <w:rPr>
          <w:b/>
          <w:noProof w:val="0"/>
          <w:sz w:val="22"/>
          <w:szCs w:val="22"/>
          <w:lang w:val="ms-MY"/>
        </w:rPr>
      </w:pPr>
      <w:r w:rsidRPr="00BF5D91">
        <w:rPr>
          <w:noProof w:val="0"/>
          <w:sz w:val="22"/>
          <w:szCs w:val="22"/>
          <w:lang w:val="ms-MY"/>
        </w:rPr>
        <w:t>Rajah menunjukkan carta alir bagi proses penjualan makanan yang dijalankan oleh penjual.</w:t>
      </w:r>
    </w:p>
    <w:p w:rsidR="00BF5D91" w:rsidRPr="00BF5D91" w:rsidRDefault="00BF5D91" w:rsidP="00B5247E">
      <w:pPr>
        <w:autoSpaceDE/>
        <w:autoSpaceDN/>
        <w:adjustRightInd/>
        <w:spacing w:beforeLines="150" w:before="360" w:afterLines="150" w:after="360" w:line="360" w:lineRule="auto"/>
        <w:ind w:left="0" w:firstLine="720"/>
        <w:jc w:val="center"/>
        <w:rPr>
          <w:rFonts w:cs="Arial"/>
          <w:noProof w:val="0"/>
          <w:sz w:val="22"/>
          <w:lang w:val="ms-MY"/>
        </w:rPr>
      </w:pPr>
      <w:r w:rsidRPr="00BF5D91">
        <w:rPr>
          <w:rFonts w:cs="Arial"/>
          <w:lang w:val="en-MY" w:eastAsia="en-MY"/>
        </w:rPr>
        <w:drawing>
          <wp:inline distT="0" distB="0" distL="0" distR="0" wp14:anchorId="3BD7857D" wp14:editId="5628E0DA">
            <wp:extent cx="1658081" cy="500087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jualDiagram.png"/>
                    <pic:cNvPicPr/>
                  </pic:nvPicPr>
                  <pic:blipFill>
                    <a:blip r:embed="rId68">
                      <a:extLst>
                        <a:ext uri="{28A0092B-C50C-407E-A947-70E740481C1C}">
                          <a14:useLocalDpi xmlns:a14="http://schemas.microsoft.com/office/drawing/2010/main" val="0"/>
                        </a:ext>
                      </a:extLst>
                    </a:blip>
                    <a:stretch>
                      <a:fillRect/>
                    </a:stretch>
                  </pic:blipFill>
                  <pic:spPr>
                    <a:xfrm>
                      <a:off x="0" y="0"/>
                      <a:ext cx="1668013" cy="5030832"/>
                    </a:xfrm>
                    <a:prstGeom prst="rect">
                      <a:avLst/>
                    </a:prstGeom>
                  </pic:spPr>
                </pic:pic>
              </a:graphicData>
            </a:graphic>
          </wp:inline>
        </w:drawing>
      </w:r>
    </w:p>
    <w:p w:rsidR="00BF5D91" w:rsidRPr="00BF5D91" w:rsidRDefault="00BF5D91" w:rsidP="00B5247E">
      <w:pPr>
        <w:autoSpaceDE/>
        <w:autoSpaceDN/>
        <w:adjustRightInd/>
        <w:spacing w:beforeLines="150" w:before="360" w:afterLines="150" w:after="360" w:line="360" w:lineRule="auto"/>
        <w:ind w:left="0" w:firstLine="720"/>
        <w:jc w:val="center"/>
        <w:rPr>
          <w:rFonts w:cs="Arial"/>
          <w:noProof w:val="0"/>
          <w:lang w:val="ms-MY"/>
        </w:rPr>
      </w:pPr>
      <w:r w:rsidRPr="00BF5D91">
        <w:rPr>
          <w:rFonts w:cs="Arial"/>
          <w:noProof w:val="0"/>
          <w:sz w:val="22"/>
          <w:lang w:val="ms-MY"/>
        </w:rPr>
        <w:t>Rajah 4.20 Carta Alir Penjualan Makanan</w:t>
      </w: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numPr>
          <w:ilvl w:val="0"/>
          <w:numId w:val="29"/>
        </w:numPr>
        <w:autoSpaceDE/>
        <w:autoSpaceDN/>
        <w:adjustRightInd/>
        <w:spacing w:beforeLines="150" w:before="360" w:afterLines="150" w:after="360" w:line="360" w:lineRule="auto"/>
        <w:ind w:right="634"/>
        <w:jc w:val="left"/>
        <w:rPr>
          <w:b/>
          <w:noProof w:val="0"/>
          <w:sz w:val="22"/>
          <w:szCs w:val="22"/>
          <w:lang w:val="ms-MY" w:eastAsia="ko-KR"/>
        </w:rPr>
      </w:pPr>
      <w:r w:rsidRPr="00BF5D91">
        <w:rPr>
          <w:b/>
          <w:noProof w:val="0"/>
          <w:sz w:val="22"/>
          <w:szCs w:val="22"/>
          <w:lang w:val="ms-MY" w:eastAsia="ko-KR"/>
        </w:rPr>
        <w:t>Carta Alir Pencarian Makanan</w:t>
      </w:r>
    </w:p>
    <w:p w:rsidR="00BF5D91" w:rsidRPr="00BF5D91" w:rsidRDefault="00BF5D91" w:rsidP="00BF5D91">
      <w:pPr>
        <w:autoSpaceDE/>
        <w:autoSpaceDN/>
        <w:adjustRightInd/>
        <w:spacing w:beforeLines="150" w:before="360" w:afterLines="150" w:after="360" w:line="360" w:lineRule="auto"/>
        <w:ind w:left="0" w:firstLine="720"/>
        <w:jc w:val="left"/>
        <w:rPr>
          <w:noProof w:val="0"/>
          <w:sz w:val="22"/>
          <w:szCs w:val="22"/>
          <w:lang w:val="ms-MY"/>
        </w:rPr>
      </w:pPr>
      <w:r w:rsidRPr="00BF5D91">
        <w:rPr>
          <w:noProof w:val="0"/>
          <w:sz w:val="22"/>
          <w:szCs w:val="22"/>
          <w:lang w:val="ms-MY"/>
        </w:rPr>
        <w:t>Rajah memaparkan carta alir bagi proses mencari makanan untuk para pembeli.</w:t>
      </w:r>
    </w:p>
    <w:p w:rsidR="00BF5D91" w:rsidRPr="00B5247E" w:rsidRDefault="00BF5D91" w:rsidP="00B5247E">
      <w:pPr>
        <w:autoSpaceDE/>
        <w:autoSpaceDN/>
        <w:adjustRightInd/>
        <w:spacing w:beforeLines="150" w:before="360" w:afterLines="150" w:after="360" w:line="360" w:lineRule="auto"/>
        <w:ind w:left="0" w:firstLine="720"/>
        <w:jc w:val="center"/>
        <w:rPr>
          <w:b/>
          <w:noProof w:val="0"/>
          <w:sz w:val="22"/>
          <w:szCs w:val="22"/>
          <w:lang w:val="ms-MY" w:eastAsia="ko-KR"/>
        </w:rPr>
      </w:pPr>
      <w:r w:rsidRPr="00BF5D91">
        <w:rPr>
          <w:b/>
          <w:sz w:val="22"/>
          <w:szCs w:val="22"/>
          <w:lang w:val="en-MY" w:eastAsia="en-MY"/>
        </w:rPr>
        <w:drawing>
          <wp:inline distT="0" distB="0" distL="0" distR="0" wp14:anchorId="7947003B" wp14:editId="33E0CCFF">
            <wp:extent cx="3059640" cy="5162719"/>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ri Diagram.png"/>
                    <pic:cNvPicPr/>
                  </pic:nvPicPr>
                  <pic:blipFill>
                    <a:blip r:embed="rId69">
                      <a:extLst>
                        <a:ext uri="{28A0092B-C50C-407E-A947-70E740481C1C}">
                          <a14:useLocalDpi xmlns:a14="http://schemas.microsoft.com/office/drawing/2010/main" val="0"/>
                        </a:ext>
                      </a:extLst>
                    </a:blip>
                    <a:stretch>
                      <a:fillRect/>
                    </a:stretch>
                  </pic:blipFill>
                  <pic:spPr>
                    <a:xfrm>
                      <a:off x="0" y="0"/>
                      <a:ext cx="3070820" cy="5181583"/>
                    </a:xfrm>
                    <a:prstGeom prst="rect">
                      <a:avLst/>
                    </a:prstGeom>
                  </pic:spPr>
                </pic:pic>
              </a:graphicData>
            </a:graphic>
          </wp:inline>
        </w:drawing>
      </w:r>
    </w:p>
    <w:p w:rsidR="00BF5D91" w:rsidRPr="00BF5D91" w:rsidRDefault="00BF5D91" w:rsidP="00BF5D91">
      <w:pPr>
        <w:widowControl/>
        <w:autoSpaceDE/>
        <w:autoSpaceDN/>
        <w:adjustRightInd/>
        <w:spacing w:after="4" w:line="265" w:lineRule="auto"/>
        <w:ind w:left="10" w:right="634" w:hanging="10"/>
        <w:jc w:val="center"/>
        <w:rPr>
          <w:rFonts w:eastAsia="Times New Roman"/>
          <w:noProof w:val="0"/>
          <w:color w:val="000000"/>
          <w:sz w:val="22"/>
          <w:szCs w:val="22"/>
          <w:lang w:val="ms-MY" w:eastAsia="en-MY"/>
        </w:rPr>
      </w:pPr>
    </w:p>
    <w:p w:rsidR="00BF5D91" w:rsidRPr="00BF5D91" w:rsidRDefault="00BF5D91" w:rsidP="00BF5D91">
      <w:pPr>
        <w:widowControl/>
        <w:autoSpaceDE/>
        <w:autoSpaceDN/>
        <w:adjustRightInd/>
        <w:spacing w:after="4" w:line="265" w:lineRule="auto"/>
        <w:ind w:left="10" w:right="634" w:hanging="10"/>
        <w:jc w:val="center"/>
        <w:rPr>
          <w:rFonts w:eastAsia="Times New Roman"/>
          <w:noProof w:val="0"/>
          <w:color w:val="000000"/>
          <w:sz w:val="22"/>
          <w:szCs w:val="22"/>
          <w:lang w:val="ms-MY" w:eastAsia="en-MY"/>
        </w:rPr>
      </w:pPr>
    </w:p>
    <w:p w:rsidR="00BF5D91" w:rsidRPr="00BF5D91" w:rsidRDefault="00B5247E" w:rsidP="00B5247E">
      <w:pPr>
        <w:widowControl/>
        <w:autoSpaceDE/>
        <w:autoSpaceDN/>
        <w:adjustRightInd/>
        <w:spacing w:after="4" w:line="265" w:lineRule="auto"/>
        <w:ind w:left="10" w:right="634" w:hanging="10"/>
        <w:jc w:val="center"/>
        <w:rPr>
          <w:rFonts w:eastAsia="Times New Roman"/>
          <w:noProof w:val="0"/>
          <w:sz w:val="22"/>
          <w:szCs w:val="22"/>
          <w:lang w:val="ms-MY" w:eastAsia="en-MY"/>
        </w:rPr>
      </w:pPr>
      <w:r>
        <w:rPr>
          <w:rFonts w:eastAsia="Times New Roman"/>
          <w:noProof w:val="0"/>
          <w:color w:val="000000"/>
          <w:sz w:val="22"/>
          <w:szCs w:val="22"/>
          <w:lang w:val="ms-MY" w:eastAsia="en-MY"/>
        </w:rPr>
        <w:t xml:space="preserve">                           </w:t>
      </w:r>
      <w:r w:rsidR="00BF5D91" w:rsidRPr="00BF5D91">
        <w:rPr>
          <w:rFonts w:eastAsia="Times New Roman"/>
          <w:noProof w:val="0"/>
          <w:color w:val="000000"/>
          <w:sz w:val="22"/>
          <w:szCs w:val="22"/>
          <w:lang w:val="ms-MY" w:eastAsia="en-MY"/>
        </w:rPr>
        <w:t>Rajah 4.21 Carta Alir Pencarian Makanan</w:t>
      </w: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numPr>
          <w:ilvl w:val="0"/>
          <w:numId w:val="29"/>
        </w:numPr>
        <w:autoSpaceDE/>
        <w:autoSpaceDN/>
        <w:adjustRightInd/>
        <w:spacing w:beforeLines="150" w:before="360" w:afterLines="150" w:after="360" w:line="360" w:lineRule="auto"/>
        <w:ind w:right="634"/>
        <w:jc w:val="left"/>
        <w:rPr>
          <w:b/>
          <w:noProof w:val="0"/>
          <w:sz w:val="22"/>
          <w:szCs w:val="22"/>
          <w:lang w:val="ms-MY" w:eastAsia="ko-KR"/>
        </w:rPr>
      </w:pPr>
      <w:r w:rsidRPr="00BF5D91">
        <w:rPr>
          <w:b/>
          <w:noProof w:val="0"/>
          <w:sz w:val="22"/>
          <w:szCs w:val="22"/>
          <w:lang w:val="ms-MY" w:eastAsia="ko-KR"/>
        </w:rPr>
        <w:t>Carta Alir Beli Makanan</w:t>
      </w:r>
    </w:p>
    <w:p w:rsidR="00BF5D91" w:rsidRPr="00BF5D91" w:rsidRDefault="00BF5D91" w:rsidP="00BF5D91">
      <w:pPr>
        <w:autoSpaceDE/>
        <w:autoSpaceDN/>
        <w:adjustRightInd/>
        <w:spacing w:beforeLines="150" w:before="360" w:afterLines="150" w:after="360" w:line="360" w:lineRule="auto"/>
        <w:ind w:firstLine="0"/>
        <w:jc w:val="left"/>
        <w:rPr>
          <w:noProof w:val="0"/>
          <w:sz w:val="22"/>
          <w:szCs w:val="22"/>
          <w:lang w:val="ms-MY"/>
        </w:rPr>
      </w:pPr>
      <w:r w:rsidRPr="00BF5D91">
        <w:rPr>
          <w:noProof w:val="0"/>
          <w:sz w:val="22"/>
          <w:szCs w:val="22"/>
          <w:lang w:val="ms-MY"/>
        </w:rPr>
        <w:t>Rajah melakarkan proses beli makanan untuk pembeli setelah menerima senarai pencarian.</w:t>
      </w: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5247E">
      <w:pPr>
        <w:widowControl/>
        <w:tabs>
          <w:tab w:val="left" w:pos="3450"/>
        </w:tabs>
        <w:autoSpaceDE/>
        <w:autoSpaceDN/>
        <w:adjustRightInd/>
        <w:spacing w:after="4" w:line="265" w:lineRule="auto"/>
        <w:ind w:left="10" w:right="634" w:hanging="10"/>
        <w:jc w:val="center"/>
        <w:rPr>
          <w:rFonts w:eastAsia="Times New Roman"/>
          <w:noProof w:val="0"/>
          <w:color w:val="000000"/>
          <w:sz w:val="22"/>
          <w:szCs w:val="22"/>
          <w:lang w:eastAsia="en-MY"/>
        </w:rPr>
      </w:pPr>
      <w:r w:rsidRPr="00BF5D91">
        <w:rPr>
          <w:rFonts w:eastAsia="Times New Roman"/>
          <w:color w:val="000000"/>
          <w:sz w:val="22"/>
          <w:szCs w:val="22"/>
          <w:lang w:val="en-MY" w:eastAsia="en-MY"/>
        </w:rPr>
        <w:drawing>
          <wp:inline distT="0" distB="0" distL="0" distR="0" wp14:anchorId="52252C53" wp14:editId="7722563F">
            <wp:extent cx="2120113" cy="585247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eli.png"/>
                    <pic:cNvPicPr/>
                  </pic:nvPicPr>
                  <pic:blipFill>
                    <a:blip r:embed="rId70">
                      <a:extLst>
                        <a:ext uri="{28A0092B-C50C-407E-A947-70E740481C1C}">
                          <a14:useLocalDpi xmlns:a14="http://schemas.microsoft.com/office/drawing/2010/main" val="0"/>
                        </a:ext>
                      </a:extLst>
                    </a:blip>
                    <a:stretch>
                      <a:fillRect/>
                    </a:stretch>
                  </pic:blipFill>
                  <pic:spPr>
                    <a:xfrm>
                      <a:off x="0" y="0"/>
                      <a:ext cx="2171527" cy="5994404"/>
                    </a:xfrm>
                    <a:prstGeom prst="rect">
                      <a:avLst/>
                    </a:prstGeom>
                  </pic:spPr>
                </pic:pic>
              </a:graphicData>
            </a:graphic>
          </wp:inline>
        </w:drawing>
      </w: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Pr="00BF5D91" w:rsidRDefault="00BF5D91" w:rsidP="00BF5D91">
      <w:pPr>
        <w:widowControl/>
        <w:autoSpaceDE/>
        <w:autoSpaceDN/>
        <w:adjustRightInd/>
        <w:spacing w:after="4" w:line="265" w:lineRule="auto"/>
        <w:ind w:left="10" w:right="634" w:hanging="10"/>
        <w:jc w:val="left"/>
        <w:rPr>
          <w:rFonts w:eastAsia="Times New Roman"/>
          <w:noProof w:val="0"/>
          <w:color w:val="000000"/>
          <w:sz w:val="22"/>
          <w:szCs w:val="22"/>
          <w:lang w:val="ms-MY" w:eastAsia="en-MY"/>
        </w:rPr>
      </w:pPr>
    </w:p>
    <w:p w:rsidR="00BF5D91" w:rsidRPr="00BF5D91" w:rsidRDefault="00BF5D91" w:rsidP="00BF5D91">
      <w:pPr>
        <w:widowControl/>
        <w:autoSpaceDE/>
        <w:autoSpaceDN/>
        <w:adjustRightInd/>
        <w:spacing w:after="4" w:line="265" w:lineRule="auto"/>
        <w:ind w:left="10" w:right="634" w:hanging="10"/>
        <w:jc w:val="center"/>
        <w:rPr>
          <w:rFonts w:eastAsia="Times New Roman"/>
          <w:noProof w:val="0"/>
          <w:sz w:val="22"/>
          <w:szCs w:val="22"/>
          <w:lang w:val="ms-MY" w:eastAsia="en-MY"/>
        </w:rPr>
      </w:pPr>
      <w:r w:rsidRPr="00BF5D91">
        <w:rPr>
          <w:rFonts w:eastAsia="Times New Roman"/>
          <w:noProof w:val="0"/>
          <w:color w:val="000000"/>
          <w:sz w:val="22"/>
          <w:szCs w:val="22"/>
          <w:lang w:val="ms-MY" w:eastAsia="en-MY"/>
        </w:rPr>
        <w:t>Rajah 4.22 Carta Alir Pembelian Makanan</w:t>
      </w:r>
    </w:p>
    <w:p w:rsidR="00BF5D91" w:rsidRPr="00BF5D91" w:rsidRDefault="00BF5D91" w:rsidP="00B5247E">
      <w:pPr>
        <w:widowControl/>
        <w:tabs>
          <w:tab w:val="left" w:pos="3450"/>
        </w:tabs>
        <w:autoSpaceDE/>
        <w:autoSpaceDN/>
        <w:adjustRightInd/>
        <w:spacing w:after="4" w:line="265" w:lineRule="auto"/>
        <w:ind w:left="0" w:right="634" w:firstLine="0"/>
        <w:contextualSpacing/>
        <w:jc w:val="left"/>
        <w:rPr>
          <w:b/>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noProof w:val="0"/>
          <w:color w:val="000000"/>
          <w:sz w:val="22"/>
          <w:szCs w:val="22"/>
          <w:lang w:eastAsia="en-MY"/>
        </w:rPr>
      </w:pPr>
    </w:p>
    <w:p w:rsidR="00BF5D91" w:rsidRDefault="00BF5D91" w:rsidP="00B5247E">
      <w:pPr>
        <w:widowControl/>
        <w:tabs>
          <w:tab w:val="left" w:pos="3450"/>
        </w:tabs>
        <w:autoSpaceDE/>
        <w:autoSpaceDN/>
        <w:adjustRightInd/>
        <w:spacing w:after="4" w:line="265" w:lineRule="auto"/>
        <w:ind w:left="0" w:right="634" w:firstLine="0"/>
        <w:jc w:val="left"/>
        <w:rPr>
          <w:rFonts w:eastAsia="Times New Roman"/>
          <w:noProof w:val="0"/>
          <w:color w:val="000000"/>
          <w:sz w:val="22"/>
          <w:szCs w:val="22"/>
          <w:lang w:eastAsia="en-MY"/>
        </w:rPr>
      </w:pPr>
    </w:p>
    <w:p w:rsidR="00B5247E" w:rsidRPr="00BF5D91" w:rsidRDefault="00B5247E" w:rsidP="00B5247E">
      <w:pPr>
        <w:widowControl/>
        <w:tabs>
          <w:tab w:val="left" w:pos="3450"/>
        </w:tabs>
        <w:autoSpaceDE/>
        <w:autoSpaceDN/>
        <w:adjustRightInd/>
        <w:spacing w:after="4" w:line="265" w:lineRule="auto"/>
        <w:ind w:left="0" w:right="634" w:firstLine="0"/>
        <w:jc w:val="left"/>
        <w:rPr>
          <w:rFonts w:eastAsia="Times New Roman"/>
          <w:noProof w:val="0"/>
          <w:color w:val="000000"/>
          <w:sz w:val="22"/>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jc w:val="left"/>
        <w:rPr>
          <w:rFonts w:eastAsia="Times New Roman"/>
          <w:b/>
          <w:noProof w:val="0"/>
          <w:color w:val="000000"/>
          <w:sz w:val="22"/>
          <w:szCs w:val="22"/>
          <w:lang w:eastAsia="en-MY"/>
        </w:rPr>
      </w:pPr>
      <w:r w:rsidRPr="00BF5D91">
        <w:rPr>
          <w:rFonts w:eastAsia="Times New Roman"/>
          <w:b/>
          <w:noProof w:val="0"/>
          <w:color w:val="000000"/>
          <w:sz w:val="22"/>
          <w:szCs w:val="22"/>
          <w:lang w:eastAsia="en-MY"/>
        </w:rPr>
        <w:lastRenderedPageBreak/>
        <w:t>KESIMPULAN</w:t>
      </w:r>
    </w:p>
    <w:p w:rsidR="00BF5D91" w:rsidRPr="00BF5D91" w:rsidRDefault="00BF5D91" w:rsidP="00BF5D91">
      <w:pPr>
        <w:autoSpaceDE/>
        <w:autoSpaceDN/>
        <w:adjustRightInd/>
        <w:spacing w:beforeLines="150" w:before="360" w:afterLines="150" w:after="360" w:line="360" w:lineRule="auto"/>
        <w:ind w:left="0" w:firstLine="0"/>
        <w:jc w:val="left"/>
        <w:rPr>
          <w:noProof w:val="0"/>
          <w:sz w:val="22"/>
          <w:szCs w:val="22"/>
          <w:lang w:val="ms-MY"/>
        </w:rPr>
      </w:pPr>
      <w:r w:rsidRPr="00BF5D91">
        <w:rPr>
          <w:noProof w:val="0"/>
          <w:sz w:val="22"/>
          <w:szCs w:val="22"/>
          <w:lang w:val="ms-MY"/>
        </w:rPr>
        <w:t>Dalam bab ini, setiap fungsian sistem telah dikenal pasti dan dilakarkan dengan teliti. Ini bertujuan untuk menggariskan perkara penting yang perlu dititikberatkan ketika pembangunan sistem. Selain itu ia juga bertujuan supaya sistem tidak lari daripada rajah kes guna yang telah ditetapkan. Lakaran antara muka penting bagi memberi gambaran awal antara muka sistem yang akan dibangunkan. Carta alir bertujuan untuk melakarkan aliran sistem dalam sesuatu fungsian. Gambar rajah kelas melakarkan hubungan dan pengaliran data antara pangkalan data dalam aplikasi Go Food. Akhir sekali, modul-modul bagi sistem aplikasi Go Food juga telah diketengahkan bagi memberi gambaran awal akan fungsian yang akan diterapkan dalam sistem.</w:t>
      </w: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Pr="00BF5D91" w:rsidRDefault="00BF5D91" w:rsidP="00BF5D91">
      <w:pPr>
        <w:widowControl/>
        <w:tabs>
          <w:tab w:val="left" w:pos="3450"/>
        </w:tabs>
        <w:autoSpaceDE/>
        <w:autoSpaceDN/>
        <w:adjustRightInd/>
        <w:spacing w:after="4" w:line="265" w:lineRule="auto"/>
        <w:ind w:left="10" w:right="634" w:hanging="10"/>
        <w:rPr>
          <w:rFonts w:eastAsia="Times New Roman"/>
          <w:noProof w:val="0"/>
          <w:color w:val="000000"/>
          <w:szCs w:val="22"/>
          <w:lang w:eastAsia="en-MY"/>
        </w:rPr>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F5D91" w:rsidRDefault="00BF5D91" w:rsidP="00BF5D91">
      <w:pPr>
        <w:ind w:left="0" w:firstLine="0"/>
      </w:pPr>
    </w:p>
    <w:p w:rsidR="00B5247E" w:rsidRDefault="00B5247E" w:rsidP="00BF5D91">
      <w:pPr>
        <w:ind w:left="0" w:firstLine="0"/>
      </w:pPr>
    </w:p>
    <w:p w:rsidR="00B5247E" w:rsidRDefault="00B5247E" w:rsidP="00BF5D91">
      <w:pPr>
        <w:ind w:left="0" w:firstLine="0"/>
      </w:pPr>
    </w:p>
    <w:p w:rsidR="00BF5D91" w:rsidRDefault="00BF5D91" w:rsidP="00BF5D91">
      <w:pPr>
        <w:ind w:left="0" w:firstLine="0"/>
      </w:pPr>
    </w:p>
    <w:p w:rsidR="00BF5D91" w:rsidRPr="005A6916" w:rsidRDefault="00BF5D91" w:rsidP="005A6916">
      <w:pPr>
        <w:numPr>
          <w:ilvl w:val="1"/>
          <w:numId w:val="34"/>
        </w:numPr>
        <w:spacing w:line="720" w:lineRule="auto"/>
        <w:jc w:val="center"/>
        <w:rPr>
          <w:b/>
          <w:i/>
          <w:lang w:val="ms-MY"/>
        </w:rPr>
      </w:pPr>
    </w:p>
    <w:p w:rsidR="00BF5D91" w:rsidRPr="005A6916" w:rsidRDefault="00BF5D91" w:rsidP="005A6916">
      <w:pPr>
        <w:spacing w:line="720" w:lineRule="auto"/>
        <w:ind w:left="0" w:firstLine="0"/>
        <w:jc w:val="center"/>
        <w:rPr>
          <w:b/>
          <w:lang w:val="ms-MY"/>
        </w:rPr>
      </w:pPr>
      <w:r w:rsidRPr="005A6916">
        <w:rPr>
          <w:b/>
          <w:lang w:val="ms-MY"/>
        </w:rPr>
        <w:t>KESIMPULAN</w:t>
      </w:r>
    </w:p>
    <w:p w:rsidR="00BF5D91" w:rsidRPr="005A6916" w:rsidRDefault="00BF5D91" w:rsidP="005A6916">
      <w:pPr>
        <w:numPr>
          <w:ilvl w:val="0"/>
          <w:numId w:val="13"/>
        </w:numPr>
        <w:spacing w:line="720" w:lineRule="auto"/>
        <w:rPr>
          <w:b/>
          <w:bCs/>
          <w:vanish/>
          <w:lang w:val="en-MY"/>
        </w:rPr>
      </w:pPr>
    </w:p>
    <w:p w:rsidR="00BF5D91" w:rsidRPr="005A6916" w:rsidRDefault="00BF5D91" w:rsidP="005A6916">
      <w:pPr>
        <w:numPr>
          <w:ilvl w:val="1"/>
          <w:numId w:val="13"/>
        </w:numPr>
        <w:spacing w:line="720" w:lineRule="auto"/>
        <w:rPr>
          <w:b/>
          <w:vanish/>
          <w:lang w:val="ms-MY"/>
        </w:rPr>
      </w:pPr>
    </w:p>
    <w:p w:rsidR="00BF5D91" w:rsidRPr="005A6916" w:rsidRDefault="00BF5D91" w:rsidP="005A6916">
      <w:pPr>
        <w:numPr>
          <w:ilvl w:val="1"/>
          <w:numId w:val="13"/>
        </w:numPr>
        <w:spacing w:line="720" w:lineRule="auto"/>
        <w:rPr>
          <w:b/>
          <w:vanish/>
          <w:lang w:val="ms-MY"/>
        </w:rPr>
      </w:pPr>
    </w:p>
    <w:p w:rsidR="00BF5D91" w:rsidRPr="005A6916" w:rsidRDefault="00BF5D91" w:rsidP="005A6916">
      <w:pPr>
        <w:numPr>
          <w:ilvl w:val="1"/>
          <w:numId w:val="13"/>
        </w:numPr>
        <w:spacing w:line="720" w:lineRule="auto"/>
        <w:rPr>
          <w:b/>
          <w:vanish/>
          <w:lang w:val="ms-MY"/>
        </w:rPr>
      </w:pPr>
    </w:p>
    <w:p w:rsidR="00BF5D91" w:rsidRPr="005A6916" w:rsidRDefault="00BF5D91" w:rsidP="005A6916">
      <w:pPr>
        <w:numPr>
          <w:ilvl w:val="1"/>
          <w:numId w:val="13"/>
        </w:numPr>
        <w:spacing w:line="720" w:lineRule="auto"/>
        <w:rPr>
          <w:b/>
          <w:vanish/>
          <w:lang w:val="ms-MY"/>
        </w:rPr>
      </w:pPr>
    </w:p>
    <w:p w:rsidR="00BF5D91" w:rsidRPr="005A6916" w:rsidRDefault="00BF5D91" w:rsidP="005A6916">
      <w:pPr>
        <w:numPr>
          <w:ilvl w:val="1"/>
          <w:numId w:val="13"/>
        </w:numPr>
        <w:spacing w:line="720" w:lineRule="auto"/>
        <w:rPr>
          <w:b/>
          <w:vanish/>
          <w:lang w:val="ms-MY"/>
        </w:rPr>
      </w:pPr>
    </w:p>
    <w:p w:rsidR="00BF5D91" w:rsidRPr="005A6916" w:rsidRDefault="005A6916" w:rsidP="009537EA">
      <w:pPr>
        <w:spacing w:line="360" w:lineRule="auto"/>
        <w:ind w:left="0" w:firstLine="0"/>
        <w:jc w:val="left"/>
        <w:rPr>
          <w:b/>
          <w:lang w:val="ms-MY"/>
        </w:rPr>
      </w:pPr>
      <w:r>
        <w:rPr>
          <w:b/>
          <w:lang w:val="ms-MY"/>
        </w:rPr>
        <w:t xml:space="preserve">5.1   </w:t>
      </w:r>
      <w:r w:rsidRPr="005A6916">
        <w:rPr>
          <w:b/>
          <w:lang w:val="ms-MY"/>
        </w:rPr>
        <w:t>PEN</w:t>
      </w:r>
      <w:r w:rsidR="00BF5D91" w:rsidRPr="005A6916">
        <w:rPr>
          <w:b/>
          <w:lang w:val="ms-MY"/>
        </w:rPr>
        <w:t>GENALAN</w:t>
      </w:r>
      <w:r w:rsidR="00102E5F">
        <w:rPr>
          <w:b/>
          <w:lang w:val="ms-MY"/>
        </w:rPr>
        <w:t xml:space="preserve"> </w:t>
      </w:r>
    </w:p>
    <w:p w:rsidR="005A6916" w:rsidRPr="005A6916" w:rsidRDefault="005A6916" w:rsidP="009537EA">
      <w:pPr>
        <w:spacing w:line="360" w:lineRule="auto"/>
        <w:ind w:left="0" w:firstLine="0"/>
        <w:rPr>
          <w:lang w:val="en-MY"/>
        </w:rPr>
      </w:pPr>
      <w:r w:rsidRPr="005A6916">
        <w:rPr>
          <w:lang w:val="en-MY"/>
        </w:rPr>
        <w:t xml:space="preserve">Sistem aplikasi Go Food merupakan sistem E-Dagang yang berkonsep jual beli makanan dengan dari atas talian. Sistem aplikasi ini dibangunkan untuk membantu kedua-dua pengguna iaitu penjual dan pembeli dalam urusan penjualan dan pembelian makanan. Sistem aplikasi ini juga berupaya mengesan lokasi nyata pengguna dengan menggunakan GPS pada peranti mudah alih yang mana pembeli dapat mengesan lokasi jualan makanan yang dikehendaki. Manakala, penjual akan mengetahui kedudukan lokasi pembeli dari jarak tempat jualan pembeli. Oleh itu, urusan jual beli dapat dijalankan dengan cepat dan mudah. </w:t>
      </w:r>
    </w:p>
    <w:p w:rsidR="005A6916" w:rsidRDefault="005A6916" w:rsidP="009537EA">
      <w:pPr>
        <w:spacing w:line="360" w:lineRule="auto"/>
        <w:ind w:left="0" w:firstLine="0"/>
      </w:pPr>
    </w:p>
    <w:p w:rsidR="005A6916" w:rsidRDefault="005A6916" w:rsidP="009537EA">
      <w:pPr>
        <w:spacing w:line="360" w:lineRule="auto"/>
        <w:ind w:left="0" w:firstLine="0"/>
      </w:pPr>
    </w:p>
    <w:p w:rsidR="009537EA" w:rsidRPr="00102E5F" w:rsidRDefault="00102E5F" w:rsidP="00102E5F">
      <w:pPr>
        <w:spacing w:line="360" w:lineRule="auto"/>
        <w:rPr>
          <w:b/>
        </w:rPr>
      </w:pPr>
      <w:r>
        <w:rPr>
          <w:b/>
        </w:rPr>
        <w:t xml:space="preserve">5.2   </w:t>
      </w:r>
      <w:r w:rsidR="005A6916" w:rsidRPr="00102E5F">
        <w:rPr>
          <w:b/>
        </w:rPr>
        <w:t>KELEBIHAN SISTEM</w:t>
      </w:r>
    </w:p>
    <w:p w:rsidR="005A6916" w:rsidRDefault="005A6916" w:rsidP="009537EA">
      <w:pPr>
        <w:spacing w:line="360" w:lineRule="auto"/>
        <w:ind w:left="0" w:firstLine="0"/>
      </w:pPr>
      <w:r>
        <w:t>Merujuk kepada pembangunan yang akan dijalankan, antara kelebihan system aplikasi E-Dagang Go Food adalah seperti berikut:</w:t>
      </w:r>
    </w:p>
    <w:p w:rsidR="005A6916" w:rsidRDefault="005A6916" w:rsidP="009537EA">
      <w:pPr>
        <w:spacing w:line="360" w:lineRule="auto"/>
        <w:ind w:left="0" w:firstLine="0"/>
      </w:pPr>
    </w:p>
    <w:p w:rsidR="005A6916" w:rsidRDefault="005A6916" w:rsidP="009537EA">
      <w:pPr>
        <w:spacing w:line="360" w:lineRule="auto"/>
        <w:ind w:left="0" w:firstLine="0"/>
      </w:pPr>
      <w:r>
        <w:t>i.</w:t>
      </w:r>
      <w:r>
        <w:tab/>
        <w:t xml:space="preserve">Platform dalam </w:t>
      </w:r>
      <w:r w:rsidR="009537EA">
        <w:t>penjualan dan pembelian makanan</w:t>
      </w:r>
    </w:p>
    <w:p w:rsidR="005A6916" w:rsidRDefault="005A6916" w:rsidP="009537EA">
      <w:pPr>
        <w:spacing w:line="360" w:lineRule="auto"/>
        <w:ind w:left="0" w:firstLine="0"/>
      </w:pPr>
      <w:r>
        <w:t>Sistem aplikasi Go Food dibangunkan bagi pengguna diseluruh Malaysia tanpa mengira siapa. Semua pengguna aplikasi boleh melakukan aktiviti jual beli melalui peranti mudah alih yang dilengkapi dengan talian Internet dan ciri penentuan lokasi pengguna menggunakan GPS pada peranti mudah alih.</w:t>
      </w:r>
    </w:p>
    <w:p w:rsidR="005A6916" w:rsidRDefault="005A6916" w:rsidP="009537EA">
      <w:pPr>
        <w:spacing w:line="360" w:lineRule="auto"/>
        <w:ind w:left="0" w:firstLine="0"/>
      </w:pPr>
      <w:r>
        <w:t xml:space="preserve"> </w:t>
      </w:r>
    </w:p>
    <w:p w:rsidR="005A6916" w:rsidRDefault="005A6916" w:rsidP="009537EA">
      <w:pPr>
        <w:spacing w:line="360" w:lineRule="auto"/>
        <w:ind w:left="0" w:firstLine="0"/>
      </w:pPr>
      <w:r>
        <w:t>ii.</w:t>
      </w:r>
      <w:r>
        <w:tab/>
        <w:t>Pencarian makanan p</w:t>
      </w:r>
      <w:r w:rsidR="009537EA">
        <w:t>ada kawasan berhampiran pembeli</w:t>
      </w:r>
    </w:p>
    <w:p w:rsidR="005A6916" w:rsidRDefault="005A6916" w:rsidP="009537EA">
      <w:pPr>
        <w:spacing w:line="360" w:lineRule="auto"/>
        <w:ind w:left="0" w:firstLine="0"/>
      </w:pPr>
      <w:r>
        <w:lastRenderedPageBreak/>
        <w:t>Sistem aplikasi Go Food menyediakan fungsian bagi memudahkan pembeli membuat carian makanan yang terletak berhampiran dengan pembeli. Paparan ini mudah untuk difahami kerana ianya tersedia dengan paparan peta.</w:t>
      </w:r>
    </w:p>
    <w:p w:rsidR="005A6916" w:rsidRDefault="005A6916" w:rsidP="009537EA">
      <w:pPr>
        <w:spacing w:line="360" w:lineRule="auto"/>
        <w:ind w:left="0" w:firstLine="0"/>
      </w:pPr>
    </w:p>
    <w:p w:rsidR="005A6916" w:rsidRDefault="005A6916" w:rsidP="009537EA">
      <w:pPr>
        <w:spacing w:line="360" w:lineRule="auto"/>
        <w:ind w:left="0" w:firstLine="0"/>
      </w:pPr>
      <w:r>
        <w:t>iii.</w:t>
      </w:r>
      <w:r>
        <w:tab/>
        <w:t>Perbincangan meneru</w:t>
      </w:r>
      <w:r w:rsidR="009537EA">
        <w:t>si ruangan pada profil pengguna</w:t>
      </w:r>
    </w:p>
    <w:p w:rsidR="005A6916" w:rsidRDefault="005A6916" w:rsidP="009537EA">
      <w:pPr>
        <w:spacing w:line="360" w:lineRule="auto"/>
        <w:ind w:left="0" w:firstLine="0"/>
      </w:pPr>
      <w:r>
        <w:t>Bagi memudahkan urusan penjualan dan pembelian, satu ruangan perbincangan akan dibangunkan untuk sebarang pertanyaan atau maklumat dalam urusan jual beli antara penjual dan pembeli.</w:t>
      </w:r>
    </w:p>
    <w:p w:rsidR="005A6916" w:rsidRDefault="005A6916" w:rsidP="009537EA">
      <w:pPr>
        <w:spacing w:line="360" w:lineRule="auto"/>
        <w:ind w:left="0" w:firstLine="0"/>
      </w:pPr>
    </w:p>
    <w:p w:rsidR="005A6916" w:rsidRDefault="005A6916" w:rsidP="009537EA">
      <w:pPr>
        <w:spacing w:line="360" w:lineRule="auto"/>
        <w:ind w:left="0" w:firstLine="0"/>
      </w:pPr>
    </w:p>
    <w:p w:rsidR="005A6916" w:rsidRPr="005A6916" w:rsidRDefault="005A6916" w:rsidP="009537EA">
      <w:pPr>
        <w:spacing w:line="360" w:lineRule="auto"/>
        <w:ind w:left="0" w:firstLine="0"/>
        <w:rPr>
          <w:b/>
        </w:rPr>
      </w:pPr>
      <w:r w:rsidRPr="005A6916">
        <w:rPr>
          <w:b/>
        </w:rPr>
        <w:t xml:space="preserve">5.3 </w:t>
      </w:r>
      <w:r w:rsidR="00102E5F">
        <w:rPr>
          <w:b/>
        </w:rPr>
        <w:t xml:space="preserve">    </w:t>
      </w:r>
      <w:r w:rsidRPr="005A6916">
        <w:rPr>
          <w:b/>
        </w:rPr>
        <w:t>KELEMAHAN SISTEM</w:t>
      </w:r>
    </w:p>
    <w:p w:rsidR="005A6916" w:rsidRDefault="005A6916" w:rsidP="009537EA">
      <w:pPr>
        <w:spacing w:line="360" w:lineRule="auto"/>
        <w:ind w:left="0" w:firstLine="0"/>
      </w:pPr>
    </w:p>
    <w:p w:rsidR="005A6916" w:rsidRDefault="005A6916" w:rsidP="009537EA">
      <w:pPr>
        <w:spacing w:line="360" w:lineRule="auto"/>
        <w:ind w:left="0" w:firstLine="0"/>
      </w:pPr>
      <w:r>
        <w:t>Selain daripada kelebihan, terdapat beberapa kelemahan yang dikenalpasti dalam</w:t>
      </w:r>
      <w:r w:rsidR="008A2AD8">
        <w:t xml:space="preserve"> sistem aplikasi Go Food iaitu:</w:t>
      </w:r>
    </w:p>
    <w:p w:rsidR="008A2AD8" w:rsidRDefault="008A2AD8" w:rsidP="009537EA">
      <w:pPr>
        <w:spacing w:line="360" w:lineRule="auto"/>
        <w:ind w:left="0" w:firstLine="0"/>
      </w:pPr>
    </w:p>
    <w:p w:rsidR="005A6916" w:rsidRDefault="005A6916" w:rsidP="009537EA">
      <w:pPr>
        <w:spacing w:line="360" w:lineRule="auto"/>
        <w:ind w:left="0" w:firstLine="0"/>
      </w:pPr>
      <w:r>
        <w:t>i.</w:t>
      </w:r>
      <w:r>
        <w:tab/>
        <w:t>Tidak mempunyai pilih</w:t>
      </w:r>
      <w:r w:rsidR="009537EA">
        <w:t>an Bahasa selain bahsa inggeris</w:t>
      </w:r>
    </w:p>
    <w:p w:rsidR="005A6916" w:rsidRDefault="005A6916" w:rsidP="009537EA">
      <w:pPr>
        <w:spacing w:line="360" w:lineRule="auto"/>
        <w:ind w:left="0" w:firstLine="0"/>
      </w:pPr>
      <w:r>
        <w:t xml:space="preserve">Sistem aplikasi Go Food adalah tersedia dalam Bahasa inggeris bagi memudahkan pengguna dikalangan masyarakat Malaysia dan juga pelancong asing. Namun begitu, majoriti masyarakat Malaysia adalah berbangsa melayu dan menggunkana Bahasa melayu </w:t>
      </w:r>
      <w:r w:rsidR="008A2AD8">
        <w:t>sebagai Bahasa pengantar utama.</w:t>
      </w:r>
    </w:p>
    <w:p w:rsidR="008A2AD8" w:rsidRDefault="008A2AD8" w:rsidP="009537EA">
      <w:pPr>
        <w:spacing w:line="360" w:lineRule="auto"/>
        <w:ind w:left="0" w:firstLine="0"/>
      </w:pPr>
    </w:p>
    <w:p w:rsidR="005A6916" w:rsidRDefault="005A6916" w:rsidP="009537EA">
      <w:pPr>
        <w:spacing w:line="360" w:lineRule="auto"/>
        <w:ind w:left="0" w:firstLine="0"/>
      </w:pPr>
      <w:r>
        <w:t>ii.</w:t>
      </w:r>
      <w:r>
        <w:tab/>
        <w:t>Kebergantungan kepada ketersediaan capaian internet</w:t>
      </w:r>
    </w:p>
    <w:p w:rsidR="005A6916" w:rsidRDefault="005A6916" w:rsidP="009537EA">
      <w:pPr>
        <w:spacing w:line="360" w:lineRule="auto"/>
        <w:ind w:left="0" w:firstLine="0"/>
      </w:pPr>
    </w:p>
    <w:p w:rsidR="005A6916" w:rsidRDefault="005A6916" w:rsidP="009537EA">
      <w:pPr>
        <w:spacing w:line="360" w:lineRule="auto"/>
        <w:ind w:left="0" w:firstLine="0"/>
      </w:pPr>
      <w:r>
        <w:t>Sistem aplikasi Go Food adalah bergantung kepada penggunaan internet. Oleh itu, pengguna sukar untuk menggunakan aplikasi sekiranya capaian internet lemah atau tiada.</w:t>
      </w:r>
    </w:p>
    <w:p w:rsidR="005A6916" w:rsidRPr="005A6916" w:rsidRDefault="005A6916" w:rsidP="009537EA">
      <w:pPr>
        <w:spacing w:line="360" w:lineRule="auto"/>
        <w:ind w:left="0" w:firstLine="0"/>
        <w:rPr>
          <w:b/>
        </w:rPr>
      </w:pPr>
      <w:r w:rsidRPr="005A6916">
        <w:rPr>
          <w:b/>
        </w:rPr>
        <w:lastRenderedPageBreak/>
        <w:t xml:space="preserve">5.4 </w:t>
      </w:r>
      <w:r w:rsidR="00102E5F">
        <w:rPr>
          <w:b/>
        </w:rPr>
        <w:t xml:space="preserve">   </w:t>
      </w:r>
      <w:r w:rsidRPr="005A6916">
        <w:rPr>
          <w:b/>
        </w:rPr>
        <w:t>CADANGAN SISTEM PADA MASA HADAPAN</w:t>
      </w:r>
    </w:p>
    <w:p w:rsidR="005A6916" w:rsidRDefault="005A6916" w:rsidP="009537EA">
      <w:pPr>
        <w:spacing w:line="360" w:lineRule="auto"/>
        <w:ind w:left="0" w:firstLine="0"/>
      </w:pPr>
    </w:p>
    <w:p w:rsidR="005A6916" w:rsidRDefault="005A6916" w:rsidP="009537EA">
      <w:pPr>
        <w:spacing w:line="360" w:lineRule="auto"/>
        <w:ind w:left="0" w:firstLine="0"/>
      </w:pPr>
      <w:r>
        <w:t>Pengguna system aplikasi Go Food dijangka bertambah dari semasa ke semasa. Oleh itu, ketersediaan aplikasi perlu diambil perhatian agar tiada data yang hilang ataupun rosak semasa pengguna menggunakan aplikasi ini. Bagi memenuhi keperluan dan perkembangan teknologi semasa, aplikasi ini perlu segera dinaik taraf agar me</w:t>
      </w:r>
      <w:r w:rsidR="009537EA">
        <w:t>mberi kepuasan kepada pengguna.</w:t>
      </w:r>
    </w:p>
    <w:p w:rsidR="005A6916" w:rsidRDefault="005A6916" w:rsidP="009537EA">
      <w:pPr>
        <w:spacing w:line="360" w:lineRule="auto"/>
        <w:ind w:left="0" w:firstLine="0"/>
      </w:pPr>
      <w:r>
        <w:t>Beberapa cadangan bagi penambahbaikan system aplikasi Go Food, antaranya ialah:</w:t>
      </w:r>
    </w:p>
    <w:p w:rsidR="005A6916" w:rsidRDefault="005A6916" w:rsidP="009537EA">
      <w:pPr>
        <w:spacing w:line="360" w:lineRule="auto"/>
        <w:ind w:left="0" w:firstLine="0"/>
      </w:pPr>
    </w:p>
    <w:p w:rsidR="005A6916" w:rsidRDefault="005A6916" w:rsidP="009537EA">
      <w:pPr>
        <w:spacing w:line="360" w:lineRule="auto"/>
        <w:ind w:left="0" w:firstLine="0"/>
      </w:pPr>
      <w:r>
        <w:t>i.</w:t>
      </w:r>
      <w:r>
        <w:tab/>
        <w:t>Bekerjasama dengan penjual untuk mem</w:t>
      </w:r>
      <w:r w:rsidR="009537EA">
        <w:t>berikan ganjaran kepada pembeli</w:t>
      </w:r>
    </w:p>
    <w:p w:rsidR="005A6916" w:rsidRDefault="005A6916" w:rsidP="009537EA">
      <w:pPr>
        <w:spacing w:line="360" w:lineRule="auto"/>
        <w:ind w:left="0" w:firstLine="0"/>
      </w:pPr>
      <w:r>
        <w:t>Sistem aplikasi Go Food adalah bersifat terbuka kepada pengguna iaitu pembeli. Bagi menarik minat pengguna supaya selalu membeli makanan di Go Food, pembeli boleh diberikan mata ganjaran dan boleh menebusnya mengikut terma dan syarat yang tertentu.</w:t>
      </w:r>
    </w:p>
    <w:p w:rsidR="005A6916" w:rsidRDefault="005A6916" w:rsidP="009537EA">
      <w:pPr>
        <w:spacing w:line="360" w:lineRule="auto"/>
        <w:ind w:left="0" w:firstLine="0"/>
      </w:pPr>
    </w:p>
    <w:p w:rsidR="005A6916" w:rsidRDefault="005A6916" w:rsidP="009537EA">
      <w:pPr>
        <w:spacing w:line="360" w:lineRule="auto"/>
        <w:ind w:left="0" w:firstLine="0"/>
      </w:pPr>
      <w:r>
        <w:t>ii.</w:t>
      </w:r>
      <w:r>
        <w:tab/>
        <w:t>Membangunkan elemen sistem cadangan untuk memudahkan pembeli memilih makanan</w:t>
      </w:r>
    </w:p>
    <w:p w:rsidR="005A6916" w:rsidRDefault="005A6916" w:rsidP="009537EA">
      <w:pPr>
        <w:spacing w:line="360" w:lineRule="auto"/>
        <w:ind w:left="0" w:firstLine="0"/>
      </w:pPr>
      <w:r>
        <w:t>Sistem aplikasi Go Food merupakan sistem E-Dagang yang berlaku urusan jual beli dari atas talian. Namun begitu, untuk memudahkan pembeli dalam memilih dan membeli makanan, sistem aplikasi ini perlu ditambahkan lagi dengan sistem cadangan berdasarkan dari ulasan dan komen dari pembeli yang sebelumnya bagi memudahkandan memastikan pembeli memilih dan membeli makanan yang baik.</w:t>
      </w:r>
    </w:p>
    <w:p w:rsidR="005A6916" w:rsidRDefault="005A6916" w:rsidP="009537EA">
      <w:pPr>
        <w:spacing w:line="360" w:lineRule="auto"/>
        <w:ind w:left="0" w:firstLine="0"/>
      </w:pPr>
    </w:p>
    <w:p w:rsidR="005A6916" w:rsidRDefault="005A6916" w:rsidP="009537EA">
      <w:pPr>
        <w:spacing w:line="360" w:lineRule="auto"/>
        <w:ind w:left="0" w:firstLine="0"/>
      </w:pPr>
    </w:p>
    <w:p w:rsidR="005A6916" w:rsidRDefault="005A6916" w:rsidP="009537EA">
      <w:pPr>
        <w:spacing w:line="360" w:lineRule="auto"/>
        <w:ind w:left="0" w:firstLine="0"/>
      </w:pPr>
    </w:p>
    <w:p w:rsidR="005A6916" w:rsidRDefault="005A6916" w:rsidP="009537EA">
      <w:pPr>
        <w:spacing w:line="360" w:lineRule="auto"/>
        <w:ind w:left="0" w:firstLine="0"/>
      </w:pPr>
    </w:p>
    <w:p w:rsidR="00102E5F" w:rsidRDefault="00102E5F" w:rsidP="009537EA">
      <w:pPr>
        <w:spacing w:line="360" w:lineRule="auto"/>
        <w:ind w:left="0" w:firstLine="0"/>
        <w:rPr>
          <w:b/>
        </w:rPr>
      </w:pPr>
    </w:p>
    <w:p w:rsidR="005A6916" w:rsidRPr="005A6916" w:rsidRDefault="005A6916" w:rsidP="009537EA">
      <w:pPr>
        <w:spacing w:line="360" w:lineRule="auto"/>
        <w:ind w:left="0" w:firstLine="0"/>
        <w:rPr>
          <w:b/>
        </w:rPr>
      </w:pPr>
      <w:r>
        <w:rPr>
          <w:b/>
        </w:rPr>
        <w:lastRenderedPageBreak/>
        <w:t xml:space="preserve">5.5  </w:t>
      </w:r>
      <w:r w:rsidR="00102E5F">
        <w:rPr>
          <w:b/>
        </w:rPr>
        <w:t xml:space="preserve">  </w:t>
      </w:r>
      <w:r w:rsidRPr="005A6916">
        <w:rPr>
          <w:b/>
        </w:rPr>
        <w:t>KESIMPULAN</w:t>
      </w:r>
    </w:p>
    <w:p w:rsidR="005A6916" w:rsidRDefault="005A6916" w:rsidP="009537EA">
      <w:pPr>
        <w:spacing w:line="360" w:lineRule="auto"/>
        <w:ind w:left="0" w:firstLine="0"/>
      </w:pPr>
    </w:p>
    <w:p w:rsidR="00BF5D91" w:rsidRDefault="005A6916" w:rsidP="009537EA">
      <w:pPr>
        <w:spacing w:line="360" w:lineRule="auto"/>
        <w:ind w:left="0" w:firstLine="0"/>
      </w:pPr>
      <w:r>
        <w:t xml:space="preserve">Secara keseluruhannya, sistem aplikasi Go Food mempunyai nilai komersial dan peluang untuk dikembangkan menjadi sebuah sistem yang memberi kepuasan kepada penjual dan pembeli. </w:t>
      </w:r>
      <w:r>
        <w:t>Segala kelebihan, kelemahan dan cadangan penambahbaikan telah diterangkan dengan nyata. Selain itu</w:t>
      </w:r>
      <w:r>
        <w:t>, cabara</w:t>
      </w:r>
      <w:r w:rsidR="00102E5F">
        <w:t>n-cabaran yang telah diperjelas</w:t>
      </w:r>
      <w:r>
        <w:t>kan perlu diatasi dan dikurangkan bagi memastikan objektif sistem aplikasi E-Dagang</w:t>
      </w:r>
      <w:r>
        <w:t xml:space="preserve"> Go Food tercapai </w:t>
      </w:r>
      <w:r w:rsidR="00102E5F">
        <w:t xml:space="preserve">dan </w:t>
      </w:r>
      <w:r>
        <w:t>seterusnya dapat membantu</w:t>
      </w:r>
      <w:r w:rsidR="00102E5F">
        <w:t xml:space="preserve"> memudahkan urusan jual beli makanan secara atas talian.</w:t>
      </w:r>
    </w:p>
    <w:p w:rsidR="00BF5D91" w:rsidRDefault="00BF5D91" w:rsidP="00BF5D91">
      <w:pPr>
        <w:ind w:left="0" w:firstLine="0"/>
        <w:jc w:val="center"/>
      </w:pPr>
    </w:p>
    <w:p w:rsidR="00BF5D91" w:rsidRPr="00772C8B" w:rsidRDefault="00BF5D91" w:rsidP="00BF5D91"/>
    <w:p w:rsidR="00BF5D91" w:rsidRPr="00AC02C8" w:rsidRDefault="00BF5D91" w:rsidP="00AC02C8">
      <w:pPr>
        <w:jc w:val="left"/>
        <w:rPr>
          <w:b/>
        </w:rPr>
      </w:pPr>
    </w:p>
    <w:sectPr w:rsidR="00BF5D91" w:rsidRPr="00AC02C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1F50" w:rsidRDefault="00941F50" w:rsidP="005801BF">
      <w:pPr>
        <w:spacing w:after="0"/>
      </w:pPr>
      <w:r>
        <w:separator/>
      </w:r>
    </w:p>
  </w:endnote>
  <w:endnote w:type="continuationSeparator" w:id="0">
    <w:p w:rsidR="00941F50" w:rsidRDefault="00941F50" w:rsidP="005801B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1F50" w:rsidRDefault="00941F50" w:rsidP="005801BF">
      <w:pPr>
        <w:spacing w:after="0"/>
      </w:pPr>
      <w:r>
        <w:separator/>
      </w:r>
    </w:p>
  </w:footnote>
  <w:footnote w:type="continuationSeparator" w:id="0">
    <w:p w:rsidR="00941F50" w:rsidRDefault="00941F50" w:rsidP="005801B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69D6"/>
    <w:multiLevelType w:val="hybridMultilevel"/>
    <w:tmpl w:val="F25A2CEC"/>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29B17B2"/>
    <w:multiLevelType w:val="hybridMultilevel"/>
    <w:tmpl w:val="FAF64232"/>
    <w:lvl w:ilvl="0" w:tplc="4409001B">
      <w:start w:val="1"/>
      <w:numFmt w:val="lowerRoman"/>
      <w:lvlText w:val="%1."/>
      <w:lvlJc w:val="right"/>
      <w:pPr>
        <w:ind w:left="1635" w:hanging="360"/>
      </w:pPr>
    </w:lvl>
    <w:lvl w:ilvl="1" w:tplc="44090019" w:tentative="1">
      <w:start w:val="1"/>
      <w:numFmt w:val="lowerLetter"/>
      <w:lvlText w:val="%2."/>
      <w:lvlJc w:val="left"/>
      <w:pPr>
        <w:ind w:left="2355" w:hanging="360"/>
      </w:pPr>
    </w:lvl>
    <w:lvl w:ilvl="2" w:tplc="4409001B">
      <w:start w:val="1"/>
      <w:numFmt w:val="lowerRoman"/>
      <w:lvlText w:val="%3."/>
      <w:lvlJc w:val="right"/>
      <w:pPr>
        <w:ind w:left="3075" w:hanging="180"/>
      </w:pPr>
    </w:lvl>
    <w:lvl w:ilvl="3" w:tplc="4409000F">
      <w:start w:val="1"/>
      <w:numFmt w:val="decimal"/>
      <w:lvlText w:val="%4."/>
      <w:lvlJc w:val="left"/>
      <w:pPr>
        <w:ind w:left="3795" w:hanging="360"/>
      </w:pPr>
    </w:lvl>
    <w:lvl w:ilvl="4" w:tplc="44090019" w:tentative="1">
      <w:start w:val="1"/>
      <w:numFmt w:val="lowerLetter"/>
      <w:lvlText w:val="%5."/>
      <w:lvlJc w:val="left"/>
      <w:pPr>
        <w:ind w:left="4515" w:hanging="360"/>
      </w:pPr>
    </w:lvl>
    <w:lvl w:ilvl="5" w:tplc="4409001B" w:tentative="1">
      <w:start w:val="1"/>
      <w:numFmt w:val="lowerRoman"/>
      <w:lvlText w:val="%6."/>
      <w:lvlJc w:val="right"/>
      <w:pPr>
        <w:ind w:left="5235" w:hanging="180"/>
      </w:pPr>
    </w:lvl>
    <w:lvl w:ilvl="6" w:tplc="4409000F" w:tentative="1">
      <w:start w:val="1"/>
      <w:numFmt w:val="decimal"/>
      <w:lvlText w:val="%7."/>
      <w:lvlJc w:val="left"/>
      <w:pPr>
        <w:ind w:left="5955" w:hanging="360"/>
      </w:pPr>
    </w:lvl>
    <w:lvl w:ilvl="7" w:tplc="44090019" w:tentative="1">
      <w:start w:val="1"/>
      <w:numFmt w:val="lowerLetter"/>
      <w:lvlText w:val="%8."/>
      <w:lvlJc w:val="left"/>
      <w:pPr>
        <w:ind w:left="6675" w:hanging="360"/>
      </w:pPr>
    </w:lvl>
    <w:lvl w:ilvl="8" w:tplc="4409001B" w:tentative="1">
      <w:start w:val="1"/>
      <w:numFmt w:val="lowerRoman"/>
      <w:lvlText w:val="%9."/>
      <w:lvlJc w:val="right"/>
      <w:pPr>
        <w:ind w:left="7395" w:hanging="180"/>
      </w:pPr>
    </w:lvl>
  </w:abstractNum>
  <w:abstractNum w:abstractNumId="2" w15:restartNumberingAfterBreak="0">
    <w:nsid w:val="084C0A4B"/>
    <w:multiLevelType w:val="hybridMultilevel"/>
    <w:tmpl w:val="A9024A16"/>
    <w:lvl w:ilvl="0" w:tplc="C110F392">
      <w:start w:val="1"/>
      <w:numFmt w:val="decimal"/>
      <w:lvlText w:val="%1"/>
      <w:lvlJc w:val="left"/>
      <w:pPr>
        <w:ind w:left="720" w:hanging="360"/>
      </w:pPr>
      <w:rPr>
        <w:rFonts w:asciiTheme="minorHAnsi" w:hAnsiTheme="minorHAnsi" w:cstheme="minorBidi"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F347D96"/>
    <w:multiLevelType w:val="multilevel"/>
    <w:tmpl w:val="808A9B5C"/>
    <w:lvl w:ilvl="0">
      <w:start w:val="4"/>
      <w:numFmt w:val="decimal"/>
      <w:lvlText w:val="%1"/>
      <w:lvlJc w:val="left"/>
      <w:pPr>
        <w:ind w:left="360" w:hanging="360"/>
      </w:pPr>
      <w:rPr>
        <w:rFonts w:hint="default"/>
      </w:rPr>
    </w:lvl>
    <w:lvl w:ilvl="1">
      <w:start w:val="1"/>
      <w:numFmt w:val="decimal"/>
      <w:lvlText w:val="%1.%2"/>
      <w:lvlJc w:val="left"/>
      <w:pPr>
        <w:ind w:left="1363" w:hanging="360"/>
      </w:pPr>
      <w:rPr>
        <w:rFonts w:hint="default"/>
      </w:rPr>
    </w:lvl>
    <w:lvl w:ilvl="2">
      <w:start w:val="1"/>
      <w:numFmt w:val="decimal"/>
      <w:lvlText w:val="%1.%2.%3"/>
      <w:lvlJc w:val="left"/>
      <w:pPr>
        <w:ind w:left="2726" w:hanging="720"/>
      </w:pPr>
      <w:rPr>
        <w:rFonts w:hint="default"/>
      </w:rPr>
    </w:lvl>
    <w:lvl w:ilvl="3">
      <w:start w:val="1"/>
      <w:numFmt w:val="decimal"/>
      <w:lvlText w:val="%1.%2.%3.%4"/>
      <w:lvlJc w:val="left"/>
      <w:pPr>
        <w:ind w:left="3729" w:hanging="720"/>
      </w:pPr>
      <w:rPr>
        <w:rFonts w:hint="default"/>
      </w:rPr>
    </w:lvl>
    <w:lvl w:ilvl="4">
      <w:start w:val="1"/>
      <w:numFmt w:val="decimal"/>
      <w:lvlText w:val="%1.%2.%3.%4.%5"/>
      <w:lvlJc w:val="left"/>
      <w:pPr>
        <w:ind w:left="5092" w:hanging="1080"/>
      </w:pPr>
      <w:rPr>
        <w:rFonts w:hint="default"/>
      </w:rPr>
    </w:lvl>
    <w:lvl w:ilvl="5">
      <w:start w:val="1"/>
      <w:numFmt w:val="decimal"/>
      <w:lvlText w:val="%1.%2.%3.%4.%5.%6"/>
      <w:lvlJc w:val="left"/>
      <w:pPr>
        <w:ind w:left="6095" w:hanging="1080"/>
      </w:pPr>
      <w:rPr>
        <w:rFonts w:hint="default"/>
      </w:rPr>
    </w:lvl>
    <w:lvl w:ilvl="6">
      <w:start w:val="1"/>
      <w:numFmt w:val="decimal"/>
      <w:lvlText w:val="%1.%2.%3.%4.%5.%6.%7"/>
      <w:lvlJc w:val="left"/>
      <w:pPr>
        <w:ind w:left="7458" w:hanging="1440"/>
      </w:pPr>
      <w:rPr>
        <w:rFonts w:hint="default"/>
      </w:rPr>
    </w:lvl>
    <w:lvl w:ilvl="7">
      <w:start w:val="1"/>
      <w:numFmt w:val="decimal"/>
      <w:lvlText w:val="%1.%2.%3.%4.%5.%6.%7.%8"/>
      <w:lvlJc w:val="left"/>
      <w:pPr>
        <w:ind w:left="8461" w:hanging="1440"/>
      </w:pPr>
      <w:rPr>
        <w:rFonts w:hint="default"/>
      </w:rPr>
    </w:lvl>
    <w:lvl w:ilvl="8">
      <w:start w:val="1"/>
      <w:numFmt w:val="decimal"/>
      <w:lvlText w:val="%1.%2.%3.%4.%5.%6.%7.%8.%9"/>
      <w:lvlJc w:val="left"/>
      <w:pPr>
        <w:ind w:left="9464" w:hanging="1440"/>
      </w:pPr>
      <w:rPr>
        <w:rFonts w:hint="default"/>
      </w:rPr>
    </w:lvl>
  </w:abstractNum>
  <w:abstractNum w:abstractNumId="4" w15:restartNumberingAfterBreak="0">
    <w:nsid w:val="155E6CC4"/>
    <w:multiLevelType w:val="hybridMultilevel"/>
    <w:tmpl w:val="BBB81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51011E"/>
    <w:multiLevelType w:val="multilevel"/>
    <w:tmpl w:val="4ADE8BB2"/>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1CA76E98"/>
    <w:multiLevelType w:val="hybridMultilevel"/>
    <w:tmpl w:val="242611D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2A70A3F"/>
    <w:multiLevelType w:val="hybridMultilevel"/>
    <w:tmpl w:val="9CE6C6D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25847E40"/>
    <w:multiLevelType w:val="hybridMultilevel"/>
    <w:tmpl w:val="D414A6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CE012F"/>
    <w:multiLevelType w:val="hybridMultilevel"/>
    <w:tmpl w:val="20F60706"/>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6456D5E"/>
    <w:multiLevelType w:val="hybridMultilevel"/>
    <w:tmpl w:val="72245D4E"/>
    <w:lvl w:ilvl="0" w:tplc="4409001B">
      <w:start w:val="1"/>
      <w:numFmt w:val="lowerRoman"/>
      <w:lvlText w:val="%1."/>
      <w:lvlJc w:val="right"/>
      <w:pPr>
        <w:ind w:left="1635" w:hanging="360"/>
      </w:pPr>
    </w:lvl>
    <w:lvl w:ilvl="1" w:tplc="44090019" w:tentative="1">
      <w:start w:val="1"/>
      <w:numFmt w:val="lowerLetter"/>
      <w:lvlText w:val="%2."/>
      <w:lvlJc w:val="left"/>
      <w:pPr>
        <w:ind w:left="2355" w:hanging="360"/>
      </w:pPr>
    </w:lvl>
    <w:lvl w:ilvl="2" w:tplc="4409001B">
      <w:start w:val="1"/>
      <w:numFmt w:val="lowerRoman"/>
      <w:lvlText w:val="%3."/>
      <w:lvlJc w:val="right"/>
      <w:pPr>
        <w:ind w:left="3075" w:hanging="180"/>
      </w:pPr>
    </w:lvl>
    <w:lvl w:ilvl="3" w:tplc="4409000F">
      <w:start w:val="1"/>
      <w:numFmt w:val="decimal"/>
      <w:lvlText w:val="%4."/>
      <w:lvlJc w:val="left"/>
      <w:pPr>
        <w:ind w:left="3795" w:hanging="360"/>
      </w:pPr>
    </w:lvl>
    <w:lvl w:ilvl="4" w:tplc="44090019" w:tentative="1">
      <w:start w:val="1"/>
      <w:numFmt w:val="lowerLetter"/>
      <w:lvlText w:val="%5."/>
      <w:lvlJc w:val="left"/>
      <w:pPr>
        <w:ind w:left="4515" w:hanging="360"/>
      </w:pPr>
    </w:lvl>
    <w:lvl w:ilvl="5" w:tplc="4409001B" w:tentative="1">
      <w:start w:val="1"/>
      <w:numFmt w:val="lowerRoman"/>
      <w:lvlText w:val="%6."/>
      <w:lvlJc w:val="right"/>
      <w:pPr>
        <w:ind w:left="5235" w:hanging="180"/>
      </w:pPr>
    </w:lvl>
    <w:lvl w:ilvl="6" w:tplc="4409000F" w:tentative="1">
      <w:start w:val="1"/>
      <w:numFmt w:val="decimal"/>
      <w:lvlText w:val="%7."/>
      <w:lvlJc w:val="left"/>
      <w:pPr>
        <w:ind w:left="5955" w:hanging="360"/>
      </w:pPr>
    </w:lvl>
    <w:lvl w:ilvl="7" w:tplc="44090019" w:tentative="1">
      <w:start w:val="1"/>
      <w:numFmt w:val="lowerLetter"/>
      <w:lvlText w:val="%8."/>
      <w:lvlJc w:val="left"/>
      <w:pPr>
        <w:ind w:left="6675" w:hanging="360"/>
      </w:pPr>
    </w:lvl>
    <w:lvl w:ilvl="8" w:tplc="4409001B" w:tentative="1">
      <w:start w:val="1"/>
      <w:numFmt w:val="lowerRoman"/>
      <w:lvlText w:val="%9."/>
      <w:lvlJc w:val="right"/>
      <w:pPr>
        <w:ind w:left="7395" w:hanging="180"/>
      </w:pPr>
    </w:lvl>
  </w:abstractNum>
  <w:abstractNum w:abstractNumId="11" w15:restartNumberingAfterBreak="0">
    <w:nsid w:val="2801651B"/>
    <w:multiLevelType w:val="multilevel"/>
    <w:tmpl w:val="5412C26A"/>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91314F"/>
    <w:multiLevelType w:val="multilevel"/>
    <w:tmpl w:val="F006AE28"/>
    <w:lvl w:ilvl="0">
      <w:start w:val="1"/>
      <w:numFmt w:val="decimal"/>
      <w:lvlText w:val="%1."/>
      <w:lvlJc w:val="left"/>
      <w:pPr>
        <w:ind w:left="1080" w:hanging="360"/>
      </w:pPr>
      <w:rPr>
        <w:rFonts w:hint="default"/>
      </w:rPr>
    </w:lvl>
    <w:lvl w:ilvl="1">
      <w:start w:val="5"/>
      <w:numFmt w:val="decimal"/>
      <w:isLgl/>
      <w:lvlText w:val="%1.%2"/>
      <w:lvlJc w:val="left"/>
      <w:pPr>
        <w:ind w:left="1260" w:hanging="540"/>
      </w:pPr>
      <w:rPr>
        <w:rFonts w:hint="default"/>
      </w:rPr>
    </w:lvl>
    <w:lvl w:ilvl="2">
      <w:start w:val="4"/>
      <w:numFmt w:val="decimal"/>
      <w:isLgl/>
      <w:lvlText w:val="%1.%2.%3"/>
      <w:lvlJc w:val="left"/>
      <w:pPr>
        <w:ind w:left="1152" w:hanging="432"/>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322A2CB4"/>
    <w:multiLevelType w:val="hybridMultilevel"/>
    <w:tmpl w:val="03D4243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505D51"/>
    <w:multiLevelType w:val="hybridMultilevel"/>
    <w:tmpl w:val="204C54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4C2FDA"/>
    <w:multiLevelType w:val="hybridMultilevel"/>
    <w:tmpl w:val="C8D63F62"/>
    <w:lvl w:ilvl="0" w:tplc="B46AE67C">
      <w:start w:val="5"/>
      <w:numFmt w:val="lowerRoman"/>
      <w:lvlText w:val="%1."/>
      <w:lvlJc w:val="left"/>
      <w:pPr>
        <w:ind w:left="1995" w:hanging="720"/>
      </w:pPr>
      <w:rPr>
        <w:rFonts w:hint="default"/>
      </w:rPr>
    </w:lvl>
    <w:lvl w:ilvl="1" w:tplc="44090019" w:tentative="1">
      <w:start w:val="1"/>
      <w:numFmt w:val="lowerLetter"/>
      <w:lvlText w:val="%2."/>
      <w:lvlJc w:val="left"/>
      <w:pPr>
        <w:ind w:left="2355" w:hanging="360"/>
      </w:pPr>
    </w:lvl>
    <w:lvl w:ilvl="2" w:tplc="4409001B" w:tentative="1">
      <w:start w:val="1"/>
      <w:numFmt w:val="lowerRoman"/>
      <w:lvlText w:val="%3."/>
      <w:lvlJc w:val="right"/>
      <w:pPr>
        <w:ind w:left="3075" w:hanging="180"/>
      </w:pPr>
    </w:lvl>
    <w:lvl w:ilvl="3" w:tplc="4409000F" w:tentative="1">
      <w:start w:val="1"/>
      <w:numFmt w:val="decimal"/>
      <w:lvlText w:val="%4."/>
      <w:lvlJc w:val="left"/>
      <w:pPr>
        <w:ind w:left="3795" w:hanging="360"/>
      </w:pPr>
    </w:lvl>
    <w:lvl w:ilvl="4" w:tplc="44090019" w:tentative="1">
      <w:start w:val="1"/>
      <w:numFmt w:val="lowerLetter"/>
      <w:lvlText w:val="%5."/>
      <w:lvlJc w:val="left"/>
      <w:pPr>
        <w:ind w:left="4515" w:hanging="360"/>
      </w:pPr>
    </w:lvl>
    <w:lvl w:ilvl="5" w:tplc="4409001B" w:tentative="1">
      <w:start w:val="1"/>
      <w:numFmt w:val="lowerRoman"/>
      <w:lvlText w:val="%6."/>
      <w:lvlJc w:val="right"/>
      <w:pPr>
        <w:ind w:left="5235" w:hanging="180"/>
      </w:pPr>
    </w:lvl>
    <w:lvl w:ilvl="6" w:tplc="4409000F" w:tentative="1">
      <w:start w:val="1"/>
      <w:numFmt w:val="decimal"/>
      <w:lvlText w:val="%7."/>
      <w:lvlJc w:val="left"/>
      <w:pPr>
        <w:ind w:left="5955" w:hanging="360"/>
      </w:pPr>
    </w:lvl>
    <w:lvl w:ilvl="7" w:tplc="44090019" w:tentative="1">
      <w:start w:val="1"/>
      <w:numFmt w:val="lowerLetter"/>
      <w:lvlText w:val="%8."/>
      <w:lvlJc w:val="left"/>
      <w:pPr>
        <w:ind w:left="6675" w:hanging="360"/>
      </w:pPr>
    </w:lvl>
    <w:lvl w:ilvl="8" w:tplc="4409001B" w:tentative="1">
      <w:start w:val="1"/>
      <w:numFmt w:val="lowerRoman"/>
      <w:lvlText w:val="%9."/>
      <w:lvlJc w:val="right"/>
      <w:pPr>
        <w:ind w:left="7395" w:hanging="180"/>
      </w:pPr>
    </w:lvl>
  </w:abstractNum>
  <w:abstractNum w:abstractNumId="16" w15:restartNumberingAfterBreak="0">
    <w:nsid w:val="3A2C7AAD"/>
    <w:multiLevelType w:val="hybridMultilevel"/>
    <w:tmpl w:val="79ECDC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222DAC"/>
    <w:multiLevelType w:val="multilevel"/>
    <w:tmpl w:val="91726692"/>
    <w:lvl w:ilvl="0">
      <w:start w:val="1"/>
      <w:numFmt w:val="decimal"/>
      <w:pStyle w:val="Heading1"/>
      <w:lvlText w:val="%1"/>
      <w:lvlJc w:val="left"/>
      <w:pPr>
        <w:ind w:left="720" w:hanging="720"/>
      </w:pPr>
      <w:rPr>
        <w:rFonts w:ascii="Times New Roman" w:hAnsi="Times New Roman" w:hint="default"/>
        <w:b/>
        <w:i w:val="0"/>
        <w:caps w:val="0"/>
        <w:vanish/>
        <w:color w:val="FF0000"/>
        <w:sz w:val="22"/>
      </w:rPr>
    </w:lvl>
    <w:lvl w:ilvl="1">
      <w:start w:val="1"/>
      <w:numFmt w:val="upperRoman"/>
      <w:lvlRestart w:val="0"/>
      <w:pStyle w:val="09aLevel01"/>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i w:val="0"/>
        <w:caps/>
        <w:vanish w:val="0"/>
        <w:sz w:val="22"/>
      </w:rPr>
    </w:lvl>
    <w:lvl w:ilvl="3">
      <w:start w:val="1"/>
      <w:numFmt w:val="decimal"/>
      <w:pStyle w:val="09cLevel03"/>
      <w:lvlText w:val="%1.%3.%4"/>
      <w:lvlJc w:val="left"/>
      <w:pPr>
        <w:ind w:left="720" w:hanging="720"/>
      </w:pPr>
      <w:rPr>
        <w:rFonts w:ascii="Times New Roman" w:hAnsi="Times New Roman" w:cs="Times New Roman" w:hint="default"/>
        <w:b/>
        <w:i w:val="0"/>
        <w:caps w:val="0"/>
        <w:vanish w:val="0"/>
        <w:sz w:val="22"/>
      </w:rPr>
    </w:lvl>
    <w:lvl w:ilvl="4">
      <w:start w:val="1"/>
      <w:numFmt w:val="lowerLetter"/>
      <w:pStyle w:val="09dLevel04"/>
      <w:lvlText w:val="%5."/>
      <w:lvlJc w:val="left"/>
      <w:pPr>
        <w:ind w:left="720" w:hanging="720"/>
      </w:pPr>
      <w:rPr>
        <w:rFonts w:ascii="Times New Roman" w:hAnsi="Times New Roman" w:cs="Times New Roman" w:hint="default"/>
        <w:b/>
        <w:i w:val="0"/>
        <w:caps w:val="0"/>
        <w:vanish w:val="0"/>
        <w:sz w:val="22"/>
      </w:rPr>
    </w:lvl>
    <w:lvl w:ilvl="5">
      <w:start w:val="1"/>
      <w:numFmt w:val="lowerRoman"/>
      <w:pStyle w:val="09eLevel05"/>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val="0"/>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18" w15:restartNumberingAfterBreak="0">
    <w:nsid w:val="4E322C8E"/>
    <w:multiLevelType w:val="hybridMultilevel"/>
    <w:tmpl w:val="43EAEB3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 w15:restartNumberingAfterBreak="0">
    <w:nsid w:val="50035331"/>
    <w:multiLevelType w:val="multilevel"/>
    <w:tmpl w:val="4ADE8BB2"/>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521C3CFD"/>
    <w:multiLevelType w:val="hybridMultilevel"/>
    <w:tmpl w:val="DE66982E"/>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21" w15:restartNumberingAfterBreak="0">
    <w:nsid w:val="565A09AB"/>
    <w:multiLevelType w:val="hybridMultilevel"/>
    <w:tmpl w:val="A5A2DC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527EAD"/>
    <w:multiLevelType w:val="hybridMultilevel"/>
    <w:tmpl w:val="157234FA"/>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3" w15:restartNumberingAfterBreak="0">
    <w:nsid w:val="5DA95D6E"/>
    <w:multiLevelType w:val="hybridMultilevel"/>
    <w:tmpl w:val="FB28B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3F60D8"/>
    <w:multiLevelType w:val="hybridMultilevel"/>
    <w:tmpl w:val="23840262"/>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25" w15:restartNumberingAfterBreak="0">
    <w:nsid w:val="65AA6FB7"/>
    <w:multiLevelType w:val="multilevel"/>
    <w:tmpl w:val="8A80B9B4"/>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heme="minorHAnsi" w:eastAsia="Calibri" w:hAnsiTheme="minorHAnsi" w:cstheme="minorBidi"/>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87779B9"/>
    <w:multiLevelType w:val="multilevel"/>
    <w:tmpl w:val="EC7279D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CE5643C"/>
    <w:multiLevelType w:val="hybridMultilevel"/>
    <w:tmpl w:val="852A319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1F6177"/>
    <w:multiLevelType w:val="multilevel"/>
    <w:tmpl w:val="AC549ACA"/>
    <w:lvl w:ilvl="0">
      <w:start w:val="4"/>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7303024F"/>
    <w:multiLevelType w:val="multilevel"/>
    <w:tmpl w:val="91EC8CC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3D165C4"/>
    <w:multiLevelType w:val="hybridMultilevel"/>
    <w:tmpl w:val="D9DA1FD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941F32"/>
    <w:multiLevelType w:val="hybridMultilevel"/>
    <w:tmpl w:val="EDE29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E235A6"/>
    <w:multiLevelType w:val="hybridMultilevel"/>
    <w:tmpl w:val="9FE22758"/>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33" w15:restartNumberingAfterBreak="0">
    <w:nsid w:val="7C6504DE"/>
    <w:multiLevelType w:val="hybridMultilevel"/>
    <w:tmpl w:val="DF6E176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FB10CA"/>
    <w:multiLevelType w:val="hybridMultilevel"/>
    <w:tmpl w:val="A94E9D5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0"/>
  </w:num>
  <w:num w:numId="3">
    <w:abstractNumId w:val="22"/>
  </w:num>
  <w:num w:numId="4">
    <w:abstractNumId w:val="29"/>
  </w:num>
  <w:num w:numId="5">
    <w:abstractNumId w:val="33"/>
  </w:num>
  <w:num w:numId="6">
    <w:abstractNumId w:val="21"/>
  </w:num>
  <w:num w:numId="7">
    <w:abstractNumId w:val="8"/>
  </w:num>
  <w:num w:numId="8">
    <w:abstractNumId w:val="34"/>
  </w:num>
  <w:num w:numId="9">
    <w:abstractNumId w:val="16"/>
  </w:num>
  <w:num w:numId="10">
    <w:abstractNumId w:val="26"/>
  </w:num>
  <w:num w:numId="11">
    <w:abstractNumId w:val="30"/>
  </w:num>
  <w:num w:numId="12">
    <w:abstractNumId w:val="14"/>
  </w:num>
  <w:num w:numId="13">
    <w:abstractNumId w:val="17"/>
  </w:num>
  <w:num w:numId="14">
    <w:abstractNumId w:val="25"/>
  </w:num>
  <w:num w:numId="15">
    <w:abstractNumId w:val="4"/>
  </w:num>
  <w:num w:numId="16">
    <w:abstractNumId w:val="23"/>
  </w:num>
  <w:num w:numId="17">
    <w:abstractNumId w:val="12"/>
  </w:num>
  <w:num w:numId="18">
    <w:abstractNumId w:val="19"/>
  </w:num>
  <w:num w:numId="19">
    <w:abstractNumId w:val="31"/>
  </w:num>
  <w:num w:numId="20">
    <w:abstractNumId w:val="11"/>
  </w:num>
  <w:num w:numId="21">
    <w:abstractNumId w:val="2"/>
  </w:num>
  <w:num w:numId="22">
    <w:abstractNumId w:val="6"/>
  </w:num>
  <w:num w:numId="23">
    <w:abstractNumId w:val="3"/>
  </w:num>
  <w:num w:numId="24">
    <w:abstractNumId w:val="10"/>
  </w:num>
  <w:num w:numId="25">
    <w:abstractNumId w:val="13"/>
  </w:num>
  <w:num w:numId="26">
    <w:abstractNumId w:val="1"/>
  </w:num>
  <w:num w:numId="27">
    <w:abstractNumId w:val="15"/>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7"/>
  </w:num>
  <w:num w:numId="30">
    <w:abstractNumId w:val="28"/>
  </w:num>
  <w:num w:numId="31">
    <w:abstractNumId w:val="32"/>
  </w:num>
  <w:num w:numId="32">
    <w:abstractNumId w:val="24"/>
  </w:num>
  <w:num w:numId="33">
    <w:abstractNumId w:val="20"/>
  </w:num>
  <w:num w:numId="34">
    <w:abstractNumId w:val="17"/>
    <w:lvlOverride w:ilvl="0">
      <w:startOverride w:val="4"/>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7"/>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02C8"/>
    <w:rsid w:val="00102E5F"/>
    <w:rsid w:val="00393F6C"/>
    <w:rsid w:val="005801BF"/>
    <w:rsid w:val="005A6916"/>
    <w:rsid w:val="005D0E2A"/>
    <w:rsid w:val="005E4343"/>
    <w:rsid w:val="006B2D5B"/>
    <w:rsid w:val="00853FFB"/>
    <w:rsid w:val="008A2AD8"/>
    <w:rsid w:val="00941F50"/>
    <w:rsid w:val="009537EA"/>
    <w:rsid w:val="00AC02C8"/>
    <w:rsid w:val="00B5247E"/>
    <w:rsid w:val="00B652B0"/>
    <w:rsid w:val="00BF5D91"/>
    <w:rsid w:val="00CF07D7"/>
    <w:rsid w:val="00D944FC"/>
    <w:rsid w:val="00E71691"/>
    <w:rsid w:val="00F179C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1E0C9"/>
  <w15:chartTrackingRefBased/>
  <w15:docId w15:val="{C91ECB4D-63C1-4D6B-B19C-6F3C0883E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02C8"/>
    <w:pPr>
      <w:widowControl w:val="0"/>
      <w:autoSpaceDE w:val="0"/>
      <w:autoSpaceDN w:val="0"/>
      <w:adjustRightInd w:val="0"/>
      <w:spacing w:after="240" w:line="240" w:lineRule="auto"/>
      <w:ind w:left="720" w:hanging="720"/>
      <w:jc w:val="both"/>
    </w:pPr>
    <w:rPr>
      <w:rFonts w:ascii="Times New Roman" w:eastAsia="MS Mincho" w:hAnsi="Times New Roman" w:cs="Times New Roman"/>
      <w:noProof/>
      <w:sz w:val="24"/>
      <w:szCs w:val="24"/>
      <w:lang w:val="en-US"/>
    </w:rPr>
  </w:style>
  <w:style w:type="paragraph" w:styleId="Heading1">
    <w:name w:val="heading 1"/>
    <w:next w:val="09aLevel01"/>
    <w:link w:val="Heading1Char"/>
    <w:qFormat/>
    <w:rsid w:val="005801BF"/>
    <w:pPr>
      <w:keepNext/>
      <w:keepLines/>
      <w:numPr>
        <w:numId w:val="13"/>
      </w:numPr>
      <w:spacing w:after="0" w:line="360" w:lineRule="auto"/>
      <w:outlineLvl w:val="0"/>
    </w:pPr>
    <w:rPr>
      <w:rFonts w:ascii="Times New Roman" w:eastAsia="MS Gothic" w:hAnsi="Times New Roman" w:cs="Times New Roman"/>
      <w:b/>
      <w:bCs/>
      <w:vanish/>
      <w:color w:val="FF0000"/>
      <w:sz w:val="24"/>
      <w:szCs w:val="24"/>
      <w:lang w:val="en-US"/>
    </w:rPr>
  </w:style>
  <w:style w:type="paragraph" w:styleId="Heading5">
    <w:name w:val="heading 5"/>
    <w:basedOn w:val="Normal"/>
    <w:next w:val="Normal"/>
    <w:link w:val="Heading5Char"/>
    <w:uiPriority w:val="9"/>
    <w:semiHidden/>
    <w:unhideWhenUsed/>
    <w:qFormat/>
    <w:rsid w:val="005801BF"/>
    <w:pPr>
      <w:keepNext/>
      <w:keepLines/>
      <w:widowControl/>
      <w:autoSpaceDE/>
      <w:autoSpaceDN/>
      <w:adjustRightInd/>
      <w:spacing w:before="40" w:after="0" w:line="259" w:lineRule="auto"/>
      <w:ind w:left="0" w:firstLine="0"/>
      <w:jc w:val="left"/>
      <w:outlineLvl w:val="4"/>
    </w:pPr>
    <w:rPr>
      <w:rFonts w:asciiTheme="majorHAnsi" w:eastAsiaTheme="majorEastAsia" w:hAnsiTheme="majorHAnsi" w:cstheme="majorBidi"/>
      <w:noProof w:val="0"/>
      <w:color w:val="2E74B5" w:themeColor="accent1" w:themeShade="BF"/>
      <w:sz w:val="22"/>
      <w:szCs w:val="22"/>
      <w:lang w:val="en-MY"/>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Tajuk02-HalamanJudul">
    <w:name w:val="02 Tajuk02 - HalamanJudul"/>
    <w:next w:val="Normal"/>
    <w:qFormat/>
    <w:rsid w:val="00AC02C8"/>
    <w:pPr>
      <w:widowControl w:val="0"/>
      <w:spacing w:before="3118" w:after="0" w:line="240" w:lineRule="auto"/>
      <w:jc w:val="center"/>
    </w:pPr>
    <w:rPr>
      <w:rFonts w:ascii="Times New Roman" w:eastAsia="MS Mincho" w:hAnsi="Times New Roman" w:cs="Arial"/>
      <w:caps/>
      <w:sz w:val="24"/>
      <w:szCs w:val="24"/>
      <w:lang w:val="en-US"/>
    </w:rPr>
  </w:style>
  <w:style w:type="paragraph" w:customStyle="1" w:styleId="10Normal01-PerengganPertama">
    <w:name w:val="10 Normal01 - PerengganPertama"/>
    <w:next w:val="Normal"/>
    <w:qFormat/>
    <w:rsid w:val="00CF07D7"/>
    <w:pPr>
      <w:widowControl w:val="0"/>
      <w:spacing w:beforeLines="150" w:before="360" w:afterLines="150" w:after="360" w:line="360" w:lineRule="auto"/>
      <w:jc w:val="both"/>
    </w:pPr>
    <w:rPr>
      <w:rFonts w:ascii="Times New Roman" w:eastAsia="MS Mincho" w:hAnsi="Times New Roman" w:cs="Times New Roman"/>
      <w:sz w:val="24"/>
      <w:szCs w:val="24"/>
      <w:lang w:val="en-US"/>
    </w:rPr>
  </w:style>
  <w:style w:type="paragraph" w:styleId="ListParagraph">
    <w:name w:val="List Paragraph"/>
    <w:basedOn w:val="Normal"/>
    <w:uiPriority w:val="34"/>
    <w:qFormat/>
    <w:rsid w:val="00CF07D7"/>
    <w:pPr>
      <w:contextualSpacing/>
    </w:pPr>
  </w:style>
  <w:style w:type="paragraph" w:styleId="Header">
    <w:name w:val="header"/>
    <w:basedOn w:val="Normal"/>
    <w:link w:val="HeaderChar"/>
    <w:uiPriority w:val="99"/>
    <w:unhideWhenUsed/>
    <w:rsid w:val="005801BF"/>
    <w:pPr>
      <w:tabs>
        <w:tab w:val="center" w:pos="4513"/>
        <w:tab w:val="right" w:pos="9026"/>
      </w:tabs>
      <w:spacing w:after="0"/>
    </w:pPr>
  </w:style>
  <w:style w:type="character" w:customStyle="1" w:styleId="HeaderChar">
    <w:name w:val="Header Char"/>
    <w:basedOn w:val="DefaultParagraphFont"/>
    <w:link w:val="Header"/>
    <w:uiPriority w:val="99"/>
    <w:rsid w:val="005801BF"/>
    <w:rPr>
      <w:rFonts w:ascii="Times New Roman" w:eastAsia="MS Mincho" w:hAnsi="Times New Roman" w:cs="Times New Roman"/>
      <w:noProof/>
      <w:sz w:val="24"/>
      <w:szCs w:val="24"/>
      <w:lang w:val="en-US"/>
    </w:rPr>
  </w:style>
  <w:style w:type="paragraph" w:styleId="Footer">
    <w:name w:val="footer"/>
    <w:basedOn w:val="Normal"/>
    <w:link w:val="FooterChar"/>
    <w:uiPriority w:val="99"/>
    <w:unhideWhenUsed/>
    <w:rsid w:val="005801BF"/>
    <w:pPr>
      <w:tabs>
        <w:tab w:val="center" w:pos="4513"/>
        <w:tab w:val="right" w:pos="9026"/>
      </w:tabs>
      <w:spacing w:after="0"/>
    </w:pPr>
  </w:style>
  <w:style w:type="character" w:customStyle="1" w:styleId="FooterChar">
    <w:name w:val="Footer Char"/>
    <w:basedOn w:val="DefaultParagraphFont"/>
    <w:link w:val="Footer"/>
    <w:uiPriority w:val="99"/>
    <w:rsid w:val="005801BF"/>
    <w:rPr>
      <w:rFonts w:ascii="Times New Roman" w:eastAsia="MS Mincho" w:hAnsi="Times New Roman" w:cs="Times New Roman"/>
      <w:noProof/>
      <w:sz w:val="24"/>
      <w:szCs w:val="24"/>
      <w:lang w:val="en-US"/>
    </w:rPr>
  </w:style>
  <w:style w:type="character" w:customStyle="1" w:styleId="Heading1Char">
    <w:name w:val="Heading 1 Char"/>
    <w:basedOn w:val="DefaultParagraphFont"/>
    <w:link w:val="Heading1"/>
    <w:rsid w:val="005801BF"/>
    <w:rPr>
      <w:rFonts w:ascii="Times New Roman" w:eastAsia="MS Gothic" w:hAnsi="Times New Roman" w:cs="Times New Roman"/>
      <w:b/>
      <w:bCs/>
      <w:vanish/>
      <w:color w:val="FF0000"/>
      <w:sz w:val="24"/>
      <w:szCs w:val="24"/>
      <w:lang w:val="en-US"/>
    </w:rPr>
  </w:style>
  <w:style w:type="character" w:customStyle="1" w:styleId="Heading5Char">
    <w:name w:val="Heading 5 Char"/>
    <w:basedOn w:val="DefaultParagraphFont"/>
    <w:link w:val="Heading5"/>
    <w:uiPriority w:val="9"/>
    <w:semiHidden/>
    <w:rsid w:val="005801BF"/>
    <w:rPr>
      <w:rFonts w:asciiTheme="majorHAnsi" w:eastAsiaTheme="majorEastAsia" w:hAnsiTheme="majorHAnsi" w:cstheme="majorBidi"/>
      <w:color w:val="2E74B5" w:themeColor="accent1" w:themeShade="BF"/>
    </w:rPr>
  </w:style>
  <w:style w:type="paragraph" w:customStyle="1" w:styleId="11Normal02-PerengganKeduaonward">
    <w:name w:val="11 Normal02 - PerengganKedua onward"/>
    <w:qFormat/>
    <w:rsid w:val="005801BF"/>
    <w:pPr>
      <w:widowControl w:val="0"/>
      <w:spacing w:beforeLines="150" w:before="360" w:afterLines="150" w:after="360" w:line="360" w:lineRule="auto"/>
      <w:ind w:firstLine="720"/>
      <w:jc w:val="both"/>
    </w:pPr>
    <w:rPr>
      <w:rFonts w:ascii="Times New Roman" w:eastAsia="MS Mincho" w:hAnsi="Times New Roman" w:cs="Arial"/>
      <w:sz w:val="24"/>
      <w:szCs w:val="24"/>
      <w:lang w:val="en-US"/>
    </w:rPr>
  </w:style>
  <w:style w:type="paragraph" w:customStyle="1" w:styleId="09aLevel01">
    <w:name w:val="09a Level01"/>
    <w:next w:val="09bLevel02"/>
    <w:qFormat/>
    <w:rsid w:val="005801BF"/>
    <w:pPr>
      <w:widowControl w:val="0"/>
      <w:numPr>
        <w:ilvl w:val="1"/>
        <w:numId w:val="13"/>
      </w:numPr>
      <w:tabs>
        <w:tab w:val="left" w:pos="652"/>
        <w:tab w:val="left" w:pos="709"/>
        <w:tab w:val="left" w:pos="765"/>
        <w:tab w:val="left" w:pos="822"/>
        <w:tab w:val="left" w:pos="879"/>
        <w:tab w:val="left" w:pos="936"/>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PerengganPertama"/>
    <w:link w:val="09bLevel02Char"/>
    <w:qFormat/>
    <w:rsid w:val="005801BF"/>
    <w:pPr>
      <w:widowControl w:val="0"/>
      <w:numPr>
        <w:ilvl w:val="2"/>
        <w:numId w:val="13"/>
      </w:numPr>
      <w:spacing w:beforeLines="150" w:before="360" w:afterLines="150" w:after="360" w:line="360" w:lineRule="auto"/>
      <w:outlineLvl w:val="1"/>
    </w:pPr>
    <w:rPr>
      <w:rFonts w:ascii="Times New Roman" w:eastAsia="Calibri" w:hAnsi="Times New Roman" w:cs="Arial"/>
      <w:b/>
      <w:caps/>
      <w:lang w:val="ms-MY"/>
    </w:rPr>
  </w:style>
  <w:style w:type="paragraph" w:customStyle="1" w:styleId="09cLevel03">
    <w:name w:val="09c Level03"/>
    <w:next w:val="10Normal01-PerengganPertama"/>
    <w:link w:val="09cLevel03Char"/>
    <w:qFormat/>
    <w:rsid w:val="005801BF"/>
    <w:pPr>
      <w:widowControl w:val="0"/>
      <w:numPr>
        <w:ilvl w:val="3"/>
        <w:numId w:val="13"/>
      </w:numPr>
      <w:spacing w:beforeLines="150" w:before="360" w:afterLines="150" w:after="360" w:line="360" w:lineRule="auto"/>
      <w:outlineLvl w:val="2"/>
    </w:pPr>
    <w:rPr>
      <w:rFonts w:ascii="Times New Roman" w:eastAsia="Calibri" w:hAnsi="Times New Roman" w:cs="Arial"/>
      <w:b/>
      <w:lang w:val="en-US" w:eastAsia="ko-KR"/>
    </w:rPr>
  </w:style>
  <w:style w:type="paragraph" w:customStyle="1" w:styleId="09dLevel04">
    <w:name w:val="09d Level04"/>
    <w:next w:val="10Normal01-PerengganPertama"/>
    <w:qFormat/>
    <w:rsid w:val="005801BF"/>
    <w:pPr>
      <w:widowControl w:val="0"/>
      <w:numPr>
        <w:ilvl w:val="4"/>
        <w:numId w:val="13"/>
      </w:numPr>
      <w:spacing w:beforeLines="150" w:before="360" w:afterLines="150" w:after="360" w:line="360" w:lineRule="auto"/>
      <w:outlineLvl w:val="3"/>
    </w:pPr>
    <w:rPr>
      <w:rFonts w:ascii="Times New Roman" w:eastAsia="Calibri" w:hAnsi="Times New Roman" w:cs="Arial"/>
      <w:b/>
      <w:lang w:val="en-US"/>
    </w:rPr>
  </w:style>
  <w:style w:type="paragraph" w:customStyle="1" w:styleId="09eLevel05">
    <w:name w:val="09e Level05"/>
    <w:next w:val="10Normal01-PerengganPertama"/>
    <w:qFormat/>
    <w:rsid w:val="005801BF"/>
    <w:pPr>
      <w:widowControl w:val="0"/>
      <w:numPr>
        <w:ilvl w:val="5"/>
        <w:numId w:val="13"/>
      </w:numPr>
      <w:spacing w:beforeLines="150" w:before="360" w:afterLines="150" w:after="360" w:line="360" w:lineRule="auto"/>
      <w:outlineLvl w:val="4"/>
    </w:pPr>
    <w:rPr>
      <w:rFonts w:ascii="Times New Roman" w:eastAsia="Calibri" w:hAnsi="Times New Roman" w:cs="Arial"/>
      <w:b/>
      <w:lang w:val="en-US"/>
    </w:rPr>
  </w:style>
  <w:style w:type="table" w:customStyle="1" w:styleId="TableGrid">
    <w:name w:val="TableGrid"/>
    <w:rsid w:val="005801BF"/>
    <w:pPr>
      <w:spacing w:after="0" w:line="240" w:lineRule="auto"/>
    </w:pPr>
    <w:rPr>
      <w:rFonts w:eastAsiaTheme="minorEastAsia"/>
      <w:lang w:eastAsia="en-MY"/>
    </w:rPr>
    <w:tblPr>
      <w:tblCellMar>
        <w:top w:w="0" w:type="dxa"/>
        <w:left w:w="0" w:type="dxa"/>
        <w:bottom w:w="0" w:type="dxa"/>
        <w:right w:w="0" w:type="dxa"/>
      </w:tblCellMar>
    </w:tblPr>
  </w:style>
  <w:style w:type="character" w:customStyle="1" w:styleId="09bLevel02Char">
    <w:name w:val="09b Level02 Char"/>
    <w:link w:val="09bLevel02"/>
    <w:rsid w:val="00BF5D91"/>
    <w:rPr>
      <w:rFonts w:ascii="Times New Roman" w:eastAsia="Calibri" w:hAnsi="Times New Roman" w:cs="Arial"/>
      <w:b/>
      <w:caps/>
      <w:lang w:val="ms-MY"/>
    </w:rPr>
  </w:style>
  <w:style w:type="character" w:customStyle="1" w:styleId="09cLevel03Char">
    <w:name w:val="09c Level03 Char"/>
    <w:link w:val="09cLevel03"/>
    <w:rsid w:val="00BF5D91"/>
    <w:rPr>
      <w:rFonts w:ascii="Times New Roman" w:eastAsia="Calibri" w:hAnsi="Times New Roman" w:cs="Arial"/>
      <w:b/>
      <w:lang w:val="en-US" w:eastAsia="ko-KR"/>
    </w:rPr>
  </w:style>
  <w:style w:type="paragraph" w:styleId="NoSpacing">
    <w:name w:val="No Spacing"/>
    <w:uiPriority w:val="1"/>
    <w:qFormat/>
    <w:rsid w:val="00BF5D91"/>
    <w:pPr>
      <w:widowControl w:val="0"/>
      <w:spacing w:after="0" w:line="240" w:lineRule="auto"/>
      <w:jc w:val="both"/>
    </w:pPr>
    <w:rPr>
      <w:rFonts w:ascii="Times New Roman" w:eastAsia="MS Mincho" w:hAnsi="Times New Roman" w:cs="Arial"/>
      <w:sz w:val="24"/>
      <w:szCs w:val="24"/>
      <w:lang w:val="en-US"/>
    </w:rPr>
  </w:style>
  <w:style w:type="table" w:styleId="TableGrid0">
    <w:name w:val="Table Grid"/>
    <w:basedOn w:val="TableNormal"/>
    <w:uiPriority w:val="59"/>
    <w:rsid w:val="00BF5D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diagramColors" Target="diagrams/colors2.xml"/><Relationship Id="rId21" Type="http://schemas.openxmlformats.org/officeDocument/2006/relationships/image" Target="media/image9.png"/><Relationship Id="rId42" Type="http://schemas.microsoft.com/office/2007/relationships/diagramDrawing" Target="diagrams/drawing5.xml"/><Relationship Id="rId47" Type="http://schemas.microsoft.com/office/2007/relationships/diagramDrawing" Target="diagrams/drawing6.xml"/><Relationship Id="rId63" Type="http://schemas.openxmlformats.org/officeDocument/2006/relationships/image" Target="media/image21.png"/><Relationship Id="rId68" Type="http://schemas.openxmlformats.org/officeDocument/2006/relationships/image" Target="media/image26.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diagramLayout" Target="diagrams/layout3.xml"/><Relationship Id="rId11" Type="http://schemas.openxmlformats.org/officeDocument/2006/relationships/diagramLayout" Target="diagrams/layout1.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53" Type="http://schemas.openxmlformats.org/officeDocument/2006/relationships/image" Target="media/image11.png"/><Relationship Id="rId58" Type="http://schemas.openxmlformats.org/officeDocument/2006/relationships/image" Target="media/image16.png"/><Relationship Id="rId66" Type="http://schemas.openxmlformats.org/officeDocument/2006/relationships/image" Target="media/image24.png"/><Relationship Id="rId5" Type="http://schemas.openxmlformats.org/officeDocument/2006/relationships/webSettings" Target="webSettings.xml"/><Relationship Id="rId61" Type="http://schemas.openxmlformats.org/officeDocument/2006/relationships/image" Target="media/image19.png"/><Relationship Id="rId19" Type="http://schemas.openxmlformats.org/officeDocument/2006/relationships/image" Target="media/image7.png"/><Relationship Id="rId14" Type="http://schemas.microsoft.com/office/2007/relationships/diagramDrawing" Target="diagrams/drawing1.xml"/><Relationship Id="rId22" Type="http://schemas.openxmlformats.org/officeDocument/2006/relationships/image" Target="media/image10.gif"/><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diagramData" Target="diagrams/data6.xml"/><Relationship Id="rId48" Type="http://schemas.openxmlformats.org/officeDocument/2006/relationships/diagramData" Target="diagrams/data7.xml"/><Relationship Id="rId56" Type="http://schemas.openxmlformats.org/officeDocument/2006/relationships/image" Target="media/image14.png"/><Relationship Id="rId64" Type="http://schemas.openxmlformats.org/officeDocument/2006/relationships/image" Target="media/image22.png"/><Relationship Id="rId69" Type="http://schemas.openxmlformats.org/officeDocument/2006/relationships/image" Target="media/image27.png"/><Relationship Id="rId8" Type="http://schemas.openxmlformats.org/officeDocument/2006/relationships/image" Target="media/image1.jpg"/><Relationship Id="rId51" Type="http://schemas.openxmlformats.org/officeDocument/2006/relationships/diagramColors" Target="diagrams/colors7.xm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image" Target="media/image5.jpeg"/><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diagramColors" Target="diagrams/colors6.xml"/><Relationship Id="rId59" Type="http://schemas.openxmlformats.org/officeDocument/2006/relationships/image" Target="media/image17.png"/><Relationship Id="rId67" Type="http://schemas.openxmlformats.org/officeDocument/2006/relationships/image" Target="media/image25.png"/><Relationship Id="rId20" Type="http://schemas.openxmlformats.org/officeDocument/2006/relationships/image" Target="media/image8.png"/><Relationship Id="rId41" Type="http://schemas.openxmlformats.org/officeDocument/2006/relationships/diagramColors" Target="diagrams/colors5.xml"/><Relationship Id="rId54" Type="http://schemas.openxmlformats.org/officeDocument/2006/relationships/image" Target="media/image12.png"/><Relationship Id="rId62" Type="http://schemas.openxmlformats.org/officeDocument/2006/relationships/image" Target="media/image20.png"/><Relationship Id="rId70"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diagramLayout" Target="diagrams/layout7.xml"/><Relationship Id="rId57" Type="http://schemas.openxmlformats.org/officeDocument/2006/relationships/image" Target="media/image15.png"/><Relationship Id="rId10" Type="http://schemas.openxmlformats.org/officeDocument/2006/relationships/diagramData" Target="diagrams/data1.xml"/><Relationship Id="rId31" Type="http://schemas.openxmlformats.org/officeDocument/2006/relationships/diagramColors" Target="diagrams/colors3.xml"/><Relationship Id="rId44" Type="http://schemas.openxmlformats.org/officeDocument/2006/relationships/diagramLayout" Target="diagrams/layout6.xml"/><Relationship Id="rId52" Type="http://schemas.microsoft.com/office/2007/relationships/diagramDrawing" Target="diagrams/drawing7.xml"/><Relationship Id="rId60" Type="http://schemas.openxmlformats.org/officeDocument/2006/relationships/image" Target="media/image18.png"/><Relationship Id="rId65"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diagramColors" Target="diagrams/colors1.xml"/><Relationship Id="rId18" Type="http://schemas.openxmlformats.org/officeDocument/2006/relationships/image" Target="media/image6.jpeg"/><Relationship Id="rId39" Type="http://schemas.openxmlformats.org/officeDocument/2006/relationships/diagramLayout" Target="diagrams/layout5.xml"/><Relationship Id="rId34" Type="http://schemas.openxmlformats.org/officeDocument/2006/relationships/diagramLayout" Target="diagrams/layout4.xml"/><Relationship Id="rId50" Type="http://schemas.openxmlformats.org/officeDocument/2006/relationships/diagramQuickStyle" Target="diagrams/quickStyle7.xml"/><Relationship Id="rId55" Type="http://schemas.openxmlformats.org/officeDocument/2006/relationships/image" Target="media/image13.pn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B09D2C-C1A5-4C68-9D42-A5FD11FFC846}" type="doc">
      <dgm:prSet loTypeId="urn:microsoft.com/office/officeart/2005/8/layout/orgChart1" loCatId="hierarchy" qsTypeId="urn:microsoft.com/office/officeart/2005/8/quickstyle/simple1" qsCatId="simple" csTypeId="urn:microsoft.com/office/officeart/2005/8/colors/colorful2" csCatId="colorful" phldr="1"/>
      <dgm:spPr/>
      <dgm:t>
        <a:bodyPr/>
        <a:lstStyle/>
        <a:p>
          <a:endParaRPr lang="en-US"/>
        </a:p>
      </dgm:t>
    </dgm:pt>
    <dgm:pt modelId="{BCA87934-B1D7-4390-ADFD-B92925D6DD09}">
      <dgm:prSet custT="1"/>
      <dgm:spPr>
        <a:xfrm>
          <a:off x="2246231" y="1042216"/>
          <a:ext cx="869311" cy="434655"/>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marR="0" algn="ctr" rtl="0"/>
          <a:r>
            <a:rPr lang="en-MY" sz="900" smtClean="0">
              <a:solidFill>
                <a:sysClr val="window" lastClr="FFFFFF"/>
              </a:solidFill>
              <a:latin typeface="Times New Roman" panose="02020603050405020304" pitchFamily="18" charset="0"/>
              <a:ea typeface="+mn-ea"/>
              <a:cs typeface="Times New Roman" panose="02020603050405020304" pitchFamily="18" charset="0"/>
            </a:rPr>
            <a:t>GO-FOOD</a:t>
          </a:r>
        </a:p>
      </dgm:t>
    </dgm:pt>
    <dgm:pt modelId="{13AB20F7-A6CD-4B1E-9982-E5340DBCD883}" type="parTrans" cxnId="{8A379D34-21C4-4597-9EEA-349835337BE0}">
      <dgm:prSet/>
      <dgm:spPr/>
      <dgm:t>
        <a:bodyPr/>
        <a:lstStyle/>
        <a:p>
          <a:endParaRPr lang="en-US"/>
        </a:p>
      </dgm:t>
    </dgm:pt>
    <dgm:pt modelId="{14C9ADA2-B397-4D90-8F86-A49A9AA0A22F}" type="sibTrans" cxnId="{8A379D34-21C4-4597-9EEA-349835337BE0}">
      <dgm:prSet/>
      <dgm:spPr/>
      <dgm:t>
        <a:bodyPr/>
        <a:lstStyle/>
        <a:p>
          <a:endParaRPr lang="en-US"/>
        </a:p>
      </dgm:t>
    </dgm:pt>
    <dgm:pt modelId="{55CC612F-6D55-4919-BE74-9D6636E04F6E}">
      <dgm:prSet custT="1"/>
      <dgm:spPr>
        <a:xfrm>
          <a:off x="1373" y="1659428"/>
          <a:ext cx="869311" cy="434655"/>
        </a:xfrm>
        <a:prstGeom prst="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marR="0" algn="ctr" rtl="0"/>
          <a:r>
            <a:rPr lang="en-MY" sz="900" smtClean="0">
              <a:solidFill>
                <a:sysClr val="window" lastClr="FFFFFF"/>
              </a:solidFill>
              <a:latin typeface="Times New Roman" panose="02020603050405020304" pitchFamily="18" charset="0"/>
              <a:ea typeface="+mn-ea"/>
              <a:cs typeface="Times New Roman" panose="02020603050405020304" pitchFamily="18" charset="0"/>
            </a:rPr>
            <a:t>Pengurusan Projek 1.0</a:t>
          </a:r>
        </a:p>
      </dgm:t>
    </dgm:pt>
    <dgm:pt modelId="{CF9735B0-8512-417D-BEFD-0E92421DEFFD}" type="parTrans" cxnId="{D913AF91-3D2F-4762-A0C2-B94440CFE434}">
      <dgm:prSet/>
      <dgm:spPr>
        <a:xfrm>
          <a:off x="436028" y="1476872"/>
          <a:ext cx="2244858" cy="182555"/>
        </a:xfrm>
        <a:custGeom>
          <a:avLst/>
          <a:gdLst/>
          <a:ahLst/>
          <a:cxnLst/>
          <a:rect l="0" t="0" r="0" b="0"/>
          <a:pathLst>
            <a:path>
              <a:moveTo>
                <a:pt x="2244858" y="0"/>
              </a:moveTo>
              <a:lnTo>
                <a:pt x="2244858" y="91277"/>
              </a:lnTo>
              <a:lnTo>
                <a:pt x="0" y="91277"/>
              </a:lnTo>
              <a:lnTo>
                <a:pt x="0" y="182555"/>
              </a:lnTo>
            </a:path>
          </a:pathLst>
        </a:custGeom>
        <a:noFill/>
        <a:ln w="12700" cap="flat" cmpd="sng" algn="ctr">
          <a:solidFill>
            <a:srgbClr val="A5A5A5">
              <a:hueOff val="0"/>
              <a:satOff val="0"/>
              <a:lumOff val="0"/>
              <a:alphaOff val="0"/>
            </a:srgbClr>
          </a:solidFill>
          <a:prstDash val="solid"/>
          <a:miter lim="800000"/>
        </a:ln>
        <a:effectLst/>
      </dgm:spPr>
      <dgm:t>
        <a:bodyPr/>
        <a:lstStyle/>
        <a:p>
          <a:endParaRPr lang="en-US"/>
        </a:p>
      </dgm:t>
    </dgm:pt>
    <dgm:pt modelId="{6E63C7A7-F487-4A24-A958-4413872FACB6}" type="sibTrans" cxnId="{D913AF91-3D2F-4762-A0C2-B94440CFE434}">
      <dgm:prSet/>
      <dgm:spPr/>
      <dgm:t>
        <a:bodyPr/>
        <a:lstStyle/>
        <a:p>
          <a:endParaRPr lang="en-US"/>
        </a:p>
      </dgm:t>
    </dgm:pt>
    <dgm:pt modelId="{5EE773D0-93B5-45F6-9AFD-49E5E7639874}">
      <dgm:prSet/>
      <dgm:spPr>
        <a:xfrm>
          <a:off x="218700" y="2276639"/>
          <a:ext cx="869311" cy="43465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marR="0" algn="ctr" rtl="0"/>
          <a:r>
            <a:rPr lang="en-MY" b="0" i="0" u="none" strike="noStrike" baseline="0" smtClean="0">
              <a:solidFill>
                <a:sysClr val="window" lastClr="FFFFFF"/>
              </a:solidFill>
              <a:latin typeface="Calibri" panose="020F0502020204030204" pitchFamily="34" charset="0"/>
              <a:ea typeface="+mn-ea"/>
              <a:cs typeface="+mn-cs"/>
            </a:rPr>
            <a:t>1.1 Pengumpulan Keperluan</a:t>
          </a:r>
          <a:endParaRPr lang="en-MY" smtClean="0">
            <a:solidFill>
              <a:sysClr val="window" lastClr="FFFFFF"/>
            </a:solidFill>
            <a:latin typeface="Calibri" panose="020F0502020204030204"/>
            <a:ea typeface="+mn-ea"/>
            <a:cs typeface="+mn-cs"/>
          </a:endParaRPr>
        </a:p>
      </dgm:t>
    </dgm:pt>
    <dgm:pt modelId="{50BCB220-3F52-4E70-BA59-FC49EF14D66A}" type="parTrans" cxnId="{9CECA63D-3773-45E4-8C21-2DB0414859A2}">
      <dgm:prSet/>
      <dgm:spPr>
        <a:xfrm>
          <a:off x="88304" y="2094083"/>
          <a:ext cx="130396" cy="399883"/>
        </a:xfrm>
        <a:custGeom>
          <a:avLst/>
          <a:gdLst/>
          <a:ahLst/>
          <a:cxnLst/>
          <a:rect l="0" t="0" r="0" b="0"/>
          <a:pathLst>
            <a:path>
              <a:moveTo>
                <a:pt x="0" y="0"/>
              </a:moveTo>
              <a:lnTo>
                <a:pt x="0" y="399883"/>
              </a:lnTo>
              <a:lnTo>
                <a:pt x="130396" y="399883"/>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a:p>
      </dgm:t>
    </dgm:pt>
    <dgm:pt modelId="{6C99CDAD-9C99-4797-9E16-08DC6BAA7C24}" type="sibTrans" cxnId="{9CECA63D-3773-45E4-8C21-2DB0414859A2}">
      <dgm:prSet/>
      <dgm:spPr/>
      <dgm:t>
        <a:bodyPr/>
        <a:lstStyle/>
        <a:p>
          <a:endParaRPr lang="en-US"/>
        </a:p>
      </dgm:t>
    </dgm:pt>
    <dgm:pt modelId="{B1AE3970-02AE-4381-83F2-05A0B721C225}">
      <dgm:prSet/>
      <dgm:spPr>
        <a:xfrm>
          <a:off x="255507" y="2902878"/>
          <a:ext cx="869311" cy="43465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marR="0" algn="ctr" rtl="0"/>
          <a:r>
            <a:rPr lang="en-MY" b="0" i="0" u="none" strike="noStrike" baseline="0" smtClean="0">
              <a:solidFill>
                <a:sysClr val="window" lastClr="FFFFFF"/>
              </a:solidFill>
              <a:latin typeface="Calibri" panose="020F0502020204030204" pitchFamily="34" charset="0"/>
              <a:ea typeface="+mn-ea"/>
              <a:cs typeface="+mn-cs"/>
            </a:rPr>
            <a:t>1.2 Analisis Keperluan</a:t>
          </a:r>
          <a:endParaRPr lang="en-MY" smtClean="0">
            <a:solidFill>
              <a:sysClr val="window" lastClr="FFFFFF"/>
            </a:solidFill>
            <a:latin typeface="Calibri" panose="020F0502020204030204"/>
            <a:ea typeface="+mn-ea"/>
            <a:cs typeface="+mn-cs"/>
          </a:endParaRPr>
        </a:p>
      </dgm:t>
    </dgm:pt>
    <dgm:pt modelId="{E47EA7A2-56CC-44FD-90B7-F82E733CF99A}" type="parTrans" cxnId="{C6D2E0A0-35A9-48E7-B6FB-20556E2C636F}">
      <dgm:prSet/>
      <dgm:spPr>
        <a:xfrm>
          <a:off x="88304" y="2094083"/>
          <a:ext cx="167203" cy="1026122"/>
        </a:xfrm>
        <a:custGeom>
          <a:avLst/>
          <a:gdLst/>
          <a:ahLst/>
          <a:cxnLst/>
          <a:rect l="0" t="0" r="0" b="0"/>
          <a:pathLst>
            <a:path>
              <a:moveTo>
                <a:pt x="0" y="0"/>
              </a:moveTo>
              <a:lnTo>
                <a:pt x="0" y="1026122"/>
              </a:lnTo>
              <a:lnTo>
                <a:pt x="167203" y="1026122"/>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a:p>
      </dgm:t>
    </dgm:pt>
    <dgm:pt modelId="{4F414883-2229-4077-AC2A-BC77BAAFFDA1}" type="sibTrans" cxnId="{C6D2E0A0-35A9-48E7-B6FB-20556E2C636F}">
      <dgm:prSet/>
      <dgm:spPr/>
      <dgm:t>
        <a:bodyPr/>
        <a:lstStyle/>
        <a:p>
          <a:endParaRPr lang="en-US"/>
        </a:p>
      </dgm:t>
    </dgm:pt>
    <dgm:pt modelId="{FAB8ACFC-3907-47A5-8E6B-1E7370AF0C13}">
      <dgm:prSet custT="1"/>
      <dgm:spPr>
        <a:xfrm>
          <a:off x="1117125" y="1659428"/>
          <a:ext cx="869311" cy="434655"/>
        </a:xfrm>
        <a:prstGeom prst="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marR="0" algn="ctr" rtl="0"/>
          <a:r>
            <a:rPr lang="en-MY" sz="900" b="0" i="0" u="none" strike="noStrike" baseline="0" smtClean="0">
              <a:solidFill>
                <a:sysClr val="window" lastClr="FFFFFF"/>
              </a:solidFill>
              <a:latin typeface="Times New Roman" panose="02020603050405020304" pitchFamily="18" charset="0"/>
              <a:ea typeface="+mn-ea"/>
              <a:cs typeface="Times New Roman" panose="02020603050405020304" pitchFamily="18" charset="0"/>
            </a:rPr>
            <a:t>Pengumpulan Keperluan Sistem</a:t>
          </a:r>
        </a:p>
        <a:p>
          <a:pPr marR="0" algn="ctr" rtl="0"/>
          <a:r>
            <a:rPr lang="en-MY" sz="900" b="0" i="0" u="none" strike="noStrike" baseline="0" smtClean="0">
              <a:solidFill>
                <a:sysClr val="window" lastClr="FFFFFF"/>
              </a:solidFill>
              <a:latin typeface="Times New Roman" panose="02020603050405020304" pitchFamily="18" charset="0"/>
              <a:ea typeface="+mn-ea"/>
              <a:cs typeface="Times New Roman" panose="02020603050405020304" pitchFamily="18" charset="0"/>
            </a:rPr>
            <a:t>2.0</a:t>
          </a:r>
          <a:endParaRPr lang="en-MY" sz="900" smtClean="0">
            <a:solidFill>
              <a:sysClr val="window" lastClr="FFFFFF"/>
            </a:solidFill>
            <a:latin typeface="Times New Roman" panose="02020603050405020304" pitchFamily="18" charset="0"/>
            <a:ea typeface="+mn-ea"/>
            <a:cs typeface="Times New Roman" panose="02020603050405020304" pitchFamily="18" charset="0"/>
          </a:endParaRPr>
        </a:p>
      </dgm:t>
    </dgm:pt>
    <dgm:pt modelId="{267C475A-97D8-47F3-8FF0-F961FC02F05E}" type="parTrans" cxnId="{3CCFC76E-F22E-4BFC-8BD3-D0A3C5BA7142}">
      <dgm:prSet/>
      <dgm:spPr>
        <a:xfrm>
          <a:off x="1551781" y="1476872"/>
          <a:ext cx="1129105" cy="182555"/>
        </a:xfrm>
        <a:custGeom>
          <a:avLst/>
          <a:gdLst/>
          <a:ahLst/>
          <a:cxnLst/>
          <a:rect l="0" t="0" r="0" b="0"/>
          <a:pathLst>
            <a:path>
              <a:moveTo>
                <a:pt x="1129105" y="0"/>
              </a:moveTo>
              <a:lnTo>
                <a:pt x="1129105" y="91277"/>
              </a:lnTo>
              <a:lnTo>
                <a:pt x="0" y="91277"/>
              </a:lnTo>
              <a:lnTo>
                <a:pt x="0" y="182555"/>
              </a:lnTo>
            </a:path>
          </a:pathLst>
        </a:custGeom>
        <a:noFill/>
        <a:ln w="12700" cap="flat" cmpd="sng" algn="ctr">
          <a:solidFill>
            <a:srgbClr val="A5A5A5">
              <a:hueOff val="0"/>
              <a:satOff val="0"/>
              <a:lumOff val="0"/>
              <a:alphaOff val="0"/>
            </a:srgbClr>
          </a:solidFill>
          <a:prstDash val="solid"/>
          <a:miter lim="800000"/>
        </a:ln>
        <a:effectLst/>
      </dgm:spPr>
      <dgm:t>
        <a:bodyPr/>
        <a:lstStyle/>
        <a:p>
          <a:endParaRPr lang="en-US"/>
        </a:p>
      </dgm:t>
    </dgm:pt>
    <dgm:pt modelId="{74D69287-1A86-40D8-8295-4341E3FE4DAC}" type="sibTrans" cxnId="{3CCFC76E-F22E-4BFC-8BD3-D0A3C5BA7142}">
      <dgm:prSet/>
      <dgm:spPr/>
      <dgm:t>
        <a:bodyPr/>
        <a:lstStyle/>
        <a:p>
          <a:endParaRPr lang="en-US"/>
        </a:p>
      </dgm:t>
    </dgm:pt>
    <dgm:pt modelId="{7B381FCD-D709-4229-87C4-C042C3AEE01D}">
      <dgm:prSet/>
      <dgm:spPr>
        <a:xfrm>
          <a:off x="1304688" y="2276639"/>
          <a:ext cx="869311" cy="43465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marR="0" algn="ctr" rtl="0"/>
          <a:r>
            <a:rPr lang="en-MY" b="0" i="0" u="none" strike="noStrike" baseline="0" smtClean="0">
              <a:solidFill>
                <a:sysClr val="window" lastClr="FFFFFF"/>
              </a:solidFill>
              <a:latin typeface="Calibri" panose="020F0502020204030204" pitchFamily="34" charset="0"/>
              <a:ea typeface="+mn-ea"/>
              <a:cs typeface="+mn-cs"/>
            </a:rPr>
            <a:t>2.1 Kajian terhadap sistem sedia ada</a:t>
          </a:r>
          <a:endParaRPr lang="en-MY" smtClean="0">
            <a:solidFill>
              <a:sysClr val="window" lastClr="FFFFFF"/>
            </a:solidFill>
            <a:latin typeface="Calibri" panose="020F0502020204030204"/>
            <a:ea typeface="+mn-ea"/>
            <a:cs typeface="+mn-cs"/>
          </a:endParaRPr>
        </a:p>
      </dgm:t>
    </dgm:pt>
    <dgm:pt modelId="{8C31BBFC-83FD-448C-929F-34E506E36237}" type="parTrans" cxnId="{3C5195B7-8EDB-45AC-9B37-40CC558616B4}">
      <dgm:prSet/>
      <dgm:spPr>
        <a:xfrm>
          <a:off x="1204057" y="2094083"/>
          <a:ext cx="100631" cy="399883"/>
        </a:xfrm>
        <a:custGeom>
          <a:avLst/>
          <a:gdLst/>
          <a:ahLst/>
          <a:cxnLst/>
          <a:rect l="0" t="0" r="0" b="0"/>
          <a:pathLst>
            <a:path>
              <a:moveTo>
                <a:pt x="0" y="0"/>
              </a:moveTo>
              <a:lnTo>
                <a:pt x="0" y="399883"/>
              </a:lnTo>
              <a:lnTo>
                <a:pt x="100631" y="399883"/>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a:p>
      </dgm:t>
    </dgm:pt>
    <dgm:pt modelId="{0E20A473-3814-4A41-BB3F-803C089372D5}" type="sibTrans" cxnId="{3C5195B7-8EDB-45AC-9B37-40CC558616B4}">
      <dgm:prSet/>
      <dgm:spPr/>
      <dgm:t>
        <a:bodyPr/>
        <a:lstStyle/>
        <a:p>
          <a:endParaRPr lang="en-US"/>
        </a:p>
      </dgm:t>
    </dgm:pt>
    <dgm:pt modelId="{E2E8CF09-A24D-46DB-8D98-EC63BC825C6B}">
      <dgm:prSet/>
      <dgm:spPr>
        <a:xfrm>
          <a:off x="1314059" y="2893850"/>
          <a:ext cx="869311" cy="43465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marR="0" algn="ctr" rtl="0"/>
          <a:r>
            <a:rPr lang="en-MY" b="0" i="0" u="none" strike="noStrike" baseline="0" smtClean="0">
              <a:solidFill>
                <a:sysClr val="window" lastClr="FFFFFF"/>
              </a:solidFill>
              <a:latin typeface="Calibri" panose="020F0502020204030204" pitchFamily="34" charset="0"/>
              <a:ea typeface="+mn-ea"/>
              <a:cs typeface="+mn-cs"/>
            </a:rPr>
            <a:t>2.2 Penghasilan usulan projek</a:t>
          </a:r>
          <a:endParaRPr lang="en-MY" smtClean="0">
            <a:solidFill>
              <a:sysClr val="window" lastClr="FFFFFF"/>
            </a:solidFill>
            <a:latin typeface="Calibri" panose="020F0502020204030204"/>
            <a:ea typeface="+mn-ea"/>
            <a:cs typeface="+mn-cs"/>
          </a:endParaRPr>
        </a:p>
      </dgm:t>
    </dgm:pt>
    <dgm:pt modelId="{C57CFA27-0C58-4CA6-B8DB-E2159D488A90}" type="parTrans" cxnId="{586C53EE-2305-4BCE-A19A-2FBA5B4B9392}">
      <dgm:prSet/>
      <dgm:spPr>
        <a:xfrm>
          <a:off x="1204057" y="2094083"/>
          <a:ext cx="110002" cy="1017094"/>
        </a:xfrm>
        <a:custGeom>
          <a:avLst/>
          <a:gdLst/>
          <a:ahLst/>
          <a:cxnLst/>
          <a:rect l="0" t="0" r="0" b="0"/>
          <a:pathLst>
            <a:path>
              <a:moveTo>
                <a:pt x="0" y="0"/>
              </a:moveTo>
              <a:lnTo>
                <a:pt x="0" y="1017094"/>
              </a:lnTo>
              <a:lnTo>
                <a:pt x="110002" y="1017094"/>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a:p>
      </dgm:t>
    </dgm:pt>
    <dgm:pt modelId="{0F74F7D9-2CC3-40DA-8A7E-633AA4652FB0}" type="sibTrans" cxnId="{586C53EE-2305-4BCE-A19A-2FBA5B4B9392}">
      <dgm:prSet/>
      <dgm:spPr/>
      <dgm:t>
        <a:bodyPr/>
        <a:lstStyle/>
        <a:p>
          <a:endParaRPr lang="en-US"/>
        </a:p>
      </dgm:t>
    </dgm:pt>
    <dgm:pt modelId="{78D9114A-6C6E-4465-B288-D933B5E75641}">
      <dgm:prSet/>
      <dgm:spPr>
        <a:xfrm>
          <a:off x="1314051" y="3511062"/>
          <a:ext cx="869311" cy="43465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marR="0" algn="ctr" rtl="0"/>
          <a:r>
            <a:rPr lang="en-MY" b="0" i="0" u="none" strike="noStrike" baseline="0" smtClean="0">
              <a:solidFill>
                <a:sysClr val="window" lastClr="FFFFFF"/>
              </a:solidFill>
              <a:latin typeface="Calibri" panose="020F0502020204030204" pitchFamily="34" charset="0"/>
              <a:ea typeface="+mn-ea"/>
              <a:cs typeface="+mn-cs"/>
            </a:rPr>
            <a:t>2.3 Penghasilan spesifikasi keperluan sistem</a:t>
          </a:r>
          <a:endParaRPr lang="en-MY" smtClean="0">
            <a:solidFill>
              <a:sysClr val="window" lastClr="FFFFFF"/>
            </a:solidFill>
            <a:latin typeface="Calibri" panose="020F0502020204030204"/>
            <a:ea typeface="+mn-ea"/>
            <a:cs typeface="+mn-cs"/>
          </a:endParaRPr>
        </a:p>
      </dgm:t>
    </dgm:pt>
    <dgm:pt modelId="{986DCF80-CE82-4561-8E5F-6D75715F226F}" type="parTrans" cxnId="{B3D4C54E-0E7D-4A95-96A9-C7E4AD4425B4}">
      <dgm:prSet/>
      <dgm:spPr>
        <a:xfrm>
          <a:off x="1204057" y="2094083"/>
          <a:ext cx="109994" cy="1634305"/>
        </a:xfrm>
        <a:custGeom>
          <a:avLst/>
          <a:gdLst/>
          <a:ahLst/>
          <a:cxnLst/>
          <a:rect l="0" t="0" r="0" b="0"/>
          <a:pathLst>
            <a:path>
              <a:moveTo>
                <a:pt x="0" y="0"/>
              </a:moveTo>
              <a:lnTo>
                <a:pt x="0" y="1634305"/>
              </a:lnTo>
              <a:lnTo>
                <a:pt x="109994" y="1634305"/>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a:p>
      </dgm:t>
    </dgm:pt>
    <dgm:pt modelId="{A80C34F1-58BA-4CCF-8BCB-721533BA93C8}" type="sibTrans" cxnId="{B3D4C54E-0E7D-4A95-96A9-C7E4AD4425B4}">
      <dgm:prSet/>
      <dgm:spPr/>
      <dgm:t>
        <a:bodyPr/>
        <a:lstStyle/>
        <a:p>
          <a:endParaRPr lang="en-US"/>
        </a:p>
      </dgm:t>
    </dgm:pt>
    <dgm:pt modelId="{F81E0A06-6020-4278-BFE0-9A64C817F106}">
      <dgm:prSet custT="1"/>
      <dgm:spPr>
        <a:xfrm>
          <a:off x="2247535" y="1659428"/>
          <a:ext cx="869311" cy="434655"/>
        </a:xfrm>
        <a:prstGeom prst="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marR="0" algn="ctr" rtl="0"/>
          <a:r>
            <a:rPr lang="en-MY" sz="900" b="0" i="0" u="none" strike="noStrike" baseline="0" smtClean="0">
              <a:solidFill>
                <a:sysClr val="window" lastClr="FFFFFF"/>
              </a:solidFill>
              <a:latin typeface="Times New Roman" panose="02020603050405020304" pitchFamily="18" charset="0"/>
              <a:ea typeface="+mn-ea"/>
              <a:cs typeface="Times New Roman" panose="02020603050405020304" pitchFamily="18" charset="0"/>
            </a:rPr>
            <a:t>Analisis dan Reka Bentuk</a:t>
          </a:r>
        </a:p>
        <a:p>
          <a:pPr marR="0" algn="ctr" rtl="0"/>
          <a:r>
            <a:rPr lang="en-MY" sz="900" b="0" i="0" u="none" strike="noStrike" baseline="0" smtClean="0">
              <a:solidFill>
                <a:sysClr val="window" lastClr="FFFFFF"/>
              </a:solidFill>
              <a:latin typeface="Times New Roman" panose="02020603050405020304" pitchFamily="18" charset="0"/>
              <a:ea typeface="+mn-ea"/>
              <a:cs typeface="Times New Roman" panose="02020603050405020304" pitchFamily="18" charset="0"/>
            </a:rPr>
            <a:t>3.0</a:t>
          </a:r>
          <a:endParaRPr lang="en-MY" sz="900" smtClean="0">
            <a:solidFill>
              <a:sysClr val="window" lastClr="FFFFFF"/>
            </a:solidFill>
            <a:latin typeface="Times New Roman" panose="02020603050405020304" pitchFamily="18" charset="0"/>
            <a:ea typeface="+mn-ea"/>
            <a:cs typeface="Times New Roman" panose="02020603050405020304" pitchFamily="18" charset="0"/>
          </a:endParaRPr>
        </a:p>
      </dgm:t>
    </dgm:pt>
    <dgm:pt modelId="{729E15CF-E44D-42A1-A1F0-9551C931567D}" type="parTrans" cxnId="{34451E5B-BED8-486C-AACE-94B535653C85}">
      <dgm:prSet/>
      <dgm:spPr>
        <a:xfrm>
          <a:off x="2635167" y="1476872"/>
          <a:ext cx="91440" cy="182555"/>
        </a:xfrm>
        <a:custGeom>
          <a:avLst/>
          <a:gdLst/>
          <a:ahLst/>
          <a:cxnLst/>
          <a:rect l="0" t="0" r="0" b="0"/>
          <a:pathLst>
            <a:path>
              <a:moveTo>
                <a:pt x="45720" y="0"/>
              </a:moveTo>
              <a:lnTo>
                <a:pt x="45720" y="91277"/>
              </a:lnTo>
              <a:lnTo>
                <a:pt x="47023" y="91277"/>
              </a:lnTo>
              <a:lnTo>
                <a:pt x="47023" y="182555"/>
              </a:lnTo>
            </a:path>
          </a:pathLst>
        </a:custGeom>
        <a:noFill/>
        <a:ln w="12700" cap="flat" cmpd="sng" algn="ctr">
          <a:solidFill>
            <a:srgbClr val="A5A5A5">
              <a:hueOff val="0"/>
              <a:satOff val="0"/>
              <a:lumOff val="0"/>
              <a:alphaOff val="0"/>
            </a:srgbClr>
          </a:solidFill>
          <a:prstDash val="solid"/>
          <a:miter lim="800000"/>
        </a:ln>
        <a:effectLst/>
      </dgm:spPr>
      <dgm:t>
        <a:bodyPr/>
        <a:lstStyle/>
        <a:p>
          <a:endParaRPr lang="en-US"/>
        </a:p>
      </dgm:t>
    </dgm:pt>
    <dgm:pt modelId="{68FE0437-564F-4AC8-954B-EC7BF602B541}" type="sibTrans" cxnId="{34451E5B-BED8-486C-AACE-94B535653C85}">
      <dgm:prSet/>
      <dgm:spPr/>
      <dgm:t>
        <a:bodyPr/>
        <a:lstStyle/>
        <a:p>
          <a:endParaRPr lang="en-US"/>
        </a:p>
      </dgm:t>
    </dgm:pt>
    <dgm:pt modelId="{BE11E23B-1AFA-4C33-B9E4-A5626FC925D4}">
      <dgm:prSet/>
      <dgm:spPr>
        <a:xfrm>
          <a:off x="2418050" y="2276639"/>
          <a:ext cx="869311" cy="43465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marR="0" algn="ctr" rtl="0"/>
          <a:r>
            <a:rPr lang="en-MY" b="0" i="0" u="none" strike="noStrike" baseline="0" smtClean="0">
              <a:solidFill>
                <a:sysClr val="window" lastClr="FFFFFF"/>
              </a:solidFill>
              <a:latin typeface="Calibri" panose="020F0502020204030204" pitchFamily="34" charset="0"/>
              <a:ea typeface="+mn-ea"/>
              <a:cs typeface="+mn-cs"/>
            </a:rPr>
            <a:t>3.1 Penghasilan spesifikasi reka bentuk sistem</a:t>
          </a:r>
        </a:p>
      </dgm:t>
    </dgm:pt>
    <dgm:pt modelId="{355C8B89-15D5-44E7-ACF9-12DACC487B3B}" type="parTrans" cxnId="{ACC92DE2-C784-482A-809A-2C0CD16BD0DB}">
      <dgm:prSet/>
      <dgm:spPr>
        <a:xfrm>
          <a:off x="2288746" y="2094083"/>
          <a:ext cx="91440" cy="399883"/>
        </a:xfrm>
        <a:custGeom>
          <a:avLst/>
          <a:gdLst/>
          <a:ahLst/>
          <a:cxnLst/>
          <a:rect l="0" t="0" r="0" b="0"/>
          <a:pathLst>
            <a:path>
              <a:moveTo>
                <a:pt x="45720" y="0"/>
              </a:moveTo>
              <a:lnTo>
                <a:pt x="45720" y="399883"/>
              </a:lnTo>
              <a:lnTo>
                <a:pt x="129304" y="399883"/>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a:p>
      </dgm:t>
    </dgm:pt>
    <dgm:pt modelId="{E5124607-AF0B-4E1C-A89B-49BCF031A43D}" type="sibTrans" cxnId="{ACC92DE2-C784-482A-809A-2C0CD16BD0DB}">
      <dgm:prSet/>
      <dgm:spPr/>
      <dgm:t>
        <a:bodyPr/>
        <a:lstStyle/>
        <a:p>
          <a:endParaRPr lang="en-US"/>
        </a:p>
      </dgm:t>
    </dgm:pt>
    <dgm:pt modelId="{31ED7B20-15A4-496B-A652-AD191D5CC2C4}">
      <dgm:prSet custT="1"/>
      <dgm:spPr>
        <a:xfrm>
          <a:off x="3374302" y="1659428"/>
          <a:ext cx="869311" cy="434655"/>
        </a:xfrm>
        <a:prstGeom prst="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marR="0" algn="ctr" rtl="0"/>
          <a:r>
            <a:rPr lang="en-MY" sz="900" b="0" i="0" u="none" strike="noStrike" baseline="0" smtClean="0">
              <a:solidFill>
                <a:sysClr val="window" lastClr="FFFFFF"/>
              </a:solidFill>
              <a:latin typeface="Times New Roman" panose="02020603050405020304" pitchFamily="18" charset="0"/>
              <a:ea typeface="+mn-ea"/>
              <a:cs typeface="Times New Roman" panose="02020603050405020304" pitchFamily="18" charset="0"/>
            </a:rPr>
            <a:t>Pembangunan Perisian</a:t>
          </a:r>
        </a:p>
        <a:p>
          <a:pPr marR="0" algn="ctr" rtl="0"/>
          <a:r>
            <a:rPr lang="en-MY" sz="900" b="0" i="0" u="none" strike="noStrike" baseline="0" smtClean="0">
              <a:solidFill>
                <a:sysClr val="window" lastClr="FFFFFF"/>
              </a:solidFill>
              <a:latin typeface="Times New Roman" panose="02020603050405020304" pitchFamily="18" charset="0"/>
              <a:ea typeface="+mn-ea"/>
              <a:cs typeface="Times New Roman" panose="02020603050405020304" pitchFamily="18" charset="0"/>
            </a:rPr>
            <a:t>4.0</a:t>
          </a:r>
          <a:endParaRPr lang="en-MY" sz="900" smtClean="0">
            <a:solidFill>
              <a:sysClr val="window" lastClr="FFFFFF"/>
            </a:solidFill>
            <a:latin typeface="Times New Roman" panose="02020603050405020304" pitchFamily="18" charset="0"/>
            <a:ea typeface="+mn-ea"/>
            <a:cs typeface="Times New Roman" panose="02020603050405020304" pitchFamily="18" charset="0"/>
          </a:endParaRPr>
        </a:p>
      </dgm:t>
    </dgm:pt>
    <dgm:pt modelId="{5EA85322-C343-4DB5-97F0-B95831197E98}" type="parTrans" cxnId="{09DC3CBD-65A7-4BF8-BD92-7C813C6655AC}">
      <dgm:prSet/>
      <dgm:spPr>
        <a:xfrm>
          <a:off x="2680887" y="1476872"/>
          <a:ext cx="1128070" cy="182555"/>
        </a:xfrm>
        <a:custGeom>
          <a:avLst/>
          <a:gdLst/>
          <a:ahLst/>
          <a:cxnLst/>
          <a:rect l="0" t="0" r="0" b="0"/>
          <a:pathLst>
            <a:path>
              <a:moveTo>
                <a:pt x="0" y="0"/>
              </a:moveTo>
              <a:lnTo>
                <a:pt x="0" y="91277"/>
              </a:lnTo>
              <a:lnTo>
                <a:pt x="1128070" y="91277"/>
              </a:lnTo>
              <a:lnTo>
                <a:pt x="1128070" y="182555"/>
              </a:lnTo>
            </a:path>
          </a:pathLst>
        </a:custGeom>
        <a:noFill/>
        <a:ln w="12700" cap="flat" cmpd="sng" algn="ctr">
          <a:solidFill>
            <a:srgbClr val="A5A5A5">
              <a:hueOff val="0"/>
              <a:satOff val="0"/>
              <a:lumOff val="0"/>
              <a:alphaOff val="0"/>
            </a:srgbClr>
          </a:solidFill>
          <a:prstDash val="solid"/>
          <a:miter lim="800000"/>
        </a:ln>
        <a:effectLst/>
      </dgm:spPr>
      <dgm:t>
        <a:bodyPr/>
        <a:lstStyle/>
        <a:p>
          <a:endParaRPr lang="en-US"/>
        </a:p>
      </dgm:t>
    </dgm:pt>
    <dgm:pt modelId="{3DFB792F-5919-4E02-8019-A1644E0B777A}" type="sibTrans" cxnId="{09DC3CBD-65A7-4BF8-BD92-7C813C6655AC}">
      <dgm:prSet/>
      <dgm:spPr/>
      <dgm:t>
        <a:bodyPr/>
        <a:lstStyle/>
        <a:p>
          <a:endParaRPr lang="en-US"/>
        </a:p>
      </dgm:t>
    </dgm:pt>
    <dgm:pt modelId="{CB2EAA2A-17EA-40C8-9AF1-65A2EEC2789B}">
      <dgm:prSet/>
      <dgm:spPr>
        <a:xfrm>
          <a:off x="3505637" y="2330580"/>
          <a:ext cx="869311" cy="43465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marR="0" algn="ctr" rtl="0"/>
          <a:r>
            <a:rPr lang="en-MY" b="0" i="0" u="none" strike="noStrike" baseline="0" smtClean="0">
              <a:solidFill>
                <a:sysClr val="window" lastClr="FFFFFF"/>
              </a:solidFill>
              <a:latin typeface="Calibri" panose="020F0502020204030204" pitchFamily="34" charset="0"/>
              <a:ea typeface="+mn-ea"/>
              <a:cs typeface="+mn-cs"/>
            </a:rPr>
            <a:t>4.1 Penghasilan spesifikasi pembangunan sistem</a:t>
          </a:r>
          <a:endParaRPr lang="en-MY" smtClean="0">
            <a:solidFill>
              <a:sysClr val="window" lastClr="FFFFFF"/>
            </a:solidFill>
            <a:latin typeface="Calibri" panose="020F0502020204030204"/>
            <a:ea typeface="+mn-ea"/>
            <a:cs typeface="+mn-cs"/>
          </a:endParaRPr>
        </a:p>
      </dgm:t>
    </dgm:pt>
    <dgm:pt modelId="{C9C08F39-E098-4C3D-9E90-5C3F902C9CD0}" type="parTrans" cxnId="{FE817395-87FF-4183-A1E5-818A89FD8891}">
      <dgm:prSet/>
      <dgm:spPr>
        <a:xfrm>
          <a:off x="3415513" y="2094083"/>
          <a:ext cx="91440" cy="453824"/>
        </a:xfrm>
        <a:custGeom>
          <a:avLst/>
          <a:gdLst/>
          <a:ahLst/>
          <a:cxnLst/>
          <a:rect l="0" t="0" r="0" b="0"/>
          <a:pathLst>
            <a:path>
              <a:moveTo>
                <a:pt x="45720" y="0"/>
              </a:moveTo>
              <a:lnTo>
                <a:pt x="45720" y="453824"/>
              </a:lnTo>
              <a:lnTo>
                <a:pt x="90124" y="453824"/>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a:p>
      </dgm:t>
    </dgm:pt>
    <dgm:pt modelId="{9EE757F0-F472-458D-A0B1-A00AAE5C4D4E}" type="sibTrans" cxnId="{FE817395-87FF-4183-A1E5-818A89FD8891}">
      <dgm:prSet/>
      <dgm:spPr/>
      <dgm:t>
        <a:bodyPr/>
        <a:lstStyle/>
        <a:p>
          <a:endParaRPr lang="en-US"/>
        </a:p>
      </dgm:t>
    </dgm:pt>
    <dgm:pt modelId="{615C9B79-6839-4CC7-82CF-3ACD139CE4F9}">
      <dgm:prSet/>
      <dgm:spPr>
        <a:xfrm>
          <a:off x="38179" y="3511062"/>
          <a:ext cx="869311" cy="4346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1.2.1 Kenalpasti topik, masalah dan objektif</a:t>
          </a:r>
        </a:p>
      </dgm:t>
    </dgm:pt>
    <dgm:pt modelId="{A2C5D662-C67F-48E7-B6E7-6AC284B89AA2}" type="parTrans" cxnId="{39EAFBF1-8BA5-4495-8BD2-BE2487D82608}">
      <dgm:prSet/>
      <dgm:spPr>
        <a:xfrm>
          <a:off x="907491" y="3337534"/>
          <a:ext cx="130396" cy="390855"/>
        </a:xfrm>
        <a:custGeom>
          <a:avLst/>
          <a:gdLst/>
          <a:ahLst/>
          <a:cxnLst/>
          <a:rect l="0" t="0" r="0" b="0"/>
          <a:pathLst>
            <a:path>
              <a:moveTo>
                <a:pt x="130396" y="0"/>
              </a:moveTo>
              <a:lnTo>
                <a:pt x="130396" y="390855"/>
              </a:lnTo>
              <a:lnTo>
                <a:pt x="0" y="390855"/>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n-US"/>
        </a:p>
      </dgm:t>
    </dgm:pt>
    <dgm:pt modelId="{BF391A4A-5DFC-4699-A4D4-7BCCF1E9AB7D}" type="sibTrans" cxnId="{39EAFBF1-8BA5-4495-8BD2-BE2487D82608}">
      <dgm:prSet/>
      <dgm:spPr/>
      <dgm:t>
        <a:bodyPr/>
        <a:lstStyle/>
        <a:p>
          <a:endParaRPr lang="en-US"/>
        </a:p>
      </dgm:t>
    </dgm:pt>
    <dgm:pt modelId="{8EE0135E-52E1-43AC-B3BE-475C3D468D37}">
      <dgm:prSet/>
      <dgm:spPr>
        <a:xfrm>
          <a:off x="38188" y="4137301"/>
          <a:ext cx="869311" cy="4346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1.2.2 Kenalpasti penyelesaian, skop dan hasil.</a:t>
          </a:r>
        </a:p>
      </dgm:t>
    </dgm:pt>
    <dgm:pt modelId="{F9B6FB0D-AF9B-4D30-BB90-B648DA573CEA}" type="parTrans" cxnId="{A9FD3E25-3F0E-4E59-B2D7-BBEE068B32CA}">
      <dgm:prSet/>
      <dgm:spPr>
        <a:xfrm>
          <a:off x="907500" y="3337534"/>
          <a:ext cx="130388" cy="1017094"/>
        </a:xfrm>
        <a:custGeom>
          <a:avLst/>
          <a:gdLst/>
          <a:ahLst/>
          <a:cxnLst/>
          <a:rect l="0" t="0" r="0" b="0"/>
          <a:pathLst>
            <a:path>
              <a:moveTo>
                <a:pt x="130388" y="0"/>
              </a:moveTo>
              <a:lnTo>
                <a:pt x="130388" y="1017094"/>
              </a:lnTo>
              <a:lnTo>
                <a:pt x="0" y="1017094"/>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n-US"/>
        </a:p>
      </dgm:t>
    </dgm:pt>
    <dgm:pt modelId="{D566C156-BDA1-42E6-B109-7BE1D57A2FBC}" type="sibTrans" cxnId="{A9FD3E25-3F0E-4E59-B2D7-BBEE068B32CA}">
      <dgm:prSet/>
      <dgm:spPr/>
      <dgm:t>
        <a:bodyPr/>
        <a:lstStyle/>
        <a:p>
          <a:endParaRPr lang="en-US"/>
        </a:p>
      </dgm:t>
    </dgm:pt>
    <dgm:pt modelId="{22BF969E-D840-4206-8F19-CAA217784E95}">
      <dgm:prSet/>
      <dgm:spPr>
        <a:xfrm>
          <a:off x="2632944" y="2893850"/>
          <a:ext cx="869311" cy="4346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3.1.1 Reka bentuk antara muka</a:t>
          </a:r>
        </a:p>
      </dgm:t>
    </dgm:pt>
    <dgm:pt modelId="{5FC30A59-4E48-41B7-AFD3-7B421C14B873}" type="parTrans" cxnId="{AD44B88F-53D9-4D79-A768-0FFB6F80A2BD}">
      <dgm:prSet/>
      <dgm:spPr>
        <a:xfrm>
          <a:off x="2504981" y="2711295"/>
          <a:ext cx="127962" cy="399883"/>
        </a:xfrm>
        <a:custGeom>
          <a:avLst/>
          <a:gdLst/>
          <a:ahLst/>
          <a:cxnLst/>
          <a:rect l="0" t="0" r="0" b="0"/>
          <a:pathLst>
            <a:path>
              <a:moveTo>
                <a:pt x="0" y="0"/>
              </a:moveTo>
              <a:lnTo>
                <a:pt x="0" y="399883"/>
              </a:lnTo>
              <a:lnTo>
                <a:pt x="127962" y="399883"/>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n-US"/>
        </a:p>
      </dgm:t>
    </dgm:pt>
    <dgm:pt modelId="{0DD70C7F-D4BF-494C-90BA-5075F61AC66A}" type="sibTrans" cxnId="{AD44B88F-53D9-4D79-A768-0FFB6F80A2BD}">
      <dgm:prSet/>
      <dgm:spPr/>
      <dgm:t>
        <a:bodyPr/>
        <a:lstStyle/>
        <a:p>
          <a:endParaRPr lang="en-US"/>
        </a:p>
      </dgm:t>
    </dgm:pt>
    <dgm:pt modelId="{52672B31-C3C4-4E37-8E32-645F9E8F5A75}">
      <dgm:prSet/>
      <dgm:spPr>
        <a:xfrm>
          <a:off x="2635370" y="3511062"/>
          <a:ext cx="869311" cy="4346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3.1.2 Reka bentuk "back-end"</a:t>
          </a:r>
        </a:p>
      </dgm:t>
    </dgm:pt>
    <dgm:pt modelId="{C76C535C-5088-483F-AC31-3E26C5830452}" type="parTrans" cxnId="{ACC69C3B-2EF1-4B60-AF56-401CE237F3B8}">
      <dgm:prSet/>
      <dgm:spPr>
        <a:xfrm>
          <a:off x="2504981" y="2711295"/>
          <a:ext cx="130388" cy="1017094"/>
        </a:xfrm>
        <a:custGeom>
          <a:avLst/>
          <a:gdLst/>
          <a:ahLst/>
          <a:cxnLst/>
          <a:rect l="0" t="0" r="0" b="0"/>
          <a:pathLst>
            <a:path>
              <a:moveTo>
                <a:pt x="0" y="0"/>
              </a:moveTo>
              <a:lnTo>
                <a:pt x="0" y="1017094"/>
              </a:lnTo>
              <a:lnTo>
                <a:pt x="130388" y="1017094"/>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n-US"/>
        </a:p>
      </dgm:t>
    </dgm:pt>
    <dgm:pt modelId="{A25E510E-2D0A-43D5-A2A4-09A61C832914}" type="sibTrans" cxnId="{ACC69C3B-2EF1-4B60-AF56-401CE237F3B8}">
      <dgm:prSet/>
      <dgm:spPr/>
      <dgm:t>
        <a:bodyPr/>
        <a:lstStyle/>
        <a:p>
          <a:endParaRPr lang="en-US"/>
        </a:p>
      </dgm:t>
    </dgm:pt>
    <dgm:pt modelId="{CE79EFE2-7D3C-4625-B37F-5B6D8A4D7669}">
      <dgm:prSet/>
      <dgm:spPr>
        <a:xfrm>
          <a:off x="2427413" y="4128273"/>
          <a:ext cx="869311" cy="43465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3.2 Penghantaran spesifikasi antara bentuk</a:t>
          </a:r>
        </a:p>
      </dgm:t>
    </dgm:pt>
    <dgm:pt modelId="{E3A28F1D-F25F-4EB5-9F6D-7011FB5E5D0E}" type="parTrans" cxnId="{F7654DD5-3D38-44E6-90F2-A6641DF1923B}">
      <dgm:prSet/>
      <dgm:spPr>
        <a:xfrm>
          <a:off x="2334466" y="2094083"/>
          <a:ext cx="92946" cy="2251517"/>
        </a:xfrm>
        <a:custGeom>
          <a:avLst/>
          <a:gdLst/>
          <a:ahLst/>
          <a:cxnLst/>
          <a:rect l="0" t="0" r="0" b="0"/>
          <a:pathLst>
            <a:path>
              <a:moveTo>
                <a:pt x="0" y="0"/>
              </a:moveTo>
              <a:lnTo>
                <a:pt x="0" y="2251517"/>
              </a:lnTo>
              <a:lnTo>
                <a:pt x="92946" y="2251517"/>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a:p>
      </dgm:t>
    </dgm:pt>
    <dgm:pt modelId="{3772362D-69A6-4990-A328-C082438365AF}" type="sibTrans" cxnId="{F7654DD5-3D38-44E6-90F2-A6641DF1923B}">
      <dgm:prSet/>
      <dgm:spPr/>
      <dgm:t>
        <a:bodyPr/>
        <a:lstStyle/>
        <a:p>
          <a:endParaRPr lang="en-US"/>
        </a:p>
      </dgm:t>
    </dgm:pt>
    <dgm:pt modelId="{52287C4E-AB46-4E31-B45A-38FFB425F5B6}">
      <dgm:prSet custT="1"/>
      <dgm:spPr>
        <a:xfrm>
          <a:off x="4643497" y="1659428"/>
          <a:ext cx="869311" cy="434655"/>
        </a:xfrm>
        <a:prstGeom prst="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marR="0" algn="ctr" rtl="0"/>
          <a:r>
            <a:rPr lang="en-MY" sz="900" smtClean="0">
              <a:solidFill>
                <a:sysClr val="window" lastClr="FFFFFF"/>
              </a:solidFill>
              <a:latin typeface="Times New Roman" panose="02020603050405020304" pitchFamily="18" charset="0"/>
              <a:ea typeface="+mn-ea"/>
              <a:cs typeface="Times New Roman" panose="02020603050405020304" pitchFamily="18" charset="0"/>
            </a:rPr>
            <a:t>Pengujian Perisian 5.0</a:t>
          </a:r>
        </a:p>
      </dgm:t>
    </dgm:pt>
    <dgm:pt modelId="{A5D9ECD1-D125-4224-92BA-418F619020AE}" type="parTrans" cxnId="{0E80B06D-0711-454E-8E88-EF4AD7F13B87}">
      <dgm:prSet/>
      <dgm:spPr>
        <a:xfrm>
          <a:off x="2680887" y="1476872"/>
          <a:ext cx="2397266" cy="182555"/>
        </a:xfrm>
        <a:custGeom>
          <a:avLst/>
          <a:gdLst/>
          <a:ahLst/>
          <a:cxnLst/>
          <a:rect l="0" t="0" r="0" b="0"/>
          <a:pathLst>
            <a:path>
              <a:moveTo>
                <a:pt x="0" y="0"/>
              </a:moveTo>
              <a:lnTo>
                <a:pt x="0" y="91277"/>
              </a:lnTo>
              <a:lnTo>
                <a:pt x="2397266" y="91277"/>
              </a:lnTo>
              <a:lnTo>
                <a:pt x="2397266" y="182555"/>
              </a:lnTo>
            </a:path>
          </a:pathLst>
        </a:custGeom>
        <a:noFill/>
        <a:ln w="12700" cap="flat" cmpd="sng" algn="ctr">
          <a:solidFill>
            <a:srgbClr val="A5A5A5">
              <a:hueOff val="0"/>
              <a:satOff val="0"/>
              <a:lumOff val="0"/>
              <a:alphaOff val="0"/>
            </a:srgbClr>
          </a:solidFill>
          <a:prstDash val="solid"/>
          <a:miter lim="800000"/>
        </a:ln>
        <a:effectLst/>
      </dgm:spPr>
      <dgm:t>
        <a:bodyPr/>
        <a:lstStyle/>
        <a:p>
          <a:endParaRPr lang="en-US"/>
        </a:p>
      </dgm:t>
    </dgm:pt>
    <dgm:pt modelId="{2C3F419B-2E0F-4881-A197-72C3EB82AC81}" type="sibTrans" cxnId="{0E80B06D-0711-454E-8E88-EF4AD7F13B87}">
      <dgm:prSet/>
      <dgm:spPr/>
      <dgm:t>
        <a:bodyPr/>
        <a:lstStyle/>
        <a:p>
          <a:endParaRPr lang="en-US"/>
        </a:p>
      </dgm:t>
    </dgm:pt>
    <dgm:pt modelId="{13C093BB-77EA-45D9-94BD-5FAC55A554E7}">
      <dgm:prSet custT="1"/>
      <dgm:spPr>
        <a:xfrm>
          <a:off x="4860825" y="2276639"/>
          <a:ext cx="869311" cy="43465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a:solidFill>
                <a:sysClr val="window" lastClr="FFFFFF"/>
              </a:solidFill>
              <a:latin typeface="Calibri" panose="020F0502020204030204"/>
              <a:ea typeface="+mn-ea"/>
              <a:cs typeface="Times New Roman" panose="02020603050405020304" pitchFamily="18" charset="0"/>
            </a:rPr>
            <a:t>5.1 Membuat pengujian unit</a:t>
          </a:r>
        </a:p>
      </dgm:t>
    </dgm:pt>
    <dgm:pt modelId="{42F378C1-53EE-48D2-BF53-65DC94EF911A}" type="parTrans" cxnId="{768DE415-AE19-4315-8E8F-55AE8AE2E571}">
      <dgm:prSet/>
      <dgm:spPr>
        <a:xfrm>
          <a:off x="4730428" y="2094083"/>
          <a:ext cx="130396" cy="399883"/>
        </a:xfrm>
        <a:custGeom>
          <a:avLst/>
          <a:gdLst/>
          <a:ahLst/>
          <a:cxnLst/>
          <a:rect l="0" t="0" r="0" b="0"/>
          <a:pathLst>
            <a:path>
              <a:moveTo>
                <a:pt x="0" y="0"/>
              </a:moveTo>
              <a:lnTo>
                <a:pt x="0" y="399883"/>
              </a:lnTo>
              <a:lnTo>
                <a:pt x="130396" y="399883"/>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a:p>
      </dgm:t>
    </dgm:pt>
    <dgm:pt modelId="{51777E52-7601-4709-8636-B2DDA0C6B0DF}" type="sibTrans" cxnId="{768DE415-AE19-4315-8E8F-55AE8AE2E571}">
      <dgm:prSet/>
      <dgm:spPr/>
      <dgm:t>
        <a:bodyPr/>
        <a:lstStyle/>
        <a:p>
          <a:endParaRPr lang="en-US"/>
        </a:p>
      </dgm:t>
    </dgm:pt>
    <dgm:pt modelId="{21D2D1C2-3303-4BAC-BE8E-03F74E7D914C}">
      <dgm:prSet/>
      <dgm:spPr>
        <a:xfrm>
          <a:off x="4860825" y="2893850"/>
          <a:ext cx="869311" cy="43465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5.2 Membuat pengujian integrasi</a:t>
          </a:r>
        </a:p>
      </dgm:t>
    </dgm:pt>
    <dgm:pt modelId="{CB22AA64-15C4-4015-B680-CF38F6374211}" type="parTrans" cxnId="{F1F52E71-A34E-4545-A003-CBB0DD5363DC}">
      <dgm:prSet/>
      <dgm:spPr>
        <a:xfrm>
          <a:off x="4730428" y="2094083"/>
          <a:ext cx="130396" cy="1017094"/>
        </a:xfrm>
        <a:custGeom>
          <a:avLst/>
          <a:gdLst/>
          <a:ahLst/>
          <a:cxnLst/>
          <a:rect l="0" t="0" r="0" b="0"/>
          <a:pathLst>
            <a:path>
              <a:moveTo>
                <a:pt x="0" y="0"/>
              </a:moveTo>
              <a:lnTo>
                <a:pt x="0" y="1017094"/>
              </a:lnTo>
              <a:lnTo>
                <a:pt x="130396" y="1017094"/>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a:p>
      </dgm:t>
    </dgm:pt>
    <dgm:pt modelId="{B759A36C-505B-4B2F-B633-8E6D7220FD8D}" type="sibTrans" cxnId="{F1F52E71-A34E-4545-A003-CBB0DD5363DC}">
      <dgm:prSet/>
      <dgm:spPr/>
      <dgm:t>
        <a:bodyPr/>
        <a:lstStyle/>
        <a:p>
          <a:endParaRPr lang="en-US"/>
        </a:p>
      </dgm:t>
    </dgm:pt>
    <dgm:pt modelId="{727C8840-1328-4F54-B384-1778116AB4CA}">
      <dgm:prSet/>
      <dgm:spPr>
        <a:xfrm>
          <a:off x="3808958" y="2893850"/>
          <a:ext cx="869311" cy="4346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4.1.1. Pembangunan antara muka</a:t>
          </a:r>
        </a:p>
      </dgm:t>
    </dgm:pt>
    <dgm:pt modelId="{73635E6C-369A-466B-A2F0-19EA37421E50}" type="parTrans" cxnId="{750F34F8-9AAF-409E-8965-7021A4C9D1ED}">
      <dgm:prSet/>
      <dgm:spPr>
        <a:xfrm>
          <a:off x="3592569" y="2765236"/>
          <a:ext cx="216389" cy="345942"/>
        </a:xfrm>
        <a:custGeom>
          <a:avLst/>
          <a:gdLst/>
          <a:ahLst/>
          <a:cxnLst/>
          <a:rect l="0" t="0" r="0" b="0"/>
          <a:pathLst>
            <a:path>
              <a:moveTo>
                <a:pt x="0" y="0"/>
              </a:moveTo>
              <a:lnTo>
                <a:pt x="0" y="345942"/>
              </a:lnTo>
              <a:lnTo>
                <a:pt x="216389" y="345942"/>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n-US"/>
        </a:p>
      </dgm:t>
    </dgm:pt>
    <dgm:pt modelId="{8AF872E8-1AFC-4B4A-A302-5E61B1CBDE35}" type="sibTrans" cxnId="{750F34F8-9AAF-409E-8965-7021A4C9D1ED}">
      <dgm:prSet/>
      <dgm:spPr/>
      <dgm:t>
        <a:bodyPr/>
        <a:lstStyle/>
        <a:p>
          <a:endParaRPr lang="en-US"/>
        </a:p>
      </dgm:t>
    </dgm:pt>
    <dgm:pt modelId="{E18FA20A-9B57-475C-AE64-85589B97362D}">
      <dgm:prSet/>
      <dgm:spPr>
        <a:xfrm>
          <a:off x="3808958" y="3511062"/>
          <a:ext cx="869311" cy="4346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Pembangunan "back-end"</a:t>
          </a:r>
        </a:p>
      </dgm:t>
    </dgm:pt>
    <dgm:pt modelId="{99F95C92-7038-4532-836A-7CF91F505794}" type="parTrans" cxnId="{E40E4D04-EAA5-489A-94E0-C92BDDAC8AE0}">
      <dgm:prSet/>
      <dgm:spPr>
        <a:xfrm>
          <a:off x="3592569" y="2765236"/>
          <a:ext cx="216389" cy="963153"/>
        </a:xfrm>
        <a:custGeom>
          <a:avLst/>
          <a:gdLst/>
          <a:ahLst/>
          <a:cxnLst/>
          <a:rect l="0" t="0" r="0" b="0"/>
          <a:pathLst>
            <a:path>
              <a:moveTo>
                <a:pt x="0" y="0"/>
              </a:moveTo>
              <a:lnTo>
                <a:pt x="0" y="963153"/>
              </a:lnTo>
              <a:lnTo>
                <a:pt x="216389" y="963153"/>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n-US"/>
        </a:p>
      </dgm:t>
    </dgm:pt>
    <dgm:pt modelId="{9AA5A64E-F1C6-4486-8DE2-D10D2AD0F4D1}" type="sibTrans" cxnId="{E40E4D04-EAA5-489A-94E0-C92BDDAC8AE0}">
      <dgm:prSet/>
      <dgm:spPr/>
      <dgm:t>
        <a:bodyPr/>
        <a:lstStyle/>
        <a:p>
          <a:endParaRPr lang="en-US"/>
        </a:p>
      </dgm:t>
    </dgm:pt>
    <dgm:pt modelId="{A7CBF7EA-8AAB-40CB-9864-4E449F9B1C63}" type="pres">
      <dgm:prSet presAssocID="{7EB09D2C-C1A5-4C68-9D42-A5FD11FFC846}" presName="hierChild1" presStyleCnt="0">
        <dgm:presLayoutVars>
          <dgm:orgChart val="1"/>
          <dgm:chPref val="1"/>
          <dgm:dir/>
          <dgm:animOne val="branch"/>
          <dgm:animLvl val="lvl"/>
          <dgm:resizeHandles/>
        </dgm:presLayoutVars>
      </dgm:prSet>
      <dgm:spPr/>
      <dgm:t>
        <a:bodyPr/>
        <a:lstStyle/>
        <a:p>
          <a:endParaRPr lang="en-US"/>
        </a:p>
      </dgm:t>
    </dgm:pt>
    <dgm:pt modelId="{56B49AF6-AA87-4D42-81B0-5BF10E4E6513}" type="pres">
      <dgm:prSet presAssocID="{BCA87934-B1D7-4390-ADFD-B92925D6DD09}" presName="hierRoot1" presStyleCnt="0">
        <dgm:presLayoutVars>
          <dgm:hierBranch/>
        </dgm:presLayoutVars>
      </dgm:prSet>
      <dgm:spPr/>
    </dgm:pt>
    <dgm:pt modelId="{D41C4FAD-446B-405B-B439-3827F6E93F4D}" type="pres">
      <dgm:prSet presAssocID="{BCA87934-B1D7-4390-ADFD-B92925D6DD09}" presName="rootComposite1" presStyleCnt="0"/>
      <dgm:spPr/>
    </dgm:pt>
    <dgm:pt modelId="{A80FB6AF-7AB5-40E2-9D76-1E557AE4AF29}" type="pres">
      <dgm:prSet presAssocID="{BCA87934-B1D7-4390-ADFD-B92925D6DD09}" presName="rootText1" presStyleLbl="node0" presStyleIdx="0" presStyleCnt="1" custLinFactNeighborX="-8766">
        <dgm:presLayoutVars>
          <dgm:chPref val="3"/>
        </dgm:presLayoutVars>
      </dgm:prSet>
      <dgm:spPr/>
      <dgm:t>
        <a:bodyPr/>
        <a:lstStyle/>
        <a:p>
          <a:endParaRPr lang="en-US"/>
        </a:p>
      </dgm:t>
    </dgm:pt>
    <dgm:pt modelId="{E79C663A-756E-444A-A76E-C52FE33F03B9}" type="pres">
      <dgm:prSet presAssocID="{BCA87934-B1D7-4390-ADFD-B92925D6DD09}" presName="rootConnector1" presStyleLbl="node1" presStyleIdx="0" presStyleCnt="0"/>
      <dgm:spPr/>
      <dgm:t>
        <a:bodyPr/>
        <a:lstStyle/>
        <a:p>
          <a:endParaRPr lang="en-US"/>
        </a:p>
      </dgm:t>
    </dgm:pt>
    <dgm:pt modelId="{9DFD9C55-8BED-41BB-ADC8-69C5FC886C7E}" type="pres">
      <dgm:prSet presAssocID="{BCA87934-B1D7-4390-ADFD-B92925D6DD09}" presName="hierChild2" presStyleCnt="0"/>
      <dgm:spPr/>
    </dgm:pt>
    <dgm:pt modelId="{D393BB87-4360-4976-9499-66E57FD104F5}" type="pres">
      <dgm:prSet presAssocID="{CF9735B0-8512-417D-BEFD-0E92421DEFFD}" presName="Name35" presStyleLbl="parChTrans1D2" presStyleIdx="0" presStyleCnt="5"/>
      <dgm:spPr/>
      <dgm:t>
        <a:bodyPr/>
        <a:lstStyle/>
        <a:p>
          <a:endParaRPr lang="en-US"/>
        </a:p>
      </dgm:t>
    </dgm:pt>
    <dgm:pt modelId="{867FB403-723B-446D-98A9-00E89A7B6FAD}" type="pres">
      <dgm:prSet presAssocID="{55CC612F-6D55-4919-BE74-9D6636E04F6E}" presName="hierRoot2" presStyleCnt="0">
        <dgm:presLayoutVars>
          <dgm:hierBranch val="r"/>
        </dgm:presLayoutVars>
      </dgm:prSet>
      <dgm:spPr/>
    </dgm:pt>
    <dgm:pt modelId="{C073B1C3-62F3-4827-9A65-2CF920C30AA3}" type="pres">
      <dgm:prSet presAssocID="{55CC612F-6D55-4919-BE74-9D6636E04F6E}" presName="rootComposite" presStyleCnt="0"/>
      <dgm:spPr/>
    </dgm:pt>
    <dgm:pt modelId="{FB2E09A0-3951-481A-9C56-6989532AE491}" type="pres">
      <dgm:prSet presAssocID="{55CC612F-6D55-4919-BE74-9D6636E04F6E}" presName="rootText" presStyleLbl="node2" presStyleIdx="0" presStyleCnt="5">
        <dgm:presLayoutVars>
          <dgm:chPref val="3"/>
        </dgm:presLayoutVars>
      </dgm:prSet>
      <dgm:spPr/>
      <dgm:t>
        <a:bodyPr/>
        <a:lstStyle/>
        <a:p>
          <a:endParaRPr lang="en-US"/>
        </a:p>
      </dgm:t>
    </dgm:pt>
    <dgm:pt modelId="{1C650F1F-55B6-49C9-A538-7C2B26005CB7}" type="pres">
      <dgm:prSet presAssocID="{55CC612F-6D55-4919-BE74-9D6636E04F6E}" presName="rootConnector" presStyleLbl="node2" presStyleIdx="0" presStyleCnt="5"/>
      <dgm:spPr/>
      <dgm:t>
        <a:bodyPr/>
        <a:lstStyle/>
        <a:p>
          <a:endParaRPr lang="en-US"/>
        </a:p>
      </dgm:t>
    </dgm:pt>
    <dgm:pt modelId="{265685DD-1C03-44E1-8248-A8A24C79A018}" type="pres">
      <dgm:prSet presAssocID="{55CC612F-6D55-4919-BE74-9D6636E04F6E}" presName="hierChild4" presStyleCnt="0"/>
      <dgm:spPr/>
    </dgm:pt>
    <dgm:pt modelId="{2EDB53F4-CBAF-4036-A0C5-B41C93691054}" type="pres">
      <dgm:prSet presAssocID="{50BCB220-3F52-4E70-BA59-FC49EF14D66A}" presName="Name50" presStyleLbl="parChTrans1D3" presStyleIdx="0" presStyleCnt="10"/>
      <dgm:spPr/>
      <dgm:t>
        <a:bodyPr/>
        <a:lstStyle/>
        <a:p>
          <a:endParaRPr lang="en-US"/>
        </a:p>
      </dgm:t>
    </dgm:pt>
    <dgm:pt modelId="{5F2E5AE4-69EE-4A9F-A411-ACCC294C74C9}" type="pres">
      <dgm:prSet presAssocID="{5EE773D0-93B5-45F6-9AFD-49E5E7639874}" presName="hierRoot2" presStyleCnt="0">
        <dgm:presLayoutVars>
          <dgm:hierBranch val="r"/>
        </dgm:presLayoutVars>
      </dgm:prSet>
      <dgm:spPr/>
    </dgm:pt>
    <dgm:pt modelId="{9C7920C0-AEB5-4301-84E6-1E8221DA9980}" type="pres">
      <dgm:prSet presAssocID="{5EE773D0-93B5-45F6-9AFD-49E5E7639874}" presName="rootComposite" presStyleCnt="0"/>
      <dgm:spPr/>
    </dgm:pt>
    <dgm:pt modelId="{3328CF68-1295-46F3-B255-42557C9A06E0}" type="pres">
      <dgm:prSet presAssocID="{5EE773D0-93B5-45F6-9AFD-49E5E7639874}" presName="rootText" presStyleLbl="node3" presStyleIdx="0" presStyleCnt="10">
        <dgm:presLayoutVars>
          <dgm:chPref val="3"/>
        </dgm:presLayoutVars>
      </dgm:prSet>
      <dgm:spPr/>
      <dgm:t>
        <a:bodyPr/>
        <a:lstStyle/>
        <a:p>
          <a:endParaRPr lang="en-US"/>
        </a:p>
      </dgm:t>
    </dgm:pt>
    <dgm:pt modelId="{745A736F-0CE6-4D83-8D4C-D60EF8246E06}" type="pres">
      <dgm:prSet presAssocID="{5EE773D0-93B5-45F6-9AFD-49E5E7639874}" presName="rootConnector" presStyleLbl="node3" presStyleIdx="0" presStyleCnt="10"/>
      <dgm:spPr/>
      <dgm:t>
        <a:bodyPr/>
        <a:lstStyle/>
        <a:p>
          <a:endParaRPr lang="en-US"/>
        </a:p>
      </dgm:t>
    </dgm:pt>
    <dgm:pt modelId="{1C798CD6-255D-41FC-B79F-08DE53AEE4B6}" type="pres">
      <dgm:prSet presAssocID="{5EE773D0-93B5-45F6-9AFD-49E5E7639874}" presName="hierChild4" presStyleCnt="0"/>
      <dgm:spPr/>
    </dgm:pt>
    <dgm:pt modelId="{6DC4ABE4-50AA-4D4B-BE24-33128ACEAC08}" type="pres">
      <dgm:prSet presAssocID="{5EE773D0-93B5-45F6-9AFD-49E5E7639874}" presName="hierChild5" presStyleCnt="0"/>
      <dgm:spPr/>
    </dgm:pt>
    <dgm:pt modelId="{D73A4F23-DA83-4ED0-9285-96029B71948E}" type="pres">
      <dgm:prSet presAssocID="{E47EA7A2-56CC-44FD-90B7-F82E733CF99A}" presName="Name50" presStyleLbl="parChTrans1D3" presStyleIdx="1" presStyleCnt="10"/>
      <dgm:spPr/>
      <dgm:t>
        <a:bodyPr/>
        <a:lstStyle/>
        <a:p>
          <a:endParaRPr lang="en-US"/>
        </a:p>
      </dgm:t>
    </dgm:pt>
    <dgm:pt modelId="{6C878A16-72B7-4A3E-8FC6-D6A68155290B}" type="pres">
      <dgm:prSet presAssocID="{B1AE3970-02AE-4381-83F2-05A0B721C225}" presName="hierRoot2" presStyleCnt="0">
        <dgm:presLayoutVars>
          <dgm:hierBranch val="l"/>
        </dgm:presLayoutVars>
      </dgm:prSet>
      <dgm:spPr/>
    </dgm:pt>
    <dgm:pt modelId="{6FB70B6A-B385-48FD-BD07-E2FA18815E54}" type="pres">
      <dgm:prSet presAssocID="{B1AE3970-02AE-4381-83F2-05A0B721C225}" presName="rootComposite" presStyleCnt="0"/>
      <dgm:spPr/>
    </dgm:pt>
    <dgm:pt modelId="{6FC5AAD9-3846-4401-9AE9-4B1FFDAAEB02}" type="pres">
      <dgm:prSet presAssocID="{B1AE3970-02AE-4381-83F2-05A0B721C225}" presName="rootText" presStyleLbl="node3" presStyleIdx="1" presStyleCnt="10" custLinFactNeighborX="-20766" custLinFactNeighborY="2077">
        <dgm:presLayoutVars>
          <dgm:chPref val="3"/>
        </dgm:presLayoutVars>
      </dgm:prSet>
      <dgm:spPr/>
      <dgm:t>
        <a:bodyPr/>
        <a:lstStyle/>
        <a:p>
          <a:endParaRPr lang="en-US"/>
        </a:p>
      </dgm:t>
    </dgm:pt>
    <dgm:pt modelId="{0090D891-7602-428B-86F2-BADC0AC7391E}" type="pres">
      <dgm:prSet presAssocID="{B1AE3970-02AE-4381-83F2-05A0B721C225}" presName="rootConnector" presStyleLbl="node3" presStyleIdx="1" presStyleCnt="10"/>
      <dgm:spPr/>
      <dgm:t>
        <a:bodyPr/>
        <a:lstStyle/>
        <a:p>
          <a:endParaRPr lang="en-US"/>
        </a:p>
      </dgm:t>
    </dgm:pt>
    <dgm:pt modelId="{0E4B60A2-0478-4271-8885-6A5777C663FE}" type="pres">
      <dgm:prSet presAssocID="{B1AE3970-02AE-4381-83F2-05A0B721C225}" presName="hierChild4" presStyleCnt="0"/>
      <dgm:spPr/>
    </dgm:pt>
    <dgm:pt modelId="{A4763789-C400-4904-AE20-5309BA0EB17E}" type="pres">
      <dgm:prSet presAssocID="{A2C5D662-C67F-48E7-B6E7-6AC284B89AA2}" presName="Name50" presStyleLbl="parChTrans1D4" presStyleIdx="0" presStyleCnt="6"/>
      <dgm:spPr/>
      <dgm:t>
        <a:bodyPr/>
        <a:lstStyle/>
        <a:p>
          <a:endParaRPr lang="en-US"/>
        </a:p>
      </dgm:t>
    </dgm:pt>
    <dgm:pt modelId="{DAE2B3B4-44C7-464D-AE76-1C1687B52A6C}" type="pres">
      <dgm:prSet presAssocID="{615C9B79-6839-4CC7-82CF-3ACD139CE4F9}" presName="hierRoot2" presStyleCnt="0">
        <dgm:presLayoutVars>
          <dgm:hierBranch val="init"/>
        </dgm:presLayoutVars>
      </dgm:prSet>
      <dgm:spPr/>
    </dgm:pt>
    <dgm:pt modelId="{149A6193-E570-4EC5-88B5-13CB0C9116AD}" type="pres">
      <dgm:prSet presAssocID="{615C9B79-6839-4CC7-82CF-3ACD139CE4F9}" presName="rootComposite" presStyleCnt="0"/>
      <dgm:spPr/>
    </dgm:pt>
    <dgm:pt modelId="{CC02D055-760D-4E31-A08C-1383D6CF81B0}" type="pres">
      <dgm:prSet presAssocID="{615C9B79-6839-4CC7-82CF-3ACD139CE4F9}" presName="rootText" presStyleLbl="node4" presStyleIdx="0" presStyleCnt="6" custLinFactNeighborX="-20766">
        <dgm:presLayoutVars>
          <dgm:chPref val="3"/>
        </dgm:presLayoutVars>
      </dgm:prSet>
      <dgm:spPr/>
      <dgm:t>
        <a:bodyPr/>
        <a:lstStyle/>
        <a:p>
          <a:endParaRPr lang="en-US"/>
        </a:p>
      </dgm:t>
    </dgm:pt>
    <dgm:pt modelId="{81CDC541-A5C3-4AC6-97B4-D49BFF4DAA3D}" type="pres">
      <dgm:prSet presAssocID="{615C9B79-6839-4CC7-82CF-3ACD139CE4F9}" presName="rootConnector" presStyleLbl="node4" presStyleIdx="0" presStyleCnt="6"/>
      <dgm:spPr/>
      <dgm:t>
        <a:bodyPr/>
        <a:lstStyle/>
        <a:p>
          <a:endParaRPr lang="en-US"/>
        </a:p>
      </dgm:t>
    </dgm:pt>
    <dgm:pt modelId="{BD724847-5AE2-4297-81ED-C818E63239F4}" type="pres">
      <dgm:prSet presAssocID="{615C9B79-6839-4CC7-82CF-3ACD139CE4F9}" presName="hierChild4" presStyleCnt="0"/>
      <dgm:spPr/>
    </dgm:pt>
    <dgm:pt modelId="{E02458C5-B3CD-4B07-96F6-CCDFABCD5630}" type="pres">
      <dgm:prSet presAssocID="{615C9B79-6839-4CC7-82CF-3ACD139CE4F9}" presName="hierChild5" presStyleCnt="0"/>
      <dgm:spPr/>
    </dgm:pt>
    <dgm:pt modelId="{C0C921D0-0E9D-43C0-8FA9-46BF36F2579B}" type="pres">
      <dgm:prSet presAssocID="{F9B6FB0D-AF9B-4D30-BB90-B648DA573CEA}" presName="Name50" presStyleLbl="parChTrans1D4" presStyleIdx="1" presStyleCnt="6"/>
      <dgm:spPr/>
      <dgm:t>
        <a:bodyPr/>
        <a:lstStyle/>
        <a:p>
          <a:endParaRPr lang="en-US"/>
        </a:p>
      </dgm:t>
    </dgm:pt>
    <dgm:pt modelId="{4E81C507-12F9-4318-84BD-74FE91317065}" type="pres">
      <dgm:prSet presAssocID="{8EE0135E-52E1-43AC-B3BE-475C3D468D37}" presName="hierRoot2" presStyleCnt="0">
        <dgm:presLayoutVars>
          <dgm:hierBranch val="init"/>
        </dgm:presLayoutVars>
      </dgm:prSet>
      <dgm:spPr/>
    </dgm:pt>
    <dgm:pt modelId="{2023F8B9-2B5E-4F6B-9D43-3D3BCBBDE6CD}" type="pres">
      <dgm:prSet presAssocID="{8EE0135E-52E1-43AC-B3BE-475C3D468D37}" presName="rootComposite" presStyleCnt="0"/>
      <dgm:spPr/>
    </dgm:pt>
    <dgm:pt modelId="{D482956F-8B09-40DE-98C0-0D6DDC3A4A07}" type="pres">
      <dgm:prSet presAssocID="{8EE0135E-52E1-43AC-B3BE-475C3D468D37}" presName="rootText" presStyleLbl="node4" presStyleIdx="1" presStyleCnt="6" custLinFactNeighborX="-20765" custLinFactNeighborY="2077">
        <dgm:presLayoutVars>
          <dgm:chPref val="3"/>
        </dgm:presLayoutVars>
      </dgm:prSet>
      <dgm:spPr/>
      <dgm:t>
        <a:bodyPr/>
        <a:lstStyle/>
        <a:p>
          <a:endParaRPr lang="en-US"/>
        </a:p>
      </dgm:t>
    </dgm:pt>
    <dgm:pt modelId="{69C564A3-0550-4605-BACF-161C938082CB}" type="pres">
      <dgm:prSet presAssocID="{8EE0135E-52E1-43AC-B3BE-475C3D468D37}" presName="rootConnector" presStyleLbl="node4" presStyleIdx="1" presStyleCnt="6"/>
      <dgm:spPr/>
      <dgm:t>
        <a:bodyPr/>
        <a:lstStyle/>
        <a:p>
          <a:endParaRPr lang="en-US"/>
        </a:p>
      </dgm:t>
    </dgm:pt>
    <dgm:pt modelId="{BB2929CB-8299-4775-9ACD-73C3ACC29301}" type="pres">
      <dgm:prSet presAssocID="{8EE0135E-52E1-43AC-B3BE-475C3D468D37}" presName="hierChild4" presStyleCnt="0"/>
      <dgm:spPr/>
    </dgm:pt>
    <dgm:pt modelId="{6AE3CE6E-21DD-41DD-A4DD-3B60EC5359C9}" type="pres">
      <dgm:prSet presAssocID="{8EE0135E-52E1-43AC-B3BE-475C3D468D37}" presName="hierChild5" presStyleCnt="0"/>
      <dgm:spPr/>
    </dgm:pt>
    <dgm:pt modelId="{ED13C40E-4400-4E4C-86D7-9A77AA5CBEE7}" type="pres">
      <dgm:prSet presAssocID="{B1AE3970-02AE-4381-83F2-05A0B721C225}" presName="hierChild5" presStyleCnt="0"/>
      <dgm:spPr/>
    </dgm:pt>
    <dgm:pt modelId="{3B26645D-0F4F-4164-8438-61D65AC7A74A}" type="pres">
      <dgm:prSet presAssocID="{55CC612F-6D55-4919-BE74-9D6636E04F6E}" presName="hierChild5" presStyleCnt="0"/>
      <dgm:spPr/>
    </dgm:pt>
    <dgm:pt modelId="{F29A5E27-9DD6-4DB5-9F08-13C3DF8B2EB4}" type="pres">
      <dgm:prSet presAssocID="{267C475A-97D8-47F3-8FF0-F961FC02F05E}" presName="Name35" presStyleLbl="parChTrans1D2" presStyleIdx="1" presStyleCnt="5"/>
      <dgm:spPr/>
      <dgm:t>
        <a:bodyPr/>
        <a:lstStyle/>
        <a:p>
          <a:endParaRPr lang="en-US"/>
        </a:p>
      </dgm:t>
    </dgm:pt>
    <dgm:pt modelId="{59F78A67-9EA5-4AEE-B737-EE6BFB386429}" type="pres">
      <dgm:prSet presAssocID="{FAB8ACFC-3907-47A5-8E6B-1E7370AF0C13}" presName="hierRoot2" presStyleCnt="0">
        <dgm:presLayoutVars>
          <dgm:hierBranch val="r"/>
        </dgm:presLayoutVars>
      </dgm:prSet>
      <dgm:spPr/>
    </dgm:pt>
    <dgm:pt modelId="{958F4F9F-ED9A-4365-A21D-21AE0F63D7D5}" type="pres">
      <dgm:prSet presAssocID="{FAB8ACFC-3907-47A5-8E6B-1E7370AF0C13}" presName="rootComposite" presStyleCnt="0"/>
      <dgm:spPr/>
    </dgm:pt>
    <dgm:pt modelId="{80925958-D7A9-42FB-BDC0-2A8167AFD339}" type="pres">
      <dgm:prSet presAssocID="{FAB8ACFC-3907-47A5-8E6B-1E7370AF0C13}" presName="rootText" presStyleLbl="node2" presStyleIdx="1" presStyleCnt="5" custLinFactNeighborX="-17651">
        <dgm:presLayoutVars>
          <dgm:chPref val="3"/>
        </dgm:presLayoutVars>
      </dgm:prSet>
      <dgm:spPr/>
      <dgm:t>
        <a:bodyPr/>
        <a:lstStyle/>
        <a:p>
          <a:endParaRPr lang="en-US"/>
        </a:p>
      </dgm:t>
    </dgm:pt>
    <dgm:pt modelId="{ABD76C06-CF9E-45E1-83F7-6BE97B4AE5A2}" type="pres">
      <dgm:prSet presAssocID="{FAB8ACFC-3907-47A5-8E6B-1E7370AF0C13}" presName="rootConnector" presStyleLbl="node2" presStyleIdx="1" presStyleCnt="5"/>
      <dgm:spPr/>
      <dgm:t>
        <a:bodyPr/>
        <a:lstStyle/>
        <a:p>
          <a:endParaRPr lang="en-US"/>
        </a:p>
      </dgm:t>
    </dgm:pt>
    <dgm:pt modelId="{06BD62E7-8B8F-4EF5-BE21-2FABAE173C5F}" type="pres">
      <dgm:prSet presAssocID="{FAB8ACFC-3907-47A5-8E6B-1E7370AF0C13}" presName="hierChild4" presStyleCnt="0"/>
      <dgm:spPr/>
    </dgm:pt>
    <dgm:pt modelId="{B0D4457B-14E6-4985-8326-13E40AE421CB}" type="pres">
      <dgm:prSet presAssocID="{8C31BBFC-83FD-448C-929F-34E506E36237}" presName="Name50" presStyleLbl="parChTrans1D3" presStyleIdx="2" presStyleCnt="10"/>
      <dgm:spPr/>
      <dgm:t>
        <a:bodyPr/>
        <a:lstStyle/>
        <a:p>
          <a:endParaRPr lang="en-US"/>
        </a:p>
      </dgm:t>
    </dgm:pt>
    <dgm:pt modelId="{F72C4D66-1647-4E5A-AECA-8A26F75D9931}" type="pres">
      <dgm:prSet presAssocID="{7B381FCD-D709-4229-87C4-C042C3AEE01D}" presName="hierRoot2" presStyleCnt="0">
        <dgm:presLayoutVars>
          <dgm:hierBranch val="r"/>
        </dgm:presLayoutVars>
      </dgm:prSet>
      <dgm:spPr/>
    </dgm:pt>
    <dgm:pt modelId="{204AACCE-184C-40EC-B2AC-21CC572614FE}" type="pres">
      <dgm:prSet presAssocID="{7B381FCD-D709-4229-87C4-C042C3AEE01D}" presName="rootComposite" presStyleCnt="0"/>
      <dgm:spPr/>
    </dgm:pt>
    <dgm:pt modelId="{2CC255A0-042C-4306-BA37-18CDF7C9A720}" type="pres">
      <dgm:prSet presAssocID="{7B381FCD-D709-4229-87C4-C042C3AEE01D}" presName="rootText" presStyleLbl="node3" presStyleIdx="2" presStyleCnt="10" custLinFactNeighborX="-21075">
        <dgm:presLayoutVars>
          <dgm:chPref val="3"/>
        </dgm:presLayoutVars>
      </dgm:prSet>
      <dgm:spPr/>
      <dgm:t>
        <a:bodyPr/>
        <a:lstStyle/>
        <a:p>
          <a:endParaRPr lang="en-US"/>
        </a:p>
      </dgm:t>
    </dgm:pt>
    <dgm:pt modelId="{9BFEABE5-3AFF-4FDF-A448-FDEBEFF53F00}" type="pres">
      <dgm:prSet presAssocID="{7B381FCD-D709-4229-87C4-C042C3AEE01D}" presName="rootConnector" presStyleLbl="node3" presStyleIdx="2" presStyleCnt="10"/>
      <dgm:spPr/>
      <dgm:t>
        <a:bodyPr/>
        <a:lstStyle/>
        <a:p>
          <a:endParaRPr lang="en-US"/>
        </a:p>
      </dgm:t>
    </dgm:pt>
    <dgm:pt modelId="{822BC63E-2DD9-4234-8357-0BC7FA832D3F}" type="pres">
      <dgm:prSet presAssocID="{7B381FCD-D709-4229-87C4-C042C3AEE01D}" presName="hierChild4" presStyleCnt="0"/>
      <dgm:spPr/>
    </dgm:pt>
    <dgm:pt modelId="{97F894EC-4031-4B2C-8D06-DAFB9552CFA2}" type="pres">
      <dgm:prSet presAssocID="{7B381FCD-D709-4229-87C4-C042C3AEE01D}" presName="hierChild5" presStyleCnt="0"/>
      <dgm:spPr/>
    </dgm:pt>
    <dgm:pt modelId="{B25735D8-BEF5-4237-84DE-A75E989FB2EE}" type="pres">
      <dgm:prSet presAssocID="{C57CFA27-0C58-4CA6-B8DB-E2159D488A90}" presName="Name50" presStyleLbl="parChTrans1D3" presStyleIdx="3" presStyleCnt="10"/>
      <dgm:spPr/>
      <dgm:t>
        <a:bodyPr/>
        <a:lstStyle/>
        <a:p>
          <a:endParaRPr lang="en-US"/>
        </a:p>
      </dgm:t>
    </dgm:pt>
    <dgm:pt modelId="{D2C175A7-C2A0-4BE9-BAF4-8BDF82ED0634}" type="pres">
      <dgm:prSet presAssocID="{E2E8CF09-A24D-46DB-8D98-EC63BC825C6B}" presName="hierRoot2" presStyleCnt="0">
        <dgm:presLayoutVars>
          <dgm:hierBranch val="r"/>
        </dgm:presLayoutVars>
      </dgm:prSet>
      <dgm:spPr/>
    </dgm:pt>
    <dgm:pt modelId="{E7B15EEA-EB51-4154-9E5E-B6E10950B72C}" type="pres">
      <dgm:prSet presAssocID="{E2E8CF09-A24D-46DB-8D98-EC63BC825C6B}" presName="rootComposite" presStyleCnt="0"/>
      <dgm:spPr/>
    </dgm:pt>
    <dgm:pt modelId="{E1C8CBEB-0D5D-4BBC-8784-EF4102F237A2}" type="pres">
      <dgm:prSet presAssocID="{E2E8CF09-A24D-46DB-8D98-EC63BC825C6B}" presName="rootText" presStyleLbl="node3" presStyleIdx="3" presStyleCnt="10" custLinFactNeighborX="-19997">
        <dgm:presLayoutVars>
          <dgm:chPref val="3"/>
        </dgm:presLayoutVars>
      </dgm:prSet>
      <dgm:spPr/>
      <dgm:t>
        <a:bodyPr/>
        <a:lstStyle/>
        <a:p>
          <a:endParaRPr lang="en-US"/>
        </a:p>
      </dgm:t>
    </dgm:pt>
    <dgm:pt modelId="{DA82523F-9257-44C1-B6D3-FD104037461D}" type="pres">
      <dgm:prSet presAssocID="{E2E8CF09-A24D-46DB-8D98-EC63BC825C6B}" presName="rootConnector" presStyleLbl="node3" presStyleIdx="3" presStyleCnt="10"/>
      <dgm:spPr/>
      <dgm:t>
        <a:bodyPr/>
        <a:lstStyle/>
        <a:p>
          <a:endParaRPr lang="en-US"/>
        </a:p>
      </dgm:t>
    </dgm:pt>
    <dgm:pt modelId="{11B7ABD4-1CD1-4FCA-888C-792611BD9495}" type="pres">
      <dgm:prSet presAssocID="{E2E8CF09-A24D-46DB-8D98-EC63BC825C6B}" presName="hierChild4" presStyleCnt="0"/>
      <dgm:spPr/>
    </dgm:pt>
    <dgm:pt modelId="{4A6048BE-BF42-43C7-9813-37C705B48821}" type="pres">
      <dgm:prSet presAssocID="{E2E8CF09-A24D-46DB-8D98-EC63BC825C6B}" presName="hierChild5" presStyleCnt="0"/>
      <dgm:spPr/>
    </dgm:pt>
    <dgm:pt modelId="{3824E8E1-8BF0-4D07-A04A-EE3DFA2DB381}" type="pres">
      <dgm:prSet presAssocID="{986DCF80-CE82-4561-8E5F-6D75715F226F}" presName="Name50" presStyleLbl="parChTrans1D3" presStyleIdx="4" presStyleCnt="10"/>
      <dgm:spPr/>
      <dgm:t>
        <a:bodyPr/>
        <a:lstStyle/>
        <a:p>
          <a:endParaRPr lang="en-US"/>
        </a:p>
      </dgm:t>
    </dgm:pt>
    <dgm:pt modelId="{C63BE0BC-8714-4E92-9305-AC5C9101835F}" type="pres">
      <dgm:prSet presAssocID="{78D9114A-6C6E-4465-B288-D933B5E75641}" presName="hierRoot2" presStyleCnt="0">
        <dgm:presLayoutVars>
          <dgm:hierBranch val="r"/>
        </dgm:presLayoutVars>
      </dgm:prSet>
      <dgm:spPr/>
    </dgm:pt>
    <dgm:pt modelId="{B76A01D5-6045-4A97-B55C-E3325A040EB0}" type="pres">
      <dgm:prSet presAssocID="{78D9114A-6C6E-4465-B288-D933B5E75641}" presName="rootComposite" presStyleCnt="0"/>
      <dgm:spPr/>
    </dgm:pt>
    <dgm:pt modelId="{A97A5F2C-A93D-4E75-97DB-AB39F17F9C0E}" type="pres">
      <dgm:prSet presAssocID="{78D9114A-6C6E-4465-B288-D933B5E75641}" presName="rootText" presStyleLbl="node3" presStyleIdx="4" presStyleCnt="10" custLinFactNeighborX="-19998">
        <dgm:presLayoutVars>
          <dgm:chPref val="3"/>
        </dgm:presLayoutVars>
      </dgm:prSet>
      <dgm:spPr/>
      <dgm:t>
        <a:bodyPr/>
        <a:lstStyle/>
        <a:p>
          <a:endParaRPr lang="en-US"/>
        </a:p>
      </dgm:t>
    </dgm:pt>
    <dgm:pt modelId="{8A40D894-3DE5-41A0-8148-C3E02B81BA6D}" type="pres">
      <dgm:prSet presAssocID="{78D9114A-6C6E-4465-B288-D933B5E75641}" presName="rootConnector" presStyleLbl="node3" presStyleIdx="4" presStyleCnt="10"/>
      <dgm:spPr/>
      <dgm:t>
        <a:bodyPr/>
        <a:lstStyle/>
        <a:p>
          <a:endParaRPr lang="en-US"/>
        </a:p>
      </dgm:t>
    </dgm:pt>
    <dgm:pt modelId="{321C641B-F5CB-4545-9E7B-7B2EA2174724}" type="pres">
      <dgm:prSet presAssocID="{78D9114A-6C6E-4465-B288-D933B5E75641}" presName="hierChild4" presStyleCnt="0"/>
      <dgm:spPr/>
    </dgm:pt>
    <dgm:pt modelId="{FC390239-9E49-4DC3-9A26-59D329B6D289}" type="pres">
      <dgm:prSet presAssocID="{78D9114A-6C6E-4465-B288-D933B5E75641}" presName="hierChild5" presStyleCnt="0"/>
      <dgm:spPr/>
    </dgm:pt>
    <dgm:pt modelId="{DACE4C45-3A16-49F1-BFF7-3D96FA10B92F}" type="pres">
      <dgm:prSet presAssocID="{FAB8ACFC-3907-47A5-8E6B-1E7370AF0C13}" presName="hierChild5" presStyleCnt="0"/>
      <dgm:spPr/>
    </dgm:pt>
    <dgm:pt modelId="{94375A65-235C-4F77-9FF2-3BCF7B05EC57}" type="pres">
      <dgm:prSet presAssocID="{729E15CF-E44D-42A1-A1F0-9551C931567D}" presName="Name35" presStyleLbl="parChTrans1D2" presStyleIdx="2" presStyleCnt="5"/>
      <dgm:spPr/>
      <dgm:t>
        <a:bodyPr/>
        <a:lstStyle/>
        <a:p>
          <a:endParaRPr lang="en-US"/>
        </a:p>
      </dgm:t>
    </dgm:pt>
    <dgm:pt modelId="{EB79C858-FB18-42BA-BE75-F5F51A8EA167}" type="pres">
      <dgm:prSet presAssocID="{F81E0A06-6020-4278-BFE0-9A64C817F106}" presName="hierRoot2" presStyleCnt="0">
        <dgm:presLayoutVars>
          <dgm:hierBranch val="r"/>
        </dgm:presLayoutVars>
      </dgm:prSet>
      <dgm:spPr/>
    </dgm:pt>
    <dgm:pt modelId="{6F5CA9AE-83E9-4808-B58F-2AC730BA26E9}" type="pres">
      <dgm:prSet presAssocID="{F81E0A06-6020-4278-BFE0-9A64C817F106}" presName="rootComposite" presStyleCnt="0"/>
      <dgm:spPr/>
    </dgm:pt>
    <dgm:pt modelId="{6AF5D02D-DA0D-405A-964A-44E9367BF5BA}" type="pres">
      <dgm:prSet presAssocID="{F81E0A06-6020-4278-BFE0-9A64C817F106}" presName="rootText" presStyleLbl="node2" presStyleIdx="2" presStyleCnt="5" custLinFactNeighborX="-8616">
        <dgm:presLayoutVars>
          <dgm:chPref val="3"/>
        </dgm:presLayoutVars>
      </dgm:prSet>
      <dgm:spPr/>
      <dgm:t>
        <a:bodyPr/>
        <a:lstStyle/>
        <a:p>
          <a:endParaRPr lang="en-US"/>
        </a:p>
      </dgm:t>
    </dgm:pt>
    <dgm:pt modelId="{F391F2D3-796F-44CA-BDFB-995BE38641A7}" type="pres">
      <dgm:prSet presAssocID="{F81E0A06-6020-4278-BFE0-9A64C817F106}" presName="rootConnector" presStyleLbl="node2" presStyleIdx="2" presStyleCnt="5"/>
      <dgm:spPr/>
      <dgm:t>
        <a:bodyPr/>
        <a:lstStyle/>
        <a:p>
          <a:endParaRPr lang="en-US"/>
        </a:p>
      </dgm:t>
    </dgm:pt>
    <dgm:pt modelId="{35659CDA-008E-4EBF-9454-19CC0F6705D0}" type="pres">
      <dgm:prSet presAssocID="{F81E0A06-6020-4278-BFE0-9A64C817F106}" presName="hierChild4" presStyleCnt="0"/>
      <dgm:spPr/>
    </dgm:pt>
    <dgm:pt modelId="{E6649469-24CF-49CD-AFFC-F32C0D0B1989}" type="pres">
      <dgm:prSet presAssocID="{355C8B89-15D5-44E7-ACF9-12DACC487B3B}" presName="Name50" presStyleLbl="parChTrans1D3" presStyleIdx="5" presStyleCnt="10"/>
      <dgm:spPr/>
      <dgm:t>
        <a:bodyPr/>
        <a:lstStyle/>
        <a:p>
          <a:endParaRPr lang="en-US"/>
        </a:p>
      </dgm:t>
    </dgm:pt>
    <dgm:pt modelId="{75A825BE-B51C-41E5-AC9A-2A8C1CE04337}" type="pres">
      <dgm:prSet presAssocID="{BE11E23B-1AFA-4C33-B9E4-A5626FC925D4}" presName="hierRoot2" presStyleCnt="0">
        <dgm:presLayoutVars>
          <dgm:hierBranch val="r"/>
        </dgm:presLayoutVars>
      </dgm:prSet>
      <dgm:spPr/>
    </dgm:pt>
    <dgm:pt modelId="{9FE460D2-1259-4F9B-932E-C36E09C2C729}" type="pres">
      <dgm:prSet presAssocID="{BE11E23B-1AFA-4C33-B9E4-A5626FC925D4}" presName="rootComposite" presStyleCnt="0"/>
      <dgm:spPr/>
    </dgm:pt>
    <dgm:pt modelId="{B54740FD-68EF-496E-8F0A-EE5D3726FF57}" type="pres">
      <dgm:prSet presAssocID="{BE11E23B-1AFA-4C33-B9E4-A5626FC925D4}" presName="rootText" presStyleLbl="node3" presStyleIdx="5" presStyleCnt="10" custLinFactNeighborX="-14001">
        <dgm:presLayoutVars>
          <dgm:chPref val="3"/>
        </dgm:presLayoutVars>
      </dgm:prSet>
      <dgm:spPr/>
      <dgm:t>
        <a:bodyPr/>
        <a:lstStyle/>
        <a:p>
          <a:endParaRPr lang="en-US"/>
        </a:p>
      </dgm:t>
    </dgm:pt>
    <dgm:pt modelId="{89FDCBD8-48B2-4712-843B-B2F714FCD9EA}" type="pres">
      <dgm:prSet presAssocID="{BE11E23B-1AFA-4C33-B9E4-A5626FC925D4}" presName="rootConnector" presStyleLbl="node3" presStyleIdx="5" presStyleCnt="10"/>
      <dgm:spPr/>
      <dgm:t>
        <a:bodyPr/>
        <a:lstStyle/>
        <a:p>
          <a:endParaRPr lang="en-US"/>
        </a:p>
      </dgm:t>
    </dgm:pt>
    <dgm:pt modelId="{40ADF341-1873-4699-92EC-436507DF1B03}" type="pres">
      <dgm:prSet presAssocID="{BE11E23B-1AFA-4C33-B9E4-A5626FC925D4}" presName="hierChild4" presStyleCnt="0"/>
      <dgm:spPr/>
    </dgm:pt>
    <dgm:pt modelId="{4AFB37E8-82BA-48D6-8A77-DA66787B34F0}" type="pres">
      <dgm:prSet presAssocID="{5FC30A59-4E48-41B7-AFD3-7B421C14B873}" presName="Name50" presStyleLbl="parChTrans1D4" presStyleIdx="2" presStyleCnt="6"/>
      <dgm:spPr/>
      <dgm:t>
        <a:bodyPr/>
        <a:lstStyle/>
        <a:p>
          <a:endParaRPr lang="en-US"/>
        </a:p>
      </dgm:t>
    </dgm:pt>
    <dgm:pt modelId="{D82BF305-55AC-4BFE-B676-056FF32F540F}" type="pres">
      <dgm:prSet presAssocID="{22BF969E-D840-4206-8F19-CAA217784E95}" presName="hierRoot2" presStyleCnt="0">
        <dgm:presLayoutVars>
          <dgm:hierBranch val="init"/>
        </dgm:presLayoutVars>
      </dgm:prSet>
      <dgm:spPr/>
    </dgm:pt>
    <dgm:pt modelId="{0A9C3E19-12A5-4442-8DFD-28C4458387DA}" type="pres">
      <dgm:prSet presAssocID="{22BF969E-D840-4206-8F19-CAA217784E95}" presName="rootComposite" presStyleCnt="0"/>
      <dgm:spPr/>
    </dgm:pt>
    <dgm:pt modelId="{15C75888-17E1-4403-B6C6-759C7961B650}" type="pres">
      <dgm:prSet presAssocID="{22BF969E-D840-4206-8F19-CAA217784E95}" presName="rootText" presStyleLbl="node4" presStyleIdx="2" presStyleCnt="6" custLinFactNeighborX="-14281">
        <dgm:presLayoutVars>
          <dgm:chPref val="3"/>
        </dgm:presLayoutVars>
      </dgm:prSet>
      <dgm:spPr/>
      <dgm:t>
        <a:bodyPr/>
        <a:lstStyle/>
        <a:p>
          <a:endParaRPr lang="en-US"/>
        </a:p>
      </dgm:t>
    </dgm:pt>
    <dgm:pt modelId="{4EF0697C-3786-403C-AD02-057B8B71CC16}" type="pres">
      <dgm:prSet presAssocID="{22BF969E-D840-4206-8F19-CAA217784E95}" presName="rootConnector" presStyleLbl="node4" presStyleIdx="2" presStyleCnt="6"/>
      <dgm:spPr/>
      <dgm:t>
        <a:bodyPr/>
        <a:lstStyle/>
        <a:p>
          <a:endParaRPr lang="en-US"/>
        </a:p>
      </dgm:t>
    </dgm:pt>
    <dgm:pt modelId="{63DB612A-476B-4E15-BA67-142E858C0030}" type="pres">
      <dgm:prSet presAssocID="{22BF969E-D840-4206-8F19-CAA217784E95}" presName="hierChild4" presStyleCnt="0"/>
      <dgm:spPr/>
    </dgm:pt>
    <dgm:pt modelId="{6FB01846-A03B-4049-AC3E-6F5C2B3149A1}" type="pres">
      <dgm:prSet presAssocID="{22BF969E-D840-4206-8F19-CAA217784E95}" presName="hierChild5" presStyleCnt="0"/>
      <dgm:spPr/>
    </dgm:pt>
    <dgm:pt modelId="{11A47183-9566-4AAA-9799-8C1CCFD82C48}" type="pres">
      <dgm:prSet presAssocID="{C76C535C-5088-483F-AC31-3E26C5830452}" presName="Name50" presStyleLbl="parChTrans1D4" presStyleIdx="3" presStyleCnt="6"/>
      <dgm:spPr/>
      <dgm:t>
        <a:bodyPr/>
        <a:lstStyle/>
        <a:p>
          <a:endParaRPr lang="en-US"/>
        </a:p>
      </dgm:t>
    </dgm:pt>
    <dgm:pt modelId="{4C3C22BA-EA26-44C9-9349-F5DDF3CAEA3E}" type="pres">
      <dgm:prSet presAssocID="{52672B31-C3C4-4E37-8E32-645F9E8F5A75}" presName="hierRoot2" presStyleCnt="0">
        <dgm:presLayoutVars>
          <dgm:hierBranch val="init"/>
        </dgm:presLayoutVars>
      </dgm:prSet>
      <dgm:spPr/>
    </dgm:pt>
    <dgm:pt modelId="{8D0E13AF-DF67-4983-93D1-867D6A6AB57F}" type="pres">
      <dgm:prSet presAssocID="{52672B31-C3C4-4E37-8E32-645F9E8F5A75}" presName="rootComposite" presStyleCnt="0"/>
      <dgm:spPr/>
    </dgm:pt>
    <dgm:pt modelId="{F5ECA37D-DD1C-4AF8-A87E-8AB0219BB85E}" type="pres">
      <dgm:prSet presAssocID="{52672B31-C3C4-4E37-8E32-645F9E8F5A75}" presName="rootText" presStyleLbl="node4" presStyleIdx="3" presStyleCnt="6" custLinFactNeighborX="-14002">
        <dgm:presLayoutVars>
          <dgm:chPref val="3"/>
        </dgm:presLayoutVars>
      </dgm:prSet>
      <dgm:spPr/>
      <dgm:t>
        <a:bodyPr/>
        <a:lstStyle/>
        <a:p>
          <a:endParaRPr lang="en-US"/>
        </a:p>
      </dgm:t>
    </dgm:pt>
    <dgm:pt modelId="{0EB3139A-2DA9-4F86-BBE7-0592EFE13C55}" type="pres">
      <dgm:prSet presAssocID="{52672B31-C3C4-4E37-8E32-645F9E8F5A75}" presName="rootConnector" presStyleLbl="node4" presStyleIdx="3" presStyleCnt="6"/>
      <dgm:spPr/>
      <dgm:t>
        <a:bodyPr/>
        <a:lstStyle/>
        <a:p>
          <a:endParaRPr lang="en-US"/>
        </a:p>
      </dgm:t>
    </dgm:pt>
    <dgm:pt modelId="{F4C54205-B992-4DE4-8216-C71C2E9199C5}" type="pres">
      <dgm:prSet presAssocID="{52672B31-C3C4-4E37-8E32-645F9E8F5A75}" presName="hierChild4" presStyleCnt="0"/>
      <dgm:spPr/>
    </dgm:pt>
    <dgm:pt modelId="{28BA1A59-C0C5-41AB-8C0F-8C97E8FA78AE}" type="pres">
      <dgm:prSet presAssocID="{52672B31-C3C4-4E37-8E32-645F9E8F5A75}" presName="hierChild5" presStyleCnt="0"/>
      <dgm:spPr/>
    </dgm:pt>
    <dgm:pt modelId="{BFE336B0-99B0-41FE-ABCF-FA0E9484660D}" type="pres">
      <dgm:prSet presAssocID="{BE11E23B-1AFA-4C33-B9E4-A5626FC925D4}" presName="hierChild5" presStyleCnt="0"/>
      <dgm:spPr/>
    </dgm:pt>
    <dgm:pt modelId="{CE285313-FE03-4CD1-9BF7-B192603BA260}" type="pres">
      <dgm:prSet presAssocID="{E3A28F1D-F25F-4EB5-9F6D-7011FB5E5D0E}" presName="Name50" presStyleLbl="parChTrans1D3" presStyleIdx="6" presStyleCnt="10"/>
      <dgm:spPr/>
      <dgm:t>
        <a:bodyPr/>
        <a:lstStyle/>
        <a:p>
          <a:endParaRPr lang="en-US"/>
        </a:p>
      </dgm:t>
    </dgm:pt>
    <dgm:pt modelId="{606B422D-6DDD-46AF-B0F1-693BA63BF101}" type="pres">
      <dgm:prSet presAssocID="{CE79EFE2-7D3C-4625-B37F-5B6D8A4D7669}" presName="hierRoot2" presStyleCnt="0">
        <dgm:presLayoutVars>
          <dgm:hierBranch val="init"/>
        </dgm:presLayoutVars>
      </dgm:prSet>
      <dgm:spPr/>
    </dgm:pt>
    <dgm:pt modelId="{076BB78F-BD40-42B8-85DA-DD56461B702D}" type="pres">
      <dgm:prSet presAssocID="{CE79EFE2-7D3C-4625-B37F-5B6D8A4D7669}" presName="rootComposite" presStyleCnt="0"/>
      <dgm:spPr/>
    </dgm:pt>
    <dgm:pt modelId="{035299E9-F110-4466-8883-50775F13F310}" type="pres">
      <dgm:prSet presAssocID="{CE79EFE2-7D3C-4625-B37F-5B6D8A4D7669}" presName="rootText" presStyleLbl="node3" presStyleIdx="6" presStyleCnt="10" custLinFactNeighborX="-12924">
        <dgm:presLayoutVars>
          <dgm:chPref val="3"/>
        </dgm:presLayoutVars>
      </dgm:prSet>
      <dgm:spPr/>
      <dgm:t>
        <a:bodyPr/>
        <a:lstStyle/>
        <a:p>
          <a:endParaRPr lang="en-US"/>
        </a:p>
      </dgm:t>
    </dgm:pt>
    <dgm:pt modelId="{630163C9-28A1-4C32-B290-4D612A306BBC}" type="pres">
      <dgm:prSet presAssocID="{CE79EFE2-7D3C-4625-B37F-5B6D8A4D7669}" presName="rootConnector" presStyleLbl="node3" presStyleIdx="6" presStyleCnt="10"/>
      <dgm:spPr/>
      <dgm:t>
        <a:bodyPr/>
        <a:lstStyle/>
        <a:p>
          <a:endParaRPr lang="en-US"/>
        </a:p>
      </dgm:t>
    </dgm:pt>
    <dgm:pt modelId="{58034230-1E8E-490D-8D8F-9F93651720C3}" type="pres">
      <dgm:prSet presAssocID="{CE79EFE2-7D3C-4625-B37F-5B6D8A4D7669}" presName="hierChild4" presStyleCnt="0"/>
      <dgm:spPr/>
    </dgm:pt>
    <dgm:pt modelId="{61A9CB19-6C8B-4903-9DAF-C42D8BFE3FB5}" type="pres">
      <dgm:prSet presAssocID="{CE79EFE2-7D3C-4625-B37F-5B6D8A4D7669}" presName="hierChild5" presStyleCnt="0"/>
      <dgm:spPr/>
    </dgm:pt>
    <dgm:pt modelId="{5A77B170-0B2C-4FDF-8F1C-2CD69F72E8FF}" type="pres">
      <dgm:prSet presAssocID="{F81E0A06-6020-4278-BFE0-9A64C817F106}" presName="hierChild5" presStyleCnt="0"/>
      <dgm:spPr/>
    </dgm:pt>
    <dgm:pt modelId="{ED99D456-1CB0-40CF-8982-7A227DC9E5D1}" type="pres">
      <dgm:prSet presAssocID="{5EA85322-C343-4DB5-97F0-B95831197E98}" presName="Name35" presStyleLbl="parChTrans1D2" presStyleIdx="3" presStyleCnt="5"/>
      <dgm:spPr/>
      <dgm:t>
        <a:bodyPr/>
        <a:lstStyle/>
        <a:p>
          <a:endParaRPr lang="en-US"/>
        </a:p>
      </dgm:t>
    </dgm:pt>
    <dgm:pt modelId="{E56868FC-A8FD-4F3E-9E62-7407FC361A6F}" type="pres">
      <dgm:prSet presAssocID="{31ED7B20-15A4-496B-A652-AD191D5CC2C4}" presName="hierRoot2" presStyleCnt="0">
        <dgm:presLayoutVars>
          <dgm:hierBranch val="r"/>
        </dgm:presLayoutVars>
      </dgm:prSet>
      <dgm:spPr/>
    </dgm:pt>
    <dgm:pt modelId="{55E951C5-1EDA-4F8D-B765-58F016E41AEF}" type="pres">
      <dgm:prSet presAssocID="{31ED7B20-15A4-496B-A652-AD191D5CC2C4}" presName="rootComposite" presStyleCnt="0"/>
      <dgm:spPr/>
    </dgm:pt>
    <dgm:pt modelId="{0EAAED3D-5916-4196-BE59-5CA2117970FF}" type="pres">
      <dgm:prSet presAssocID="{31ED7B20-15A4-496B-A652-AD191D5CC2C4}" presName="rootText" presStyleLbl="node2" presStyleIdx="3" presStyleCnt="5">
        <dgm:presLayoutVars>
          <dgm:chPref val="3"/>
        </dgm:presLayoutVars>
      </dgm:prSet>
      <dgm:spPr/>
      <dgm:t>
        <a:bodyPr/>
        <a:lstStyle/>
        <a:p>
          <a:endParaRPr lang="en-US"/>
        </a:p>
      </dgm:t>
    </dgm:pt>
    <dgm:pt modelId="{6C0EBFCE-91F9-4E72-887D-960C643CC4B9}" type="pres">
      <dgm:prSet presAssocID="{31ED7B20-15A4-496B-A652-AD191D5CC2C4}" presName="rootConnector" presStyleLbl="node2" presStyleIdx="3" presStyleCnt="5"/>
      <dgm:spPr/>
      <dgm:t>
        <a:bodyPr/>
        <a:lstStyle/>
        <a:p>
          <a:endParaRPr lang="en-US"/>
        </a:p>
      </dgm:t>
    </dgm:pt>
    <dgm:pt modelId="{5C9CEAAD-61DD-4B69-8E65-B13904E39E14}" type="pres">
      <dgm:prSet presAssocID="{31ED7B20-15A4-496B-A652-AD191D5CC2C4}" presName="hierChild4" presStyleCnt="0"/>
      <dgm:spPr/>
    </dgm:pt>
    <dgm:pt modelId="{D387A43A-8E95-44FF-BD5F-5120516C1B5F}" type="pres">
      <dgm:prSet presAssocID="{C9C08F39-E098-4C3D-9E90-5C3F902C9CD0}" presName="Name50" presStyleLbl="parChTrans1D3" presStyleIdx="7" presStyleCnt="10"/>
      <dgm:spPr/>
      <dgm:t>
        <a:bodyPr/>
        <a:lstStyle/>
        <a:p>
          <a:endParaRPr lang="en-US"/>
        </a:p>
      </dgm:t>
    </dgm:pt>
    <dgm:pt modelId="{7BA72E49-B5C1-441C-A7A6-05862FE410A8}" type="pres">
      <dgm:prSet presAssocID="{CB2EAA2A-17EA-40C8-9AF1-65A2EEC2789B}" presName="hierRoot2" presStyleCnt="0">
        <dgm:presLayoutVars>
          <dgm:hierBranch val="r"/>
        </dgm:presLayoutVars>
      </dgm:prSet>
      <dgm:spPr/>
    </dgm:pt>
    <dgm:pt modelId="{FF07DC70-CA14-4C5E-963D-C4D94C7A36AC}" type="pres">
      <dgm:prSet presAssocID="{CB2EAA2A-17EA-40C8-9AF1-65A2EEC2789B}" presName="rootComposite" presStyleCnt="0"/>
      <dgm:spPr/>
    </dgm:pt>
    <dgm:pt modelId="{DA102A61-7BF9-4B16-A7FF-F39C8EDC9939}" type="pres">
      <dgm:prSet presAssocID="{CB2EAA2A-17EA-40C8-9AF1-65A2EEC2789B}" presName="rootText" presStyleLbl="node3" presStyleIdx="7" presStyleCnt="10" custLinFactNeighborX="-9892" custLinFactNeighborY="12410">
        <dgm:presLayoutVars>
          <dgm:chPref val="3"/>
        </dgm:presLayoutVars>
      </dgm:prSet>
      <dgm:spPr/>
      <dgm:t>
        <a:bodyPr/>
        <a:lstStyle/>
        <a:p>
          <a:endParaRPr lang="en-US"/>
        </a:p>
      </dgm:t>
    </dgm:pt>
    <dgm:pt modelId="{2F15D0B5-B599-4D33-943A-2F9AD0929E1C}" type="pres">
      <dgm:prSet presAssocID="{CB2EAA2A-17EA-40C8-9AF1-65A2EEC2789B}" presName="rootConnector" presStyleLbl="node3" presStyleIdx="7" presStyleCnt="10"/>
      <dgm:spPr/>
      <dgm:t>
        <a:bodyPr/>
        <a:lstStyle/>
        <a:p>
          <a:endParaRPr lang="en-US"/>
        </a:p>
      </dgm:t>
    </dgm:pt>
    <dgm:pt modelId="{652C31F1-3C92-46C5-A10E-4EAEF24DA2FE}" type="pres">
      <dgm:prSet presAssocID="{CB2EAA2A-17EA-40C8-9AF1-65A2EEC2789B}" presName="hierChild4" presStyleCnt="0"/>
      <dgm:spPr/>
    </dgm:pt>
    <dgm:pt modelId="{F9782BB3-2332-4993-9ED0-C76F1BAC86E9}" type="pres">
      <dgm:prSet presAssocID="{73635E6C-369A-466B-A2F0-19EA37421E50}" presName="Name50" presStyleLbl="parChTrans1D4" presStyleIdx="4" presStyleCnt="6"/>
      <dgm:spPr/>
      <dgm:t>
        <a:bodyPr/>
        <a:lstStyle/>
        <a:p>
          <a:endParaRPr lang="en-US"/>
        </a:p>
      </dgm:t>
    </dgm:pt>
    <dgm:pt modelId="{ACE3F01B-92D3-46B8-9DAF-DF4AB1114CEA}" type="pres">
      <dgm:prSet presAssocID="{727C8840-1328-4F54-B384-1778116AB4CA}" presName="hierRoot2" presStyleCnt="0">
        <dgm:presLayoutVars>
          <dgm:hierBranch val="init"/>
        </dgm:presLayoutVars>
      </dgm:prSet>
      <dgm:spPr/>
    </dgm:pt>
    <dgm:pt modelId="{1098C896-59DD-4E49-8BA0-A13694132FD6}" type="pres">
      <dgm:prSet presAssocID="{727C8840-1328-4F54-B384-1778116AB4CA}" presName="rootComposite" presStyleCnt="0"/>
      <dgm:spPr/>
    </dgm:pt>
    <dgm:pt modelId="{935DC132-3FA6-4F32-9429-E61E08C791C5}" type="pres">
      <dgm:prSet presAssocID="{727C8840-1328-4F54-B384-1778116AB4CA}" presName="rootText" presStyleLbl="node4" presStyleIdx="4" presStyleCnt="6">
        <dgm:presLayoutVars>
          <dgm:chPref val="3"/>
        </dgm:presLayoutVars>
      </dgm:prSet>
      <dgm:spPr/>
      <dgm:t>
        <a:bodyPr/>
        <a:lstStyle/>
        <a:p>
          <a:endParaRPr lang="en-US"/>
        </a:p>
      </dgm:t>
    </dgm:pt>
    <dgm:pt modelId="{26509AFA-F250-481E-A57C-98DB6C6EA379}" type="pres">
      <dgm:prSet presAssocID="{727C8840-1328-4F54-B384-1778116AB4CA}" presName="rootConnector" presStyleLbl="node4" presStyleIdx="4" presStyleCnt="6"/>
      <dgm:spPr/>
      <dgm:t>
        <a:bodyPr/>
        <a:lstStyle/>
        <a:p>
          <a:endParaRPr lang="en-US"/>
        </a:p>
      </dgm:t>
    </dgm:pt>
    <dgm:pt modelId="{58EA6ECE-5CC2-43A3-A419-FC4FE9F130F9}" type="pres">
      <dgm:prSet presAssocID="{727C8840-1328-4F54-B384-1778116AB4CA}" presName="hierChild4" presStyleCnt="0"/>
      <dgm:spPr/>
    </dgm:pt>
    <dgm:pt modelId="{3B753429-57C0-4AB4-9C7B-20AE100BB7A4}" type="pres">
      <dgm:prSet presAssocID="{727C8840-1328-4F54-B384-1778116AB4CA}" presName="hierChild5" presStyleCnt="0"/>
      <dgm:spPr/>
    </dgm:pt>
    <dgm:pt modelId="{A3BF0ED1-BF49-4CEA-9BF7-5DB398DB3EC0}" type="pres">
      <dgm:prSet presAssocID="{99F95C92-7038-4532-836A-7CF91F505794}" presName="Name50" presStyleLbl="parChTrans1D4" presStyleIdx="5" presStyleCnt="6"/>
      <dgm:spPr/>
      <dgm:t>
        <a:bodyPr/>
        <a:lstStyle/>
        <a:p>
          <a:endParaRPr lang="en-US"/>
        </a:p>
      </dgm:t>
    </dgm:pt>
    <dgm:pt modelId="{057D4268-AC1F-41BC-8955-D2237C84E4FA}" type="pres">
      <dgm:prSet presAssocID="{E18FA20A-9B57-475C-AE64-85589B97362D}" presName="hierRoot2" presStyleCnt="0">
        <dgm:presLayoutVars>
          <dgm:hierBranch val="init"/>
        </dgm:presLayoutVars>
      </dgm:prSet>
      <dgm:spPr/>
    </dgm:pt>
    <dgm:pt modelId="{4592D8DE-4497-4959-9535-F97BFF540D66}" type="pres">
      <dgm:prSet presAssocID="{E18FA20A-9B57-475C-AE64-85589B97362D}" presName="rootComposite" presStyleCnt="0"/>
      <dgm:spPr/>
    </dgm:pt>
    <dgm:pt modelId="{A2C7E2E4-7755-4E26-820D-69E9668AE6EF}" type="pres">
      <dgm:prSet presAssocID="{E18FA20A-9B57-475C-AE64-85589B97362D}" presName="rootText" presStyleLbl="node4" presStyleIdx="5" presStyleCnt="6">
        <dgm:presLayoutVars>
          <dgm:chPref val="3"/>
        </dgm:presLayoutVars>
      </dgm:prSet>
      <dgm:spPr/>
      <dgm:t>
        <a:bodyPr/>
        <a:lstStyle/>
        <a:p>
          <a:endParaRPr lang="en-US"/>
        </a:p>
      </dgm:t>
    </dgm:pt>
    <dgm:pt modelId="{2CE807A1-CAF9-463D-ABAB-F116D3B64667}" type="pres">
      <dgm:prSet presAssocID="{E18FA20A-9B57-475C-AE64-85589B97362D}" presName="rootConnector" presStyleLbl="node4" presStyleIdx="5" presStyleCnt="6"/>
      <dgm:spPr/>
      <dgm:t>
        <a:bodyPr/>
        <a:lstStyle/>
        <a:p>
          <a:endParaRPr lang="en-US"/>
        </a:p>
      </dgm:t>
    </dgm:pt>
    <dgm:pt modelId="{FEE76EB8-9EFC-4A30-90DC-7D3B65EEA447}" type="pres">
      <dgm:prSet presAssocID="{E18FA20A-9B57-475C-AE64-85589B97362D}" presName="hierChild4" presStyleCnt="0"/>
      <dgm:spPr/>
    </dgm:pt>
    <dgm:pt modelId="{73F6A8DD-AC5F-491E-80F3-DA0018A8F8E5}" type="pres">
      <dgm:prSet presAssocID="{E18FA20A-9B57-475C-AE64-85589B97362D}" presName="hierChild5" presStyleCnt="0"/>
      <dgm:spPr/>
    </dgm:pt>
    <dgm:pt modelId="{1752E87C-B13F-4EFB-92D6-3AFE22C3304D}" type="pres">
      <dgm:prSet presAssocID="{CB2EAA2A-17EA-40C8-9AF1-65A2EEC2789B}" presName="hierChild5" presStyleCnt="0"/>
      <dgm:spPr/>
    </dgm:pt>
    <dgm:pt modelId="{5882A55F-CBEE-471A-9095-8D7D1D745A19}" type="pres">
      <dgm:prSet presAssocID="{31ED7B20-15A4-496B-A652-AD191D5CC2C4}" presName="hierChild5" presStyleCnt="0"/>
      <dgm:spPr/>
    </dgm:pt>
    <dgm:pt modelId="{907DE9DE-0B06-474C-96B0-C573EE316ADE}" type="pres">
      <dgm:prSet presAssocID="{A5D9ECD1-D125-4224-92BA-418F619020AE}" presName="Name35" presStyleLbl="parChTrans1D2" presStyleIdx="4" presStyleCnt="5"/>
      <dgm:spPr/>
      <dgm:t>
        <a:bodyPr/>
        <a:lstStyle/>
        <a:p>
          <a:endParaRPr lang="en-US"/>
        </a:p>
      </dgm:t>
    </dgm:pt>
    <dgm:pt modelId="{617CB15A-1114-42C2-8529-338826E8B6CD}" type="pres">
      <dgm:prSet presAssocID="{52287C4E-AB46-4E31-B45A-38FFB425F5B6}" presName="hierRoot2" presStyleCnt="0">
        <dgm:presLayoutVars>
          <dgm:hierBranch val="init"/>
        </dgm:presLayoutVars>
      </dgm:prSet>
      <dgm:spPr/>
    </dgm:pt>
    <dgm:pt modelId="{8221B34D-CE6A-4DB0-85E5-F1F3044D8161}" type="pres">
      <dgm:prSet presAssocID="{52287C4E-AB46-4E31-B45A-38FFB425F5B6}" presName="rootComposite" presStyleCnt="0"/>
      <dgm:spPr/>
    </dgm:pt>
    <dgm:pt modelId="{78E45578-B495-4DC0-BD40-74B9068F2FC9}" type="pres">
      <dgm:prSet presAssocID="{52287C4E-AB46-4E31-B45A-38FFB425F5B6}" presName="rootText" presStyleLbl="node2" presStyleIdx="4" presStyleCnt="5">
        <dgm:presLayoutVars>
          <dgm:chPref val="3"/>
        </dgm:presLayoutVars>
      </dgm:prSet>
      <dgm:spPr/>
      <dgm:t>
        <a:bodyPr/>
        <a:lstStyle/>
        <a:p>
          <a:endParaRPr lang="en-US"/>
        </a:p>
      </dgm:t>
    </dgm:pt>
    <dgm:pt modelId="{436DA3BB-E7A4-48F0-B0DE-4FA9CD1BE67E}" type="pres">
      <dgm:prSet presAssocID="{52287C4E-AB46-4E31-B45A-38FFB425F5B6}" presName="rootConnector" presStyleLbl="node2" presStyleIdx="4" presStyleCnt="5"/>
      <dgm:spPr/>
      <dgm:t>
        <a:bodyPr/>
        <a:lstStyle/>
        <a:p>
          <a:endParaRPr lang="en-US"/>
        </a:p>
      </dgm:t>
    </dgm:pt>
    <dgm:pt modelId="{9DE9D75B-4F14-4452-B59C-09872CC1214D}" type="pres">
      <dgm:prSet presAssocID="{52287C4E-AB46-4E31-B45A-38FFB425F5B6}" presName="hierChild4" presStyleCnt="0"/>
      <dgm:spPr/>
    </dgm:pt>
    <dgm:pt modelId="{334DD116-04CA-4D61-ACCC-973DAE768CD1}" type="pres">
      <dgm:prSet presAssocID="{42F378C1-53EE-48D2-BF53-65DC94EF911A}" presName="Name37" presStyleLbl="parChTrans1D3" presStyleIdx="8" presStyleCnt="10"/>
      <dgm:spPr/>
      <dgm:t>
        <a:bodyPr/>
        <a:lstStyle/>
        <a:p>
          <a:endParaRPr lang="en-US"/>
        </a:p>
      </dgm:t>
    </dgm:pt>
    <dgm:pt modelId="{6F2390CA-3CF3-455E-A542-574E6F4C17EA}" type="pres">
      <dgm:prSet presAssocID="{13C093BB-77EA-45D9-94BD-5FAC55A554E7}" presName="hierRoot2" presStyleCnt="0">
        <dgm:presLayoutVars>
          <dgm:hierBranch val="init"/>
        </dgm:presLayoutVars>
      </dgm:prSet>
      <dgm:spPr/>
    </dgm:pt>
    <dgm:pt modelId="{93646CF9-A973-4649-A8F4-6F4211DD1D27}" type="pres">
      <dgm:prSet presAssocID="{13C093BB-77EA-45D9-94BD-5FAC55A554E7}" presName="rootComposite" presStyleCnt="0"/>
      <dgm:spPr/>
    </dgm:pt>
    <dgm:pt modelId="{CB1ACF8C-5308-4A30-A6EB-C4D8B079BBB7}" type="pres">
      <dgm:prSet presAssocID="{13C093BB-77EA-45D9-94BD-5FAC55A554E7}" presName="rootText" presStyleLbl="node3" presStyleIdx="8" presStyleCnt="10">
        <dgm:presLayoutVars>
          <dgm:chPref val="3"/>
        </dgm:presLayoutVars>
      </dgm:prSet>
      <dgm:spPr/>
      <dgm:t>
        <a:bodyPr/>
        <a:lstStyle/>
        <a:p>
          <a:endParaRPr lang="en-US"/>
        </a:p>
      </dgm:t>
    </dgm:pt>
    <dgm:pt modelId="{57B53FC4-A292-4B24-8172-E750E2739A09}" type="pres">
      <dgm:prSet presAssocID="{13C093BB-77EA-45D9-94BD-5FAC55A554E7}" presName="rootConnector" presStyleLbl="node3" presStyleIdx="8" presStyleCnt="10"/>
      <dgm:spPr/>
      <dgm:t>
        <a:bodyPr/>
        <a:lstStyle/>
        <a:p>
          <a:endParaRPr lang="en-US"/>
        </a:p>
      </dgm:t>
    </dgm:pt>
    <dgm:pt modelId="{1564CB24-AAE6-41A0-85DC-7C8848D14910}" type="pres">
      <dgm:prSet presAssocID="{13C093BB-77EA-45D9-94BD-5FAC55A554E7}" presName="hierChild4" presStyleCnt="0"/>
      <dgm:spPr/>
    </dgm:pt>
    <dgm:pt modelId="{051560BB-4BE7-44C5-B4E8-B6004566E4D1}" type="pres">
      <dgm:prSet presAssocID="{13C093BB-77EA-45D9-94BD-5FAC55A554E7}" presName="hierChild5" presStyleCnt="0"/>
      <dgm:spPr/>
    </dgm:pt>
    <dgm:pt modelId="{2B89E231-EB00-46A9-B774-C76316A428EC}" type="pres">
      <dgm:prSet presAssocID="{CB22AA64-15C4-4015-B680-CF38F6374211}" presName="Name37" presStyleLbl="parChTrans1D3" presStyleIdx="9" presStyleCnt="10"/>
      <dgm:spPr/>
      <dgm:t>
        <a:bodyPr/>
        <a:lstStyle/>
        <a:p>
          <a:endParaRPr lang="en-US"/>
        </a:p>
      </dgm:t>
    </dgm:pt>
    <dgm:pt modelId="{ADD1713F-1047-49F6-A350-8B0CCB75960D}" type="pres">
      <dgm:prSet presAssocID="{21D2D1C2-3303-4BAC-BE8E-03F74E7D914C}" presName="hierRoot2" presStyleCnt="0">
        <dgm:presLayoutVars>
          <dgm:hierBranch val="init"/>
        </dgm:presLayoutVars>
      </dgm:prSet>
      <dgm:spPr/>
    </dgm:pt>
    <dgm:pt modelId="{12EC7233-0CA2-46A5-B72B-62D8D6F0C037}" type="pres">
      <dgm:prSet presAssocID="{21D2D1C2-3303-4BAC-BE8E-03F74E7D914C}" presName="rootComposite" presStyleCnt="0"/>
      <dgm:spPr/>
    </dgm:pt>
    <dgm:pt modelId="{69FF253D-C43D-482E-8A2B-6160FEB27076}" type="pres">
      <dgm:prSet presAssocID="{21D2D1C2-3303-4BAC-BE8E-03F74E7D914C}" presName="rootText" presStyleLbl="node3" presStyleIdx="9" presStyleCnt="10">
        <dgm:presLayoutVars>
          <dgm:chPref val="3"/>
        </dgm:presLayoutVars>
      </dgm:prSet>
      <dgm:spPr/>
      <dgm:t>
        <a:bodyPr/>
        <a:lstStyle/>
        <a:p>
          <a:endParaRPr lang="en-US"/>
        </a:p>
      </dgm:t>
    </dgm:pt>
    <dgm:pt modelId="{6FE9D310-968B-4A98-87BF-4143B0A81745}" type="pres">
      <dgm:prSet presAssocID="{21D2D1C2-3303-4BAC-BE8E-03F74E7D914C}" presName="rootConnector" presStyleLbl="node3" presStyleIdx="9" presStyleCnt="10"/>
      <dgm:spPr/>
      <dgm:t>
        <a:bodyPr/>
        <a:lstStyle/>
        <a:p>
          <a:endParaRPr lang="en-US"/>
        </a:p>
      </dgm:t>
    </dgm:pt>
    <dgm:pt modelId="{57C51CB7-85F0-4DC5-B031-1F5F186A713F}" type="pres">
      <dgm:prSet presAssocID="{21D2D1C2-3303-4BAC-BE8E-03F74E7D914C}" presName="hierChild4" presStyleCnt="0"/>
      <dgm:spPr/>
    </dgm:pt>
    <dgm:pt modelId="{181C2B0F-0646-4505-A761-7A03E634F642}" type="pres">
      <dgm:prSet presAssocID="{21D2D1C2-3303-4BAC-BE8E-03F74E7D914C}" presName="hierChild5" presStyleCnt="0"/>
      <dgm:spPr/>
    </dgm:pt>
    <dgm:pt modelId="{B371D38C-4EF4-4B1B-A61F-E337C23D7250}" type="pres">
      <dgm:prSet presAssocID="{52287C4E-AB46-4E31-B45A-38FFB425F5B6}" presName="hierChild5" presStyleCnt="0"/>
      <dgm:spPr/>
    </dgm:pt>
    <dgm:pt modelId="{988F2472-BA79-4038-80ED-DECAC2568E3F}" type="pres">
      <dgm:prSet presAssocID="{BCA87934-B1D7-4390-ADFD-B92925D6DD09}" presName="hierChild3" presStyleCnt="0"/>
      <dgm:spPr/>
    </dgm:pt>
  </dgm:ptLst>
  <dgm:cxnLst>
    <dgm:cxn modelId="{530D748C-5285-40E9-B37E-77CFE5E9F76C}" type="presOf" srcId="{B1AE3970-02AE-4381-83F2-05A0B721C225}" destId="{0090D891-7602-428B-86F2-BADC0AC7391E}" srcOrd="1" destOrd="0" presId="urn:microsoft.com/office/officeart/2005/8/layout/orgChart1"/>
    <dgm:cxn modelId="{B077D83B-B592-4C2E-8E15-94E1A452B946}" type="presOf" srcId="{CF9735B0-8512-417D-BEFD-0E92421DEFFD}" destId="{D393BB87-4360-4976-9499-66E57FD104F5}" srcOrd="0" destOrd="0" presId="urn:microsoft.com/office/officeart/2005/8/layout/orgChart1"/>
    <dgm:cxn modelId="{D55E4E66-8E46-4CB4-8983-51B16F35E42D}" type="presOf" srcId="{55CC612F-6D55-4919-BE74-9D6636E04F6E}" destId="{1C650F1F-55B6-49C9-A538-7C2B26005CB7}" srcOrd="1" destOrd="0" presId="urn:microsoft.com/office/officeart/2005/8/layout/orgChart1"/>
    <dgm:cxn modelId="{ACC92DE2-C784-482A-809A-2C0CD16BD0DB}" srcId="{F81E0A06-6020-4278-BFE0-9A64C817F106}" destId="{BE11E23B-1AFA-4C33-B9E4-A5626FC925D4}" srcOrd="0" destOrd="0" parTransId="{355C8B89-15D5-44E7-ACF9-12DACC487B3B}" sibTransId="{E5124607-AF0B-4E1C-A89B-49BCF031A43D}"/>
    <dgm:cxn modelId="{C6D2E0A0-35A9-48E7-B6FB-20556E2C636F}" srcId="{55CC612F-6D55-4919-BE74-9D6636E04F6E}" destId="{B1AE3970-02AE-4381-83F2-05A0B721C225}" srcOrd="1" destOrd="0" parTransId="{E47EA7A2-56CC-44FD-90B7-F82E733CF99A}" sibTransId="{4F414883-2229-4077-AC2A-BC77BAAFFDA1}"/>
    <dgm:cxn modelId="{585B1908-285B-4FCB-A04C-7E114424CBC8}" type="presOf" srcId="{E18FA20A-9B57-475C-AE64-85589B97362D}" destId="{A2C7E2E4-7755-4E26-820D-69E9668AE6EF}" srcOrd="0" destOrd="0" presId="urn:microsoft.com/office/officeart/2005/8/layout/orgChart1"/>
    <dgm:cxn modelId="{AC8217D1-5814-4E9B-AEDE-34F71B43A6B5}" type="presOf" srcId="{5FC30A59-4E48-41B7-AFD3-7B421C14B873}" destId="{4AFB37E8-82BA-48D6-8A77-DA66787B34F0}" srcOrd="0" destOrd="0" presId="urn:microsoft.com/office/officeart/2005/8/layout/orgChart1"/>
    <dgm:cxn modelId="{251B824A-8FF4-46E2-9B37-5723B6D2F2AD}" type="presOf" srcId="{BCA87934-B1D7-4390-ADFD-B92925D6DD09}" destId="{E79C663A-756E-444A-A76E-C52FE33F03B9}" srcOrd="1" destOrd="0" presId="urn:microsoft.com/office/officeart/2005/8/layout/orgChart1"/>
    <dgm:cxn modelId="{D7FEBB30-9ADC-4FA2-9D6C-6F3DB7EB8D84}" type="presOf" srcId="{FAB8ACFC-3907-47A5-8E6B-1E7370AF0C13}" destId="{ABD76C06-CF9E-45E1-83F7-6BE97B4AE5A2}" srcOrd="1" destOrd="0" presId="urn:microsoft.com/office/officeart/2005/8/layout/orgChart1"/>
    <dgm:cxn modelId="{6886D914-E9BB-4EDA-8902-107D40B8D57D}" type="presOf" srcId="{355C8B89-15D5-44E7-ACF9-12DACC487B3B}" destId="{E6649469-24CF-49CD-AFFC-F32C0D0B1989}" srcOrd="0" destOrd="0" presId="urn:microsoft.com/office/officeart/2005/8/layout/orgChart1"/>
    <dgm:cxn modelId="{919C2311-C944-4C1B-9279-C2543858BA38}" type="presOf" srcId="{13C093BB-77EA-45D9-94BD-5FAC55A554E7}" destId="{57B53FC4-A292-4B24-8172-E750E2739A09}" srcOrd="1" destOrd="0" presId="urn:microsoft.com/office/officeart/2005/8/layout/orgChart1"/>
    <dgm:cxn modelId="{02FD1439-194D-49EA-95FE-234D6005519F}" type="presOf" srcId="{52672B31-C3C4-4E37-8E32-645F9E8F5A75}" destId="{F5ECA37D-DD1C-4AF8-A87E-8AB0219BB85E}" srcOrd="0" destOrd="0" presId="urn:microsoft.com/office/officeart/2005/8/layout/orgChart1"/>
    <dgm:cxn modelId="{90D116F2-9CAD-4B9E-8C77-E510B2B293C8}" type="presOf" srcId="{5EE773D0-93B5-45F6-9AFD-49E5E7639874}" destId="{3328CF68-1295-46F3-B255-42557C9A06E0}" srcOrd="0" destOrd="0" presId="urn:microsoft.com/office/officeart/2005/8/layout/orgChart1"/>
    <dgm:cxn modelId="{EA02DED6-EAE8-4D17-A84A-AE85AE804DD6}" type="presOf" srcId="{8C31BBFC-83FD-448C-929F-34E506E36237}" destId="{B0D4457B-14E6-4985-8326-13E40AE421CB}" srcOrd="0" destOrd="0" presId="urn:microsoft.com/office/officeart/2005/8/layout/orgChart1"/>
    <dgm:cxn modelId="{01D421C2-BD73-4932-8403-3551A98B62D5}" type="presOf" srcId="{BE11E23B-1AFA-4C33-B9E4-A5626FC925D4}" destId="{89FDCBD8-48B2-4712-843B-B2F714FCD9EA}" srcOrd="1" destOrd="0" presId="urn:microsoft.com/office/officeart/2005/8/layout/orgChart1"/>
    <dgm:cxn modelId="{C6A3C907-FED6-4712-8B5A-8BEE3F4CEB8A}" type="presOf" srcId="{5EA85322-C343-4DB5-97F0-B95831197E98}" destId="{ED99D456-1CB0-40CF-8982-7A227DC9E5D1}" srcOrd="0" destOrd="0" presId="urn:microsoft.com/office/officeart/2005/8/layout/orgChart1"/>
    <dgm:cxn modelId="{9C806B4B-5214-4E15-A291-55DE53201B1D}" type="presOf" srcId="{FAB8ACFC-3907-47A5-8E6B-1E7370AF0C13}" destId="{80925958-D7A9-42FB-BDC0-2A8167AFD339}" srcOrd="0" destOrd="0" presId="urn:microsoft.com/office/officeart/2005/8/layout/orgChart1"/>
    <dgm:cxn modelId="{56153834-3E5A-4C6F-80D4-3586C0CB6EB8}" type="presOf" srcId="{78D9114A-6C6E-4465-B288-D933B5E75641}" destId="{8A40D894-3DE5-41A0-8148-C3E02B81BA6D}" srcOrd="1" destOrd="0" presId="urn:microsoft.com/office/officeart/2005/8/layout/orgChart1"/>
    <dgm:cxn modelId="{5B485568-A25B-42F5-A2D0-71A4DD7E2F94}" type="presOf" srcId="{7B381FCD-D709-4229-87C4-C042C3AEE01D}" destId="{9BFEABE5-3AFF-4FDF-A448-FDEBEFF53F00}" srcOrd="1" destOrd="0" presId="urn:microsoft.com/office/officeart/2005/8/layout/orgChart1"/>
    <dgm:cxn modelId="{F1F52E71-A34E-4545-A003-CBB0DD5363DC}" srcId="{52287C4E-AB46-4E31-B45A-38FFB425F5B6}" destId="{21D2D1C2-3303-4BAC-BE8E-03F74E7D914C}" srcOrd="1" destOrd="0" parTransId="{CB22AA64-15C4-4015-B680-CF38F6374211}" sibTransId="{B759A36C-505B-4B2F-B633-8E6D7220FD8D}"/>
    <dgm:cxn modelId="{4E0668AA-B5FD-4657-A88D-E1A1282D7945}" type="presOf" srcId="{F9B6FB0D-AF9B-4D30-BB90-B648DA573CEA}" destId="{C0C921D0-0E9D-43C0-8FA9-46BF36F2579B}" srcOrd="0" destOrd="0" presId="urn:microsoft.com/office/officeart/2005/8/layout/orgChart1"/>
    <dgm:cxn modelId="{586C53EE-2305-4BCE-A19A-2FBA5B4B9392}" srcId="{FAB8ACFC-3907-47A5-8E6B-1E7370AF0C13}" destId="{E2E8CF09-A24D-46DB-8D98-EC63BC825C6B}" srcOrd="1" destOrd="0" parTransId="{C57CFA27-0C58-4CA6-B8DB-E2159D488A90}" sibTransId="{0F74F7D9-2CC3-40DA-8A7E-633AA4652FB0}"/>
    <dgm:cxn modelId="{4181C38D-2959-4256-9352-9F4B2CC4D74B}" type="presOf" srcId="{E2E8CF09-A24D-46DB-8D98-EC63BC825C6B}" destId="{DA82523F-9257-44C1-B6D3-FD104037461D}" srcOrd="1" destOrd="0" presId="urn:microsoft.com/office/officeart/2005/8/layout/orgChart1"/>
    <dgm:cxn modelId="{9E619C55-5C51-4180-8896-E786B0D62EF1}" type="presOf" srcId="{986DCF80-CE82-4561-8E5F-6D75715F226F}" destId="{3824E8E1-8BF0-4D07-A04A-EE3DFA2DB381}" srcOrd="0" destOrd="0" presId="urn:microsoft.com/office/officeart/2005/8/layout/orgChart1"/>
    <dgm:cxn modelId="{278FBEE3-5180-48B0-BE61-5814505F4E29}" type="presOf" srcId="{615C9B79-6839-4CC7-82CF-3ACD139CE4F9}" destId="{CC02D055-760D-4E31-A08C-1383D6CF81B0}" srcOrd="0" destOrd="0" presId="urn:microsoft.com/office/officeart/2005/8/layout/orgChart1"/>
    <dgm:cxn modelId="{D913AF91-3D2F-4762-A0C2-B94440CFE434}" srcId="{BCA87934-B1D7-4390-ADFD-B92925D6DD09}" destId="{55CC612F-6D55-4919-BE74-9D6636E04F6E}" srcOrd="0" destOrd="0" parTransId="{CF9735B0-8512-417D-BEFD-0E92421DEFFD}" sibTransId="{6E63C7A7-F487-4A24-A958-4413872FACB6}"/>
    <dgm:cxn modelId="{30D98658-039A-46A6-A6AC-65C4D9A5F220}" type="presOf" srcId="{52287C4E-AB46-4E31-B45A-38FFB425F5B6}" destId="{78E45578-B495-4DC0-BD40-74B9068F2FC9}" srcOrd="0" destOrd="0" presId="urn:microsoft.com/office/officeart/2005/8/layout/orgChart1"/>
    <dgm:cxn modelId="{002B6254-A6AD-403F-92B4-5B594415F3F7}" type="presOf" srcId="{7B381FCD-D709-4229-87C4-C042C3AEE01D}" destId="{2CC255A0-042C-4306-BA37-18CDF7C9A720}" srcOrd="0" destOrd="0" presId="urn:microsoft.com/office/officeart/2005/8/layout/orgChart1"/>
    <dgm:cxn modelId="{B9253616-935B-4BDE-8F2E-1B374A09F746}" type="presOf" srcId="{E3A28F1D-F25F-4EB5-9F6D-7011FB5E5D0E}" destId="{CE285313-FE03-4CD1-9BF7-B192603BA260}" srcOrd="0" destOrd="0" presId="urn:microsoft.com/office/officeart/2005/8/layout/orgChart1"/>
    <dgm:cxn modelId="{99EFD420-DBCC-496D-9470-00C5B4B4B704}" type="presOf" srcId="{267C475A-97D8-47F3-8FF0-F961FC02F05E}" destId="{F29A5E27-9DD6-4DB5-9F08-13C3DF8B2EB4}" srcOrd="0" destOrd="0" presId="urn:microsoft.com/office/officeart/2005/8/layout/orgChart1"/>
    <dgm:cxn modelId="{1BE1773C-8CE0-4701-B305-597334E20C68}" type="presOf" srcId="{CB22AA64-15C4-4015-B680-CF38F6374211}" destId="{2B89E231-EB00-46A9-B774-C76316A428EC}" srcOrd="0" destOrd="0" presId="urn:microsoft.com/office/officeart/2005/8/layout/orgChart1"/>
    <dgm:cxn modelId="{34451E5B-BED8-486C-AACE-94B535653C85}" srcId="{BCA87934-B1D7-4390-ADFD-B92925D6DD09}" destId="{F81E0A06-6020-4278-BFE0-9A64C817F106}" srcOrd="2" destOrd="0" parTransId="{729E15CF-E44D-42A1-A1F0-9551C931567D}" sibTransId="{68FE0437-564F-4AC8-954B-EC7BF602B541}"/>
    <dgm:cxn modelId="{0E80B06D-0711-454E-8E88-EF4AD7F13B87}" srcId="{BCA87934-B1D7-4390-ADFD-B92925D6DD09}" destId="{52287C4E-AB46-4E31-B45A-38FFB425F5B6}" srcOrd="4" destOrd="0" parTransId="{A5D9ECD1-D125-4224-92BA-418F619020AE}" sibTransId="{2C3F419B-2E0F-4881-A197-72C3EB82AC81}"/>
    <dgm:cxn modelId="{9CECA63D-3773-45E4-8C21-2DB0414859A2}" srcId="{55CC612F-6D55-4919-BE74-9D6636E04F6E}" destId="{5EE773D0-93B5-45F6-9AFD-49E5E7639874}" srcOrd="0" destOrd="0" parTransId="{50BCB220-3F52-4E70-BA59-FC49EF14D66A}" sibTransId="{6C99CDAD-9C99-4797-9E16-08DC6BAA7C24}"/>
    <dgm:cxn modelId="{0504C5C7-B1DE-4FC9-99C6-7BDDE68704FF}" type="presOf" srcId="{729E15CF-E44D-42A1-A1F0-9551C931567D}" destId="{94375A65-235C-4F77-9FF2-3BCF7B05EC57}" srcOrd="0" destOrd="0" presId="urn:microsoft.com/office/officeart/2005/8/layout/orgChart1"/>
    <dgm:cxn modelId="{FF00934A-CFA8-4E51-90DD-FDF7630C4476}" type="presOf" srcId="{73635E6C-369A-466B-A2F0-19EA37421E50}" destId="{F9782BB3-2332-4993-9ED0-C76F1BAC86E9}" srcOrd="0" destOrd="0" presId="urn:microsoft.com/office/officeart/2005/8/layout/orgChart1"/>
    <dgm:cxn modelId="{768DE415-AE19-4315-8E8F-55AE8AE2E571}" srcId="{52287C4E-AB46-4E31-B45A-38FFB425F5B6}" destId="{13C093BB-77EA-45D9-94BD-5FAC55A554E7}" srcOrd="0" destOrd="0" parTransId="{42F378C1-53EE-48D2-BF53-65DC94EF911A}" sibTransId="{51777E52-7601-4709-8636-B2DDA0C6B0DF}"/>
    <dgm:cxn modelId="{CFAD8C37-4983-465E-A8B1-EA354B161321}" type="presOf" srcId="{31ED7B20-15A4-496B-A652-AD191D5CC2C4}" destId="{0EAAED3D-5916-4196-BE59-5CA2117970FF}" srcOrd="0" destOrd="0" presId="urn:microsoft.com/office/officeart/2005/8/layout/orgChart1"/>
    <dgm:cxn modelId="{4A3C0455-0836-4E98-966A-9F9F4B520BF5}" type="presOf" srcId="{F81E0A06-6020-4278-BFE0-9A64C817F106}" destId="{6AF5D02D-DA0D-405A-964A-44E9367BF5BA}" srcOrd="0" destOrd="0" presId="urn:microsoft.com/office/officeart/2005/8/layout/orgChart1"/>
    <dgm:cxn modelId="{A9FD3E25-3F0E-4E59-B2D7-BBEE068B32CA}" srcId="{B1AE3970-02AE-4381-83F2-05A0B721C225}" destId="{8EE0135E-52E1-43AC-B3BE-475C3D468D37}" srcOrd="1" destOrd="0" parTransId="{F9B6FB0D-AF9B-4D30-BB90-B648DA573CEA}" sibTransId="{D566C156-BDA1-42E6-B109-7BE1D57A2FBC}"/>
    <dgm:cxn modelId="{AAC6B9C4-65CF-4EA6-ACDD-5BA4F1970545}" type="presOf" srcId="{B1AE3970-02AE-4381-83F2-05A0B721C225}" destId="{6FC5AAD9-3846-4401-9AE9-4B1FFDAAEB02}" srcOrd="0" destOrd="0" presId="urn:microsoft.com/office/officeart/2005/8/layout/orgChart1"/>
    <dgm:cxn modelId="{2C21AD98-43A4-40FB-AB2E-E9F06B33E54A}" type="presOf" srcId="{E18FA20A-9B57-475C-AE64-85589B97362D}" destId="{2CE807A1-CAF9-463D-ABAB-F116D3B64667}" srcOrd="1" destOrd="0" presId="urn:microsoft.com/office/officeart/2005/8/layout/orgChart1"/>
    <dgm:cxn modelId="{B9E035E9-0165-444E-9C80-F0675BEBDDEF}" type="presOf" srcId="{78D9114A-6C6E-4465-B288-D933B5E75641}" destId="{A97A5F2C-A93D-4E75-97DB-AB39F17F9C0E}" srcOrd="0" destOrd="0" presId="urn:microsoft.com/office/officeart/2005/8/layout/orgChart1"/>
    <dgm:cxn modelId="{F286D3A6-D1BE-4C74-B389-9D76EA03707C}" type="presOf" srcId="{A2C5D662-C67F-48E7-B6E7-6AC284B89AA2}" destId="{A4763789-C400-4904-AE20-5309BA0EB17E}" srcOrd="0" destOrd="0" presId="urn:microsoft.com/office/officeart/2005/8/layout/orgChart1"/>
    <dgm:cxn modelId="{B0FCBC3E-CD93-4143-A10E-BEBB0B460D27}" type="presOf" srcId="{5EE773D0-93B5-45F6-9AFD-49E5E7639874}" destId="{745A736F-0CE6-4D83-8D4C-D60EF8246E06}" srcOrd="1" destOrd="0" presId="urn:microsoft.com/office/officeart/2005/8/layout/orgChart1"/>
    <dgm:cxn modelId="{2DC3E919-2189-4C50-BE3D-00DA3BC4E761}" type="presOf" srcId="{C76C535C-5088-483F-AC31-3E26C5830452}" destId="{11A47183-9566-4AAA-9799-8C1CCFD82C48}" srcOrd="0" destOrd="0" presId="urn:microsoft.com/office/officeart/2005/8/layout/orgChart1"/>
    <dgm:cxn modelId="{1061301E-10A8-4341-81D1-702084A78080}" type="presOf" srcId="{BCA87934-B1D7-4390-ADFD-B92925D6DD09}" destId="{A80FB6AF-7AB5-40E2-9D76-1E557AE4AF29}" srcOrd="0" destOrd="0" presId="urn:microsoft.com/office/officeart/2005/8/layout/orgChart1"/>
    <dgm:cxn modelId="{D2660F64-6485-4DF3-A323-0B42AB3442A1}" type="presOf" srcId="{8EE0135E-52E1-43AC-B3BE-475C3D468D37}" destId="{69C564A3-0550-4605-BACF-161C938082CB}" srcOrd="1" destOrd="0" presId="urn:microsoft.com/office/officeart/2005/8/layout/orgChart1"/>
    <dgm:cxn modelId="{258A0F2F-1848-4212-B53B-E3D92EFD6225}" type="presOf" srcId="{C9C08F39-E098-4C3D-9E90-5C3F902C9CD0}" destId="{D387A43A-8E95-44FF-BD5F-5120516C1B5F}" srcOrd="0" destOrd="0" presId="urn:microsoft.com/office/officeart/2005/8/layout/orgChart1"/>
    <dgm:cxn modelId="{39EAFBF1-8BA5-4495-8BD2-BE2487D82608}" srcId="{B1AE3970-02AE-4381-83F2-05A0B721C225}" destId="{615C9B79-6839-4CC7-82CF-3ACD139CE4F9}" srcOrd="0" destOrd="0" parTransId="{A2C5D662-C67F-48E7-B6E7-6AC284B89AA2}" sibTransId="{BF391A4A-5DFC-4699-A4D4-7BCCF1E9AB7D}"/>
    <dgm:cxn modelId="{ACC69C3B-2EF1-4B60-AF56-401CE237F3B8}" srcId="{BE11E23B-1AFA-4C33-B9E4-A5626FC925D4}" destId="{52672B31-C3C4-4E37-8E32-645F9E8F5A75}" srcOrd="1" destOrd="0" parTransId="{C76C535C-5088-483F-AC31-3E26C5830452}" sibTransId="{A25E510E-2D0A-43D5-A2A4-09A61C832914}"/>
    <dgm:cxn modelId="{E5802F35-48FE-437A-88E2-02E27B02BF45}" type="presOf" srcId="{615C9B79-6839-4CC7-82CF-3ACD139CE4F9}" destId="{81CDC541-A5C3-4AC6-97B4-D49BFF4DAA3D}" srcOrd="1" destOrd="0" presId="urn:microsoft.com/office/officeart/2005/8/layout/orgChart1"/>
    <dgm:cxn modelId="{B10C4FDC-786E-44BA-B9A1-4FA24ADC2E4D}" type="presOf" srcId="{8EE0135E-52E1-43AC-B3BE-475C3D468D37}" destId="{D482956F-8B09-40DE-98C0-0D6DDC3A4A07}" srcOrd="0" destOrd="0" presId="urn:microsoft.com/office/officeart/2005/8/layout/orgChart1"/>
    <dgm:cxn modelId="{828EF71D-D0DC-4F5D-ACF4-C97E2C5E9DE3}" type="presOf" srcId="{42F378C1-53EE-48D2-BF53-65DC94EF911A}" destId="{334DD116-04CA-4D61-ACCC-973DAE768CD1}" srcOrd="0" destOrd="0" presId="urn:microsoft.com/office/officeart/2005/8/layout/orgChart1"/>
    <dgm:cxn modelId="{13572A5A-BA99-4046-B853-CBA5A6ECE3DF}" type="presOf" srcId="{99F95C92-7038-4532-836A-7CF91F505794}" destId="{A3BF0ED1-BF49-4CEA-9BF7-5DB398DB3EC0}" srcOrd="0" destOrd="0" presId="urn:microsoft.com/office/officeart/2005/8/layout/orgChart1"/>
    <dgm:cxn modelId="{91612603-21FA-4686-B502-E410B1D4D192}" type="presOf" srcId="{50BCB220-3F52-4E70-BA59-FC49EF14D66A}" destId="{2EDB53F4-CBAF-4036-A0C5-B41C93691054}" srcOrd="0" destOrd="0" presId="urn:microsoft.com/office/officeart/2005/8/layout/orgChart1"/>
    <dgm:cxn modelId="{73730B78-D6F9-48B7-9454-061563DAE354}" type="presOf" srcId="{CE79EFE2-7D3C-4625-B37F-5B6D8A4D7669}" destId="{630163C9-28A1-4C32-B290-4D612A306BBC}" srcOrd="1" destOrd="0" presId="urn:microsoft.com/office/officeart/2005/8/layout/orgChart1"/>
    <dgm:cxn modelId="{09DC3CBD-65A7-4BF8-BD92-7C813C6655AC}" srcId="{BCA87934-B1D7-4390-ADFD-B92925D6DD09}" destId="{31ED7B20-15A4-496B-A652-AD191D5CC2C4}" srcOrd="3" destOrd="0" parTransId="{5EA85322-C343-4DB5-97F0-B95831197E98}" sibTransId="{3DFB792F-5919-4E02-8019-A1644E0B777A}"/>
    <dgm:cxn modelId="{16776C87-5166-4F8F-A74C-CC4E6323532A}" type="presOf" srcId="{22BF969E-D840-4206-8F19-CAA217784E95}" destId="{4EF0697C-3786-403C-AD02-057B8B71CC16}" srcOrd="1" destOrd="0" presId="urn:microsoft.com/office/officeart/2005/8/layout/orgChart1"/>
    <dgm:cxn modelId="{73F055C9-0603-40E9-BBED-C1C42283B0F5}" type="presOf" srcId="{CB2EAA2A-17EA-40C8-9AF1-65A2EEC2789B}" destId="{DA102A61-7BF9-4B16-A7FF-F39C8EDC9939}" srcOrd="0" destOrd="0" presId="urn:microsoft.com/office/officeart/2005/8/layout/orgChart1"/>
    <dgm:cxn modelId="{637DE6C9-1732-410C-86C2-44337B33BD12}" type="presOf" srcId="{727C8840-1328-4F54-B384-1778116AB4CA}" destId="{935DC132-3FA6-4F32-9429-E61E08C791C5}" srcOrd="0" destOrd="0" presId="urn:microsoft.com/office/officeart/2005/8/layout/orgChart1"/>
    <dgm:cxn modelId="{E40E4D04-EAA5-489A-94E0-C92BDDAC8AE0}" srcId="{CB2EAA2A-17EA-40C8-9AF1-65A2EEC2789B}" destId="{E18FA20A-9B57-475C-AE64-85589B97362D}" srcOrd="1" destOrd="0" parTransId="{99F95C92-7038-4532-836A-7CF91F505794}" sibTransId="{9AA5A64E-F1C6-4486-8DE2-D10D2AD0F4D1}"/>
    <dgm:cxn modelId="{FB8C6938-F3F3-45F6-90EE-BA99FF3C1BDE}" type="presOf" srcId="{55CC612F-6D55-4919-BE74-9D6636E04F6E}" destId="{FB2E09A0-3951-481A-9C56-6989532AE491}" srcOrd="0" destOrd="0" presId="urn:microsoft.com/office/officeart/2005/8/layout/orgChart1"/>
    <dgm:cxn modelId="{8C076A7D-D208-4674-A094-16824B2DCBF1}" type="presOf" srcId="{E2E8CF09-A24D-46DB-8D98-EC63BC825C6B}" destId="{E1C8CBEB-0D5D-4BBC-8784-EF4102F237A2}" srcOrd="0" destOrd="0" presId="urn:microsoft.com/office/officeart/2005/8/layout/orgChart1"/>
    <dgm:cxn modelId="{3CCFC76E-F22E-4BFC-8BD3-D0A3C5BA7142}" srcId="{BCA87934-B1D7-4390-ADFD-B92925D6DD09}" destId="{FAB8ACFC-3907-47A5-8E6B-1E7370AF0C13}" srcOrd="1" destOrd="0" parTransId="{267C475A-97D8-47F3-8FF0-F961FC02F05E}" sibTransId="{74D69287-1A86-40D8-8295-4341E3FE4DAC}"/>
    <dgm:cxn modelId="{FD437602-74EE-4A3A-A4D6-7DB2CB2AE376}" type="presOf" srcId="{21D2D1C2-3303-4BAC-BE8E-03F74E7D914C}" destId="{69FF253D-C43D-482E-8A2B-6160FEB27076}" srcOrd="0" destOrd="0" presId="urn:microsoft.com/office/officeart/2005/8/layout/orgChart1"/>
    <dgm:cxn modelId="{FC960E87-6BC4-4BBA-A831-1A6B26A09033}" type="presOf" srcId="{F81E0A06-6020-4278-BFE0-9A64C817F106}" destId="{F391F2D3-796F-44CA-BDFB-995BE38641A7}" srcOrd="1" destOrd="0" presId="urn:microsoft.com/office/officeart/2005/8/layout/orgChart1"/>
    <dgm:cxn modelId="{AD44B88F-53D9-4D79-A768-0FFB6F80A2BD}" srcId="{BE11E23B-1AFA-4C33-B9E4-A5626FC925D4}" destId="{22BF969E-D840-4206-8F19-CAA217784E95}" srcOrd="0" destOrd="0" parTransId="{5FC30A59-4E48-41B7-AFD3-7B421C14B873}" sibTransId="{0DD70C7F-D4BF-494C-90BA-5075F61AC66A}"/>
    <dgm:cxn modelId="{CE0918C9-18AE-4F47-A5AD-473B0DDD6C85}" type="presOf" srcId="{CB2EAA2A-17EA-40C8-9AF1-65A2EEC2789B}" destId="{2F15D0B5-B599-4D33-943A-2F9AD0929E1C}" srcOrd="1" destOrd="0" presId="urn:microsoft.com/office/officeart/2005/8/layout/orgChart1"/>
    <dgm:cxn modelId="{3C5195B7-8EDB-45AC-9B37-40CC558616B4}" srcId="{FAB8ACFC-3907-47A5-8E6B-1E7370AF0C13}" destId="{7B381FCD-D709-4229-87C4-C042C3AEE01D}" srcOrd="0" destOrd="0" parTransId="{8C31BBFC-83FD-448C-929F-34E506E36237}" sibTransId="{0E20A473-3814-4A41-BB3F-803C089372D5}"/>
    <dgm:cxn modelId="{6F204AF1-0260-4C3C-9743-00422DDAF643}" type="presOf" srcId="{52672B31-C3C4-4E37-8E32-645F9E8F5A75}" destId="{0EB3139A-2DA9-4F86-BBE7-0592EFE13C55}" srcOrd="1" destOrd="0" presId="urn:microsoft.com/office/officeart/2005/8/layout/orgChart1"/>
    <dgm:cxn modelId="{23A3EC2B-353E-4902-B3DC-43E20444C10D}" type="presOf" srcId="{7EB09D2C-C1A5-4C68-9D42-A5FD11FFC846}" destId="{A7CBF7EA-8AAB-40CB-9864-4E449F9B1C63}" srcOrd="0" destOrd="0" presId="urn:microsoft.com/office/officeart/2005/8/layout/orgChart1"/>
    <dgm:cxn modelId="{18F71F8C-E1E3-4236-A672-BC947A952D5D}" type="presOf" srcId="{22BF969E-D840-4206-8F19-CAA217784E95}" destId="{15C75888-17E1-4403-B6C6-759C7961B650}" srcOrd="0" destOrd="0" presId="urn:microsoft.com/office/officeart/2005/8/layout/orgChart1"/>
    <dgm:cxn modelId="{9C144485-D37C-4D5F-8E72-4D0F2B781F45}" type="presOf" srcId="{21D2D1C2-3303-4BAC-BE8E-03F74E7D914C}" destId="{6FE9D310-968B-4A98-87BF-4143B0A81745}" srcOrd="1" destOrd="0" presId="urn:microsoft.com/office/officeart/2005/8/layout/orgChart1"/>
    <dgm:cxn modelId="{F7654DD5-3D38-44E6-90F2-A6641DF1923B}" srcId="{F81E0A06-6020-4278-BFE0-9A64C817F106}" destId="{CE79EFE2-7D3C-4625-B37F-5B6D8A4D7669}" srcOrd="1" destOrd="0" parTransId="{E3A28F1D-F25F-4EB5-9F6D-7011FB5E5D0E}" sibTransId="{3772362D-69A6-4990-A328-C082438365AF}"/>
    <dgm:cxn modelId="{2E468AF6-97AA-424A-B011-55FCF880ACFD}" type="presOf" srcId="{A5D9ECD1-D125-4224-92BA-418F619020AE}" destId="{907DE9DE-0B06-474C-96B0-C573EE316ADE}" srcOrd="0" destOrd="0" presId="urn:microsoft.com/office/officeart/2005/8/layout/orgChart1"/>
    <dgm:cxn modelId="{729A33CB-A255-449D-87A9-BB9CA510CA58}" type="presOf" srcId="{727C8840-1328-4F54-B384-1778116AB4CA}" destId="{26509AFA-F250-481E-A57C-98DB6C6EA379}" srcOrd="1" destOrd="0" presId="urn:microsoft.com/office/officeart/2005/8/layout/orgChart1"/>
    <dgm:cxn modelId="{79EE93AA-1BAC-4F95-9622-3BA4B06F23E3}" type="presOf" srcId="{E47EA7A2-56CC-44FD-90B7-F82E733CF99A}" destId="{D73A4F23-DA83-4ED0-9285-96029B71948E}" srcOrd="0" destOrd="0" presId="urn:microsoft.com/office/officeart/2005/8/layout/orgChart1"/>
    <dgm:cxn modelId="{B3D4C54E-0E7D-4A95-96A9-C7E4AD4425B4}" srcId="{FAB8ACFC-3907-47A5-8E6B-1E7370AF0C13}" destId="{78D9114A-6C6E-4465-B288-D933B5E75641}" srcOrd="2" destOrd="0" parTransId="{986DCF80-CE82-4561-8E5F-6D75715F226F}" sibTransId="{A80C34F1-58BA-4CCF-8BCB-721533BA93C8}"/>
    <dgm:cxn modelId="{FE658361-FA6E-4693-B528-186C8602210E}" type="presOf" srcId="{CE79EFE2-7D3C-4625-B37F-5B6D8A4D7669}" destId="{035299E9-F110-4466-8883-50775F13F310}" srcOrd="0" destOrd="0" presId="urn:microsoft.com/office/officeart/2005/8/layout/orgChart1"/>
    <dgm:cxn modelId="{D4321453-2BF5-4868-BECA-C525E618419D}" type="presOf" srcId="{13C093BB-77EA-45D9-94BD-5FAC55A554E7}" destId="{CB1ACF8C-5308-4A30-A6EB-C4D8B079BBB7}" srcOrd="0" destOrd="0" presId="urn:microsoft.com/office/officeart/2005/8/layout/orgChart1"/>
    <dgm:cxn modelId="{8A379D34-21C4-4597-9EEA-349835337BE0}" srcId="{7EB09D2C-C1A5-4C68-9D42-A5FD11FFC846}" destId="{BCA87934-B1D7-4390-ADFD-B92925D6DD09}" srcOrd="0" destOrd="0" parTransId="{13AB20F7-A6CD-4B1E-9982-E5340DBCD883}" sibTransId="{14C9ADA2-B397-4D90-8F86-A49A9AA0A22F}"/>
    <dgm:cxn modelId="{3C2CD399-513D-4898-95DD-9FFEEC61D230}" type="presOf" srcId="{BE11E23B-1AFA-4C33-B9E4-A5626FC925D4}" destId="{B54740FD-68EF-496E-8F0A-EE5D3726FF57}" srcOrd="0" destOrd="0" presId="urn:microsoft.com/office/officeart/2005/8/layout/orgChart1"/>
    <dgm:cxn modelId="{750F34F8-9AAF-409E-8965-7021A4C9D1ED}" srcId="{CB2EAA2A-17EA-40C8-9AF1-65A2EEC2789B}" destId="{727C8840-1328-4F54-B384-1778116AB4CA}" srcOrd="0" destOrd="0" parTransId="{73635E6C-369A-466B-A2F0-19EA37421E50}" sibTransId="{8AF872E8-1AFC-4B4A-A302-5E61B1CBDE35}"/>
    <dgm:cxn modelId="{662C81B4-B338-467E-BD99-AFE29A148C39}" type="presOf" srcId="{C57CFA27-0C58-4CA6-B8DB-E2159D488A90}" destId="{B25735D8-BEF5-4237-84DE-A75E989FB2EE}" srcOrd="0" destOrd="0" presId="urn:microsoft.com/office/officeart/2005/8/layout/orgChart1"/>
    <dgm:cxn modelId="{FE817395-87FF-4183-A1E5-818A89FD8891}" srcId="{31ED7B20-15A4-496B-A652-AD191D5CC2C4}" destId="{CB2EAA2A-17EA-40C8-9AF1-65A2EEC2789B}" srcOrd="0" destOrd="0" parTransId="{C9C08F39-E098-4C3D-9E90-5C3F902C9CD0}" sibTransId="{9EE757F0-F472-458D-A0B1-A00AAE5C4D4E}"/>
    <dgm:cxn modelId="{4D0D6F0F-D243-4F5A-A283-FB04287FE611}" type="presOf" srcId="{31ED7B20-15A4-496B-A652-AD191D5CC2C4}" destId="{6C0EBFCE-91F9-4E72-887D-960C643CC4B9}" srcOrd="1" destOrd="0" presId="urn:microsoft.com/office/officeart/2005/8/layout/orgChart1"/>
    <dgm:cxn modelId="{1CEB2820-9F47-4286-A8EE-EF774F141ADB}" type="presOf" srcId="{52287C4E-AB46-4E31-B45A-38FFB425F5B6}" destId="{436DA3BB-E7A4-48F0-B0DE-4FA9CD1BE67E}" srcOrd="1" destOrd="0" presId="urn:microsoft.com/office/officeart/2005/8/layout/orgChart1"/>
    <dgm:cxn modelId="{E5531A57-9573-4C71-A2EB-76FF9DDC565D}" type="presParOf" srcId="{A7CBF7EA-8AAB-40CB-9864-4E449F9B1C63}" destId="{56B49AF6-AA87-4D42-81B0-5BF10E4E6513}" srcOrd="0" destOrd="0" presId="urn:microsoft.com/office/officeart/2005/8/layout/orgChart1"/>
    <dgm:cxn modelId="{B4E2DBF4-7651-4646-A69C-4FC43A235525}" type="presParOf" srcId="{56B49AF6-AA87-4D42-81B0-5BF10E4E6513}" destId="{D41C4FAD-446B-405B-B439-3827F6E93F4D}" srcOrd="0" destOrd="0" presId="urn:microsoft.com/office/officeart/2005/8/layout/orgChart1"/>
    <dgm:cxn modelId="{FC8FF2B9-2A98-4BEA-B000-3E663A9AE6E3}" type="presParOf" srcId="{D41C4FAD-446B-405B-B439-3827F6E93F4D}" destId="{A80FB6AF-7AB5-40E2-9D76-1E557AE4AF29}" srcOrd="0" destOrd="0" presId="urn:microsoft.com/office/officeart/2005/8/layout/orgChart1"/>
    <dgm:cxn modelId="{DF1AF6DC-706F-48E1-9822-555BAE462985}" type="presParOf" srcId="{D41C4FAD-446B-405B-B439-3827F6E93F4D}" destId="{E79C663A-756E-444A-A76E-C52FE33F03B9}" srcOrd="1" destOrd="0" presId="urn:microsoft.com/office/officeart/2005/8/layout/orgChart1"/>
    <dgm:cxn modelId="{EC567FBC-6C3A-400B-8472-B5B184B218C6}" type="presParOf" srcId="{56B49AF6-AA87-4D42-81B0-5BF10E4E6513}" destId="{9DFD9C55-8BED-41BB-ADC8-69C5FC886C7E}" srcOrd="1" destOrd="0" presId="urn:microsoft.com/office/officeart/2005/8/layout/orgChart1"/>
    <dgm:cxn modelId="{38D837E5-0A23-44FD-ABA3-AB9199EDF891}" type="presParOf" srcId="{9DFD9C55-8BED-41BB-ADC8-69C5FC886C7E}" destId="{D393BB87-4360-4976-9499-66E57FD104F5}" srcOrd="0" destOrd="0" presId="urn:microsoft.com/office/officeart/2005/8/layout/orgChart1"/>
    <dgm:cxn modelId="{E998307A-64F2-46F5-BE72-211113CEDC7D}" type="presParOf" srcId="{9DFD9C55-8BED-41BB-ADC8-69C5FC886C7E}" destId="{867FB403-723B-446D-98A9-00E89A7B6FAD}" srcOrd="1" destOrd="0" presId="urn:microsoft.com/office/officeart/2005/8/layout/orgChart1"/>
    <dgm:cxn modelId="{2229B3BA-9FB5-49D6-8C2E-793319A5A668}" type="presParOf" srcId="{867FB403-723B-446D-98A9-00E89A7B6FAD}" destId="{C073B1C3-62F3-4827-9A65-2CF920C30AA3}" srcOrd="0" destOrd="0" presId="urn:microsoft.com/office/officeart/2005/8/layout/orgChart1"/>
    <dgm:cxn modelId="{C2AA4FCF-B300-414F-984D-5D2C6B31C030}" type="presParOf" srcId="{C073B1C3-62F3-4827-9A65-2CF920C30AA3}" destId="{FB2E09A0-3951-481A-9C56-6989532AE491}" srcOrd="0" destOrd="0" presId="urn:microsoft.com/office/officeart/2005/8/layout/orgChart1"/>
    <dgm:cxn modelId="{DC75793F-6DEF-4EBE-99D9-6DD5A3052A5C}" type="presParOf" srcId="{C073B1C3-62F3-4827-9A65-2CF920C30AA3}" destId="{1C650F1F-55B6-49C9-A538-7C2B26005CB7}" srcOrd="1" destOrd="0" presId="urn:microsoft.com/office/officeart/2005/8/layout/orgChart1"/>
    <dgm:cxn modelId="{5ECBD9A0-57CC-4C20-B347-68FD2300CBD0}" type="presParOf" srcId="{867FB403-723B-446D-98A9-00E89A7B6FAD}" destId="{265685DD-1C03-44E1-8248-A8A24C79A018}" srcOrd="1" destOrd="0" presId="urn:microsoft.com/office/officeart/2005/8/layout/orgChart1"/>
    <dgm:cxn modelId="{58B682DE-8EFC-4F26-BE06-935BDD4ADB1F}" type="presParOf" srcId="{265685DD-1C03-44E1-8248-A8A24C79A018}" destId="{2EDB53F4-CBAF-4036-A0C5-B41C93691054}" srcOrd="0" destOrd="0" presId="urn:microsoft.com/office/officeart/2005/8/layout/orgChart1"/>
    <dgm:cxn modelId="{A8003CBE-8B4B-4D2D-A785-CE3A76EE0601}" type="presParOf" srcId="{265685DD-1C03-44E1-8248-A8A24C79A018}" destId="{5F2E5AE4-69EE-4A9F-A411-ACCC294C74C9}" srcOrd="1" destOrd="0" presId="urn:microsoft.com/office/officeart/2005/8/layout/orgChart1"/>
    <dgm:cxn modelId="{643E774D-D21A-4909-90E4-B6500D16BC84}" type="presParOf" srcId="{5F2E5AE4-69EE-4A9F-A411-ACCC294C74C9}" destId="{9C7920C0-AEB5-4301-84E6-1E8221DA9980}" srcOrd="0" destOrd="0" presId="urn:microsoft.com/office/officeart/2005/8/layout/orgChart1"/>
    <dgm:cxn modelId="{E16317EF-883F-4B32-85D6-C77FACBBB3A9}" type="presParOf" srcId="{9C7920C0-AEB5-4301-84E6-1E8221DA9980}" destId="{3328CF68-1295-46F3-B255-42557C9A06E0}" srcOrd="0" destOrd="0" presId="urn:microsoft.com/office/officeart/2005/8/layout/orgChart1"/>
    <dgm:cxn modelId="{462614F7-64B3-41ED-B45C-D156CF6BAEDE}" type="presParOf" srcId="{9C7920C0-AEB5-4301-84E6-1E8221DA9980}" destId="{745A736F-0CE6-4D83-8D4C-D60EF8246E06}" srcOrd="1" destOrd="0" presId="urn:microsoft.com/office/officeart/2005/8/layout/orgChart1"/>
    <dgm:cxn modelId="{498CD915-EE00-408C-84A5-280554974801}" type="presParOf" srcId="{5F2E5AE4-69EE-4A9F-A411-ACCC294C74C9}" destId="{1C798CD6-255D-41FC-B79F-08DE53AEE4B6}" srcOrd="1" destOrd="0" presId="urn:microsoft.com/office/officeart/2005/8/layout/orgChart1"/>
    <dgm:cxn modelId="{9FC44235-AE42-46A5-9186-C3BB485086C7}" type="presParOf" srcId="{5F2E5AE4-69EE-4A9F-A411-ACCC294C74C9}" destId="{6DC4ABE4-50AA-4D4B-BE24-33128ACEAC08}" srcOrd="2" destOrd="0" presId="urn:microsoft.com/office/officeart/2005/8/layout/orgChart1"/>
    <dgm:cxn modelId="{A82923A8-FA97-430E-BD92-240125918D3F}" type="presParOf" srcId="{265685DD-1C03-44E1-8248-A8A24C79A018}" destId="{D73A4F23-DA83-4ED0-9285-96029B71948E}" srcOrd="2" destOrd="0" presId="urn:microsoft.com/office/officeart/2005/8/layout/orgChart1"/>
    <dgm:cxn modelId="{449DA8DC-49EA-4836-9BD6-904BF2E320F2}" type="presParOf" srcId="{265685DD-1C03-44E1-8248-A8A24C79A018}" destId="{6C878A16-72B7-4A3E-8FC6-D6A68155290B}" srcOrd="3" destOrd="0" presId="urn:microsoft.com/office/officeart/2005/8/layout/orgChart1"/>
    <dgm:cxn modelId="{FECCE78C-0C08-4416-A82F-A9CA890E037F}" type="presParOf" srcId="{6C878A16-72B7-4A3E-8FC6-D6A68155290B}" destId="{6FB70B6A-B385-48FD-BD07-E2FA18815E54}" srcOrd="0" destOrd="0" presId="urn:microsoft.com/office/officeart/2005/8/layout/orgChart1"/>
    <dgm:cxn modelId="{45EBF811-679F-426D-ACD6-A025EE275AEF}" type="presParOf" srcId="{6FB70B6A-B385-48FD-BD07-E2FA18815E54}" destId="{6FC5AAD9-3846-4401-9AE9-4B1FFDAAEB02}" srcOrd="0" destOrd="0" presId="urn:microsoft.com/office/officeart/2005/8/layout/orgChart1"/>
    <dgm:cxn modelId="{4420D856-0FFE-4288-AB04-B493035603EC}" type="presParOf" srcId="{6FB70B6A-B385-48FD-BD07-E2FA18815E54}" destId="{0090D891-7602-428B-86F2-BADC0AC7391E}" srcOrd="1" destOrd="0" presId="urn:microsoft.com/office/officeart/2005/8/layout/orgChart1"/>
    <dgm:cxn modelId="{6B39522A-586F-487D-BC3E-E7E66F7768AE}" type="presParOf" srcId="{6C878A16-72B7-4A3E-8FC6-D6A68155290B}" destId="{0E4B60A2-0478-4271-8885-6A5777C663FE}" srcOrd="1" destOrd="0" presId="urn:microsoft.com/office/officeart/2005/8/layout/orgChart1"/>
    <dgm:cxn modelId="{4314E6AF-6036-42C3-8606-CA7E962E388A}" type="presParOf" srcId="{0E4B60A2-0478-4271-8885-6A5777C663FE}" destId="{A4763789-C400-4904-AE20-5309BA0EB17E}" srcOrd="0" destOrd="0" presId="urn:microsoft.com/office/officeart/2005/8/layout/orgChart1"/>
    <dgm:cxn modelId="{EAF67AD4-B4CE-4ED9-AF04-D1DE0D1DBAEF}" type="presParOf" srcId="{0E4B60A2-0478-4271-8885-6A5777C663FE}" destId="{DAE2B3B4-44C7-464D-AE76-1C1687B52A6C}" srcOrd="1" destOrd="0" presId="urn:microsoft.com/office/officeart/2005/8/layout/orgChart1"/>
    <dgm:cxn modelId="{19A8BA09-E1D4-4541-9C43-D5E8859AC5C8}" type="presParOf" srcId="{DAE2B3B4-44C7-464D-AE76-1C1687B52A6C}" destId="{149A6193-E570-4EC5-88B5-13CB0C9116AD}" srcOrd="0" destOrd="0" presId="urn:microsoft.com/office/officeart/2005/8/layout/orgChart1"/>
    <dgm:cxn modelId="{2EA372F0-8809-4700-BB72-AAED86874558}" type="presParOf" srcId="{149A6193-E570-4EC5-88B5-13CB0C9116AD}" destId="{CC02D055-760D-4E31-A08C-1383D6CF81B0}" srcOrd="0" destOrd="0" presId="urn:microsoft.com/office/officeart/2005/8/layout/orgChart1"/>
    <dgm:cxn modelId="{18349A8E-B9CD-48AC-96C7-3E72AEC874BD}" type="presParOf" srcId="{149A6193-E570-4EC5-88B5-13CB0C9116AD}" destId="{81CDC541-A5C3-4AC6-97B4-D49BFF4DAA3D}" srcOrd="1" destOrd="0" presId="urn:microsoft.com/office/officeart/2005/8/layout/orgChart1"/>
    <dgm:cxn modelId="{D73AC9F3-3ACA-4325-9FCD-A44499203D0D}" type="presParOf" srcId="{DAE2B3B4-44C7-464D-AE76-1C1687B52A6C}" destId="{BD724847-5AE2-4297-81ED-C818E63239F4}" srcOrd="1" destOrd="0" presId="urn:microsoft.com/office/officeart/2005/8/layout/orgChart1"/>
    <dgm:cxn modelId="{610657AE-9971-4AF7-9701-D57180F70678}" type="presParOf" srcId="{DAE2B3B4-44C7-464D-AE76-1C1687B52A6C}" destId="{E02458C5-B3CD-4B07-96F6-CCDFABCD5630}" srcOrd="2" destOrd="0" presId="urn:microsoft.com/office/officeart/2005/8/layout/orgChart1"/>
    <dgm:cxn modelId="{A9B7E206-46B6-4FE1-B1D6-49878D6F3BDB}" type="presParOf" srcId="{0E4B60A2-0478-4271-8885-6A5777C663FE}" destId="{C0C921D0-0E9D-43C0-8FA9-46BF36F2579B}" srcOrd="2" destOrd="0" presId="urn:microsoft.com/office/officeart/2005/8/layout/orgChart1"/>
    <dgm:cxn modelId="{C9B68EF9-0F7B-4C2A-B5C0-8028D62CD0C8}" type="presParOf" srcId="{0E4B60A2-0478-4271-8885-6A5777C663FE}" destId="{4E81C507-12F9-4318-84BD-74FE91317065}" srcOrd="3" destOrd="0" presId="urn:microsoft.com/office/officeart/2005/8/layout/orgChart1"/>
    <dgm:cxn modelId="{06ACA8EF-025F-4228-9F3D-0448E6474276}" type="presParOf" srcId="{4E81C507-12F9-4318-84BD-74FE91317065}" destId="{2023F8B9-2B5E-4F6B-9D43-3D3BCBBDE6CD}" srcOrd="0" destOrd="0" presId="urn:microsoft.com/office/officeart/2005/8/layout/orgChart1"/>
    <dgm:cxn modelId="{2B6B1A66-3AA3-415B-8206-74358D0178EC}" type="presParOf" srcId="{2023F8B9-2B5E-4F6B-9D43-3D3BCBBDE6CD}" destId="{D482956F-8B09-40DE-98C0-0D6DDC3A4A07}" srcOrd="0" destOrd="0" presId="urn:microsoft.com/office/officeart/2005/8/layout/orgChart1"/>
    <dgm:cxn modelId="{F2D36231-7A99-425B-A8C4-924C60B9969E}" type="presParOf" srcId="{2023F8B9-2B5E-4F6B-9D43-3D3BCBBDE6CD}" destId="{69C564A3-0550-4605-BACF-161C938082CB}" srcOrd="1" destOrd="0" presId="urn:microsoft.com/office/officeart/2005/8/layout/orgChart1"/>
    <dgm:cxn modelId="{2A22236A-F12E-4606-B75A-2DCA553914C7}" type="presParOf" srcId="{4E81C507-12F9-4318-84BD-74FE91317065}" destId="{BB2929CB-8299-4775-9ACD-73C3ACC29301}" srcOrd="1" destOrd="0" presId="urn:microsoft.com/office/officeart/2005/8/layout/orgChart1"/>
    <dgm:cxn modelId="{AD0D4E89-8B52-4DFB-A2BF-4C24693FF7CB}" type="presParOf" srcId="{4E81C507-12F9-4318-84BD-74FE91317065}" destId="{6AE3CE6E-21DD-41DD-A4DD-3B60EC5359C9}" srcOrd="2" destOrd="0" presId="urn:microsoft.com/office/officeart/2005/8/layout/orgChart1"/>
    <dgm:cxn modelId="{2FB0EDF0-266F-4D5D-A19E-3C7916939E9C}" type="presParOf" srcId="{6C878A16-72B7-4A3E-8FC6-D6A68155290B}" destId="{ED13C40E-4400-4E4C-86D7-9A77AA5CBEE7}" srcOrd="2" destOrd="0" presId="urn:microsoft.com/office/officeart/2005/8/layout/orgChart1"/>
    <dgm:cxn modelId="{B5976DAA-F838-49C9-997C-23B58484BD0F}" type="presParOf" srcId="{867FB403-723B-446D-98A9-00E89A7B6FAD}" destId="{3B26645D-0F4F-4164-8438-61D65AC7A74A}" srcOrd="2" destOrd="0" presId="urn:microsoft.com/office/officeart/2005/8/layout/orgChart1"/>
    <dgm:cxn modelId="{6C0EFA1A-ECB8-4C3F-B6DE-540F77573862}" type="presParOf" srcId="{9DFD9C55-8BED-41BB-ADC8-69C5FC886C7E}" destId="{F29A5E27-9DD6-4DB5-9F08-13C3DF8B2EB4}" srcOrd="2" destOrd="0" presId="urn:microsoft.com/office/officeart/2005/8/layout/orgChart1"/>
    <dgm:cxn modelId="{FF4E95A0-7439-438B-984D-4BDEAF9E047D}" type="presParOf" srcId="{9DFD9C55-8BED-41BB-ADC8-69C5FC886C7E}" destId="{59F78A67-9EA5-4AEE-B737-EE6BFB386429}" srcOrd="3" destOrd="0" presId="urn:microsoft.com/office/officeart/2005/8/layout/orgChart1"/>
    <dgm:cxn modelId="{81F0116C-606C-4460-9787-B8398EDC76F2}" type="presParOf" srcId="{59F78A67-9EA5-4AEE-B737-EE6BFB386429}" destId="{958F4F9F-ED9A-4365-A21D-21AE0F63D7D5}" srcOrd="0" destOrd="0" presId="urn:microsoft.com/office/officeart/2005/8/layout/orgChart1"/>
    <dgm:cxn modelId="{871F80AE-74D1-475E-95BF-7866A74A7426}" type="presParOf" srcId="{958F4F9F-ED9A-4365-A21D-21AE0F63D7D5}" destId="{80925958-D7A9-42FB-BDC0-2A8167AFD339}" srcOrd="0" destOrd="0" presId="urn:microsoft.com/office/officeart/2005/8/layout/orgChart1"/>
    <dgm:cxn modelId="{E49454A2-0982-4C4A-80FB-93B73EBD20FD}" type="presParOf" srcId="{958F4F9F-ED9A-4365-A21D-21AE0F63D7D5}" destId="{ABD76C06-CF9E-45E1-83F7-6BE97B4AE5A2}" srcOrd="1" destOrd="0" presId="urn:microsoft.com/office/officeart/2005/8/layout/orgChart1"/>
    <dgm:cxn modelId="{1A8A1419-917F-4295-93AC-5A2DC28F617D}" type="presParOf" srcId="{59F78A67-9EA5-4AEE-B737-EE6BFB386429}" destId="{06BD62E7-8B8F-4EF5-BE21-2FABAE173C5F}" srcOrd="1" destOrd="0" presId="urn:microsoft.com/office/officeart/2005/8/layout/orgChart1"/>
    <dgm:cxn modelId="{3F989F64-5649-4D68-9CA3-9E1B4E8225CF}" type="presParOf" srcId="{06BD62E7-8B8F-4EF5-BE21-2FABAE173C5F}" destId="{B0D4457B-14E6-4985-8326-13E40AE421CB}" srcOrd="0" destOrd="0" presId="urn:microsoft.com/office/officeart/2005/8/layout/orgChart1"/>
    <dgm:cxn modelId="{1F6FE205-73EA-4EED-AFC6-29BD76679911}" type="presParOf" srcId="{06BD62E7-8B8F-4EF5-BE21-2FABAE173C5F}" destId="{F72C4D66-1647-4E5A-AECA-8A26F75D9931}" srcOrd="1" destOrd="0" presId="urn:microsoft.com/office/officeart/2005/8/layout/orgChart1"/>
    <dgm:cxn modelId="{C29B2C1B-89AC-42A7-B887-7CE351F63753}" type="presParOf" srcId="{F72C4D66-1647-4E5A-AECA-8A26F75D9931}" destId="{204AACCE-184C-40EC-B2AC-21CC572614FE}" srcOrd="0" destOrd="0" presId="urn:microsoft.com/office/officeart/2005/8/layout/orgChart1"/>
    <dgm:cxn modelId="{0BCBD0A8-6A24-4E31-A245-D0E9DE2D50E9}" type="presParOf" srcId="{204AACCE-184C-40EC-B2AC-21CC572614FE}" destId="{2CC255A0-042C-4306-BA37-18CDF7C9A720}" srcOrd="0" destOrd="0" presId="urn:microsoft.com/office/officeart/2005/8/layout/orgChart1"/>
    <dgm:cxn modelId="{CF81724C-EB59-4DE2-9D23-5CDEC51A382E}" type="presParOf" srcId="{204AACCE-184C-40EC-B2AC-21CC572614FE}" destId="{9BFEABE5-3AFF-4FDF-A448-FDEBEFF53F00}" srcOrd="1" destOrd="0" presId="urn:microsoft.com/office/officeart/2005/8/layout/orgChart1"/>
    <dgm:cxn modelId="{63D47DBB-9EAE-482D-91D3-423941FCEFDE}" type="presParOf" srcId="{F72C4D66-1647-4E5A-AECA-8A26F75D9931}" destId="{822BC63E-2DD9-4234-8357-0BC7FA832D3F}" srcOrd="1" destOrd="0" presId="urn:microsoft.com/office/officeart/2005/8/layout/orgChart1"/>
    <dgm:cxn modelId="{98B21454-551A-4933-BC53-3FB3D2DB4E60}" type="presParOf" srcId="{F72C4D66-1647-4E5A-AECA-8A26F75D9931}" destId="{97F894EC-4031-4B2C-8D06-DAFB9552CFA2}" srcOrd="2" destOrd="0" presId="urn:microsoft.com/office/officeart/2005/8/layout/orgChart1"/>
    <dgm:cxn modelId="{B8BDFA41-29B6-4C76-A1A0-E0496E754C4D}" type="presParOf" srcId="{06BD62E7-8B8F-4EF5-BE21-2FABAE173C5F}" destId="{B25735D8-BEF5-4237-84DE-A75E989FB2EE}" srcOrd="2" destOrd="0" presId="urn:microsoft.com/office/officeart/2005/8/layout/orgChart1"/>
    <dgm:cxn modelId="{70AF6A49-6188-4A5C-9225-C3E1B258F98C}" type="presParOf" srcId="{06BD62E7-8B8F-4EF5-BE21-2FABAE173C5F}" destId="{D2C175A7-C2A0-4BE9-BAF4-8BDF82ED0634}" srcOrd="3" destOrd="0" presId="urn:microsoft.com/office/officeart/2005/8/layout/orgChart1"/>
    <dgm:cxn modelId="{780D9E0E-EEC5-477C-8B1D-CBB088D8CA8C}" type="presParOf" srcId="{D2C175A7-C2A0-4BE9-BAF4-8BDF82ED0634}" destId="{E7B15EEA-EB51-4154-9E5E-B6E10950B72C}" srcOrd="0" destOrd="0" presId="urn:microsoft.com/office/officeart/2005/8/layout/orgChart1"/>
    <dgm:cxn modelId="{DD795BD3-8BBB-4048-8D0D-AC77F260FF67}" type="presParOf" srcId="{E7B15EEA-EB51-4154-9E5E-B6E10950B72C}" destId="{E1C8CBEB-0D5D-4BBC-8784-EF4102F237A2}" srcOrd="0" destOrd="0" presId="urn:microsoft.com/office/officeart/2005/8/layout/orgChart1"/>
    <dgm:cxn modelId="{74883F80-8C01-4246-8D73-1052F595249C}" type="presParOf" srcId="{E7B15EEA-EB51-4154-9E5E-B6E10950B72C}" destId="{DA82523F-9257-44C1-B6D3-FD104037461D}" srcOrd="1" destOrd="0" presId="urn:microsoft.com/office/officeart/2005/8/layout/orgChart1"/>
    <dgm:cxn modelId="{BD40C5F6-9D3B-4BF8-9C9F-009A1C8CB7F6}" type="presParOf" srcId="{D2C175A7-C2A0-4BE9-BAF4-8BDF82ED0634}" destId="{11B7ABD4-1CD1-4FCA-888C-792611BD9495}" srcOrd="1" destOrd="0" presId="urn:microsoft.com/office/officeart/2005/8/layout/orgChart1"/>
    <dgm:cxn modelId="{33A582CB-9D7A-4A75-83A2-AFCCC1A13414}" type="presParOf" srcId="{D2C175A7-C2A0-4BE9-BAF4-8BDF82ED0634}" destId="{4A6048BE-BF42-43C7-9813-37C705B48821}" srcOrd="2" destOrd="0" presId="urn:microsoft.com/office/officeart/2005/8/layout/orgChart1"/>
    <dgm:cxn modelId="{4422F53A-B597-447F-BF0E-40008F574B2A}" type="presParOf" srcId="{06BD62E7-8B8F-4EF5-BE21-2FABAE173C5F}" destId="{3824E8E1-8BF0-4D07-A04A-EE3DFA2DB381}" srcOrd="4" destOrd="0" presId="urn:microsoft.com/office/officeart/2005/8/layout/orgChart1"/>
    <dgm:cxn modelId="{1D4D656D-70F8-4143-AE8F-ED025D1AB548}" type="presParOf" srcId="{06BD62E7-8B8F-4EF5-BE21-2FABAE173C5F}" destId="{C63BE0BC-8714-4E92-9305-AC5C9101835F}" srcOrd="5" destOrd="0" presId="urn:microsoft.com/office/officeart/2005/8/layout/orgChart1"/>
    <dgm:cxn modelId="{C657038F-CC93-4C98-A004-A940119FEC27}" type="presParOf" srcId="{C63BE0BC-8714-4E92-9305-AC5C9101835F}" destId="{B76A01D5-6045-4A97-B55C-E3325A040EB0}" srcOrd="0" destOrd="0" presId="urn:microsoft.com/office/officeart/2005/8/layout/orgChart1"/>
    <dgm:cxn modelId="{93D7833F-7923-47E0-AF2B-54ED858F2016}" type="presParOf" srcId="{B76A01D5-6045-4A97-B55C-E3325A040EB0}" destId="{A97A5F2C-A93D-4E75-97DB-AB39F17F9C0E}" srcOrd="0" destOrd="0" presId="urn:microsoft.com/office/officeart/2005/8/layout/orgChart1"/>
    <dgm:cxn modelId="{7D1A60A0-9890-424B-91AE-068220630AF4}" type="presParOf" srcId="{B76A01D5-6045-4A97-B55C-E3325A040EB0}" destId="{8A40D894-3DE5-41A0-8148-C3E02B81BA6D}" srcOrd="1" destOrd="0" presId="urn:microsoft.com/office/officeart/2005/8/layout/orgChart1"/>
    <dgm:cxn modelId="{224DB41F-AF75-466B-9EE8-BA7AF53F5953}" type="presParOf" srcId="{C63BE0BC-8714-4E92-9305-AC5C9101835F}" destId="{321C641B-F5CB-4545-9E7B-7B2EA2174724}" srcOrd="1" destOrd="0" presId="urn:microsoft.com/office/officeart/2005/8/layout/orgChart1"/>
    <dgm:cxn modelId="{33A33A9C-C0C9-4A45-AD5C-1838BB2863C2}" type="presParOf" srcId="{C63BE0BC-8714-4E92-9305-AC5C9101835F}" destId="{FC390239-9E49-4DC3-9A26-59D329B6D289}" srcOrd="2" destOrd="0" presId="urn:microsoft.com/office/officeart/2005/8/layout/orgChart1"/>
    <dgm:cxn modelId="{8D71A380-2792-4166-8CCE-4EAB1A165B0D}" type="presParOf" srcId="{59F78A67-9EA5-4AEE-B737-EE6BFB386429}" destId="{DACE4C45-3A16-49F1-BFF7-3D96FA10B92F}" srcOrd="2" destOrd="0" presId="urn:microsoft.com/office/officeart/2005/8/layout/orgChart1"/>
    <dgm:cxn modelId="{B7120F45-63B8-4B6B-B5FE-47B57AC572C7}" type="presParOf" srcId="{9DFD9C55-8BED-41BB-ADC8-69C5FC886C7E}" destId="{94375A65-235C-4F77-9FF2-3BCF7B05EC57}" srcOrd="4" destOrd="0" presId="urn:microsoft.com/office/officeart/2005/8/layout/orgChart1"/>
    <dgm:cxn modelId="{5AB3CB80-00EE-4FB1-B06C-2029257FD222}" type="presParOf" srcId="{9DFD9C55-8BED-41BB-ADC8-69C5FC886C7E}" destId="{EB79C858-FB18-42BA-BE75-F5F51A8EA167}" srcOrd="5" destOrd="0" presId="urn:microsoft.com/office/officeart/2005/8/layout/orgChart1"/>
    <dgm:cxn modelId="{AE0DF03D-0755-4945-B705-27319266C5CC}" type="presParOf" srcId="{EB79C858-FB18-42BA-BE75-F5F51A8EA167}" destId="{6F5CA9AE-83E9-4808-B58F-2AC730BA26E9}" srcOrd="0" destOrd="0" presId="urn:microsoft.com/office/officeart/2005/8/layout/orgChart1"/>
    <dgm:cxn modelId="{13C05A0A-FFAB-43FE-8E4D-E9BDD51807CD}" type="presParOf" srcId="{6F5CA9AE-83E9-4808-B58F-2AC730BA26E9}" destId="{6AF5D02D-DA0D-405A-964A-44E9367BF5BA}" srcOrd="0" destOrd="0" presId="urn:microsoft.com/office/officeart/2005/8/layout/orgChart1"/>
    <dgm:cxn modelId="{B9139530-560A-4515-93CA-4C5B91F7BD44}" type="presParOf" srcId="{6F5CA9AE-83E9-4808-B58F-2AC730BA26E9}" destId="{F391F2D3-796F-44CA-BDFB-995BE38641A7}" srcOrd="1" destOrd="0" presId="urn:microsoft.com/office/officeart/2005/8/layout/orgChart1"/>
    <dgm:cxn modelId="{D6F7259F-101A-491D-BE7D-0793C9A99E66}" type="presParOf" srcId="{EB79C858-FB18-42BA-BE75-F5F51A8EA167}" destId="{35659CDA-008E-4EBF-9454-19CC0F6705D0}" srcOrd="1" destOrd="0" presId="urn:microsoft.com/office/officeart/2005/8/layout/orgChart1"/>
    <dgm:cxn modelId="{FD4C3FB7-434F-49EA-A304-7EF421079C64}" type="presParOf" srcId="{35659CDA-008E-4EBF-9454-19CC0F6705D0}" destId="{E6649469-24CF-49CD-AFFC-F32C0D0B1989}" srcOrd="0" destOrd="0" presId="urn:microsoft.com/office/officeart/2005/8/layout/orgChart1"/>
    <dgm:cxn modelId="{0B001DF4-FACD-4CC8-B29B-7773917EBFED}" type="presParOf" srcId="{35659CDA-008E-4EBF-9454-19CC0F6705D0}" destId="{75A825BE-B51C-41E5-AC9A-2A8C1CE04337}" srcOrd="1" destOrd="0" presId="urn:microsoft.com/office/officeart/2005/8/layout/orgChart1"/>
    <dgm:cxn modelId="{668B6F49-D522-4274-9516-37BCBFF8122E}" type="presParOf" srcId="{75A825BE-B51C-41E5-AC9A-2A8C1CE04337}" destId="{9FE460D2-1259-4F9B-932E-C36E09C2C729}" srcOrd="0" destOrd="0" presId="urn:microsoft.com/office/officeart/2005/8/layout/orgChart1"/>
    <dgm:cxn modelId="{585EE9F2-569F-43FB-9979-051599CAFE23}" type="presParOf" srcId="{9FE460D2-1259-4F9B-932E-C36E09C2C729}" destId="{B54740FD-68EF-496E-8F0A-EE5D3726FF57}" srcOrd="0" destOrd="0" presId="urn:microsoft.com/office/officeart/2005/8/layout/orgChart1"/>
    <dgm:cxn modelId="{EF636687-2616-4367-9E69-C33D6B74024E}" type="presParOf" srcId="{9FE460D2-1259-4F9B-932E-C36E09C2C729}" destId="{89FDCBD8-48B2-4712-843B-B2F714FCD9EA}" srcOrd="1" destOrd="0" presId="urn:microsoft.com/office/officeart/2005/8/layout/orgChart1"/>
    <dgm:cxn modelId="{A6D44034-8F5F-4B42-959B-EC3B21CA2CB5}" type="presParOf" srcId="{75A825BE-B51C-41E5-AC9A-2A8C1CE04337}" destId="{40ADF341-1873-4699-92EC-436507DF1B03}" srcOrd="1" destOrd="0" presId="urn:microsoft.com/office/officeart/2005/8/layout/orgChart1"/>
    <dgm:cxn modelId="{846B1D66-A9FF-42A7-8013-992E65F05735}" type="presParOf" srcId="{40ADF341-1873-4699-92EC-436507DF1B03}" destId="{4AFB37E8-82BA-48D6-8A77-DA66787B34F0}" srcOrd="0" destOrd="0" presId="urn:microsoft.com/office/officeart/2005/8/layout/orgChart1"/>
    <dgm:cxn modelId="{17AF2E7D-B20E-4B81-83DE-DEDDA051B572}" type="presParOf" srcId="{40ADF341-1873-4699-92EC-436507DF1B03}" destId="{D82BF305-55AC-4BFE-B676-056FF32F540F}" srcOrd="1" destOrd="0" presId="urn:microsoft.com/office/officeart/2005/8/layout/orgChart1"/>
    <dgm:cxn modelId="{4F7ABA53-3647-4864-B1BA-19EAD61C2337}" type="presParOf" srcId="{D82BF305-55AC-4BFE-B676-056FF32F540F}" destId="{0A9C3E19-12A5-4442-8DFD-28C4458387DA}" srcOrd="0" destOrd="0" presId="urn:microsoft.com/office/officeart/2005/8/layout/orgChart1"/>
    <dgm:cxn modelId="{4F5EB22A-4AE3-4AAA-9D5B-A30F9C7E4D52}" type="presParOf" srcId="{0A9C3E19-12A5-4442-8DFD-28C4458387DA}" destId="{15C75888-17E1-4403-B6C6-759C7961B650}" srcOrd="0" destOrd="0" presId="urn:microsoft.com/office/officeart/2005/8/layout/orgChart1"/>
    <dgm:cxn modelId="{F6D32F1A-CA6B-4013-92B4-9E933D99FC7C}" type="presParOf" srcId="{0A9C3E19-12A5-4442-8DFD-28C4458387DA}" destId="{4EF0697C-3786-403C-AD02-057B8B71CC16}" srcOrd="1" destOrd="0" presId="urn:microsoft.com/office/officeart/2005/8/layout/orgChart1"/>
    <dgm:cxn modelId="{4B4325B5-2A07-4018-8D41-D11DCF7C5015}" type="presParOf" srcId="{D82BF305-55AC-4BFE-B676-056FF32F540F}" destId="{63DB612A-476B-4E15-BA67-142E858C0030}" srcOrd="1" destOrd="0" presId="urn:microsoft.com/office/officeart/2005/8/layout/orgChart1"/>
    <dgm:cxn modelId="{ADF0E818-58A1-4A3D-B819-367E89A19CD0}" type="presParOf" srcId="{D82BF305-55AC-4BFE-B676-056FF32F540F}" destId="{6FB01846-A03B-4049-AC3E-6F5C2B3149A1}" srcOrd="2" destOrd="0" presId="urn:microsoft.com/office/officeart/2005/8/layout/orgChart1"/>
    <dgm:cxn modelId="{79141809-3D71-4F9D-AE05-90ECCE6F82EE}" type="presParOf" srcId="{40ADF341-1873-4699-92EC-436507DF1B03}" destId="{11A47183-9566-4AAA-9799-8C1CCFD82C48}" srcOrd="2" destOrd="0" presId="urn:microsoft.com/office/officeart/2005/8/layout/orgChart1"/>
    <dgm:cxn modelId="{FF866D8A-FBCB-4F95-9A94-F6592099C0A5}" type="presParOf" srcId="{40ADF341-1873-4699-92EC-436507DF1B03}" destId="{4C3C22BA-EA26-44C9-9349-F5DDF3CAEA3E}" srcOrd="3" destOrd="0" presId="urn:microsoft.com/office/officeart/2005/8/layout/orgChart1"/>
    <dgm:cxn modelId="{8FE5E30A-562A-4776-910B-91DE5F3C3D35}" type="presParOf" srcId="{4C3C22BA-EA26-44C9-9349-F5DDF3CAEA3E}" destId="{8D0E13AF-DF67-4983-93D1-867D6A6AB57F}" srcOrd="0" destOrd="0" presId="urn:microsoft.com/office/officeart/2005/8/layout/orgChart1"/>
    <dgm:cxn modelId="{C9E0F974-4FBB-453E-9622-72C262918939}" type="presParOf" srcId="{8D0E13AF-DF67-4983-93D1-867D6A6AB57F}" destId="{F5ECA37D-DD1C-4AF8-A87E-8AB0219BB85E}" srcOrd="0" destOrd="0" presId="urn:microsoft.com/office/officeart/2005/8/layout/orgChart1"/>
    <dgm:cxn modelId="{F7831959-E31E-45BA-8CAA-C5D7A07350C4}" type="presParOf" srcId="{8D0E13AF-DF67-4983-93D1-867D6A6AB57F}" destId="{0EB3139A-2DA9-4F86-BBE7-0592EFE13C55}" srcOrd="1" destOrd="0" presId="urn:microsoft.com/office/officeart/2005/8/layout/orgChart1"/>
    <dgm:cxn modelId="{AC1493AB-DE13-477C-863A-D8F8F4F31FFC}" type="presParOf" srcId="{4C3C22BA-EA26-44C9-9349-F5DDF3CAEA3E}" destId="{F4C54205-B992-4DE4-8216-C71C2E9199C5}" srcOrd="1" destOrd="0" presId="urn:microsoft.com/office/officeart/2005/8/layout/orgChart1"/>
    <dgm:cxn modelId="{5659F382-59BB-4FA0-99D8-1CB0D74B75E3}" type="presParOf" srcId="{4C3C22BA-EA26-44C9-9349-F5DDF3CAEA3E}" destId="{28BA1A59-C0C5-41AB-8C0F-8C97E8FA78AE}" srcOrd="2" destOrd="0" presId="urn:microsoft.com/office/officeart/2005/8/layout/orgChart1"/>
    <dgm:cxn modelId="{7CF8EBDF-DFD1-4DDC-9667-DAD2E1C9ADF9}" type="presParOf" srcId="{75A825BE-B51C-41E5-AC9A-2A8C1CE04337}" destId="{BFE336B0-99B0-41FE-ABCF-FA0E9484660D}" srcOrd="2" destOrd="0" presId="urn:microsoft.com/office/officeart/2005/8/layout/orgChart1"/>
    <dgm:cxn modelId="{63D8D45C-C16B-4B4A-BA15-4E1626F95E00}" type="presParOf" srcId="{35659CDA-008E-4EBF-9454-19CC0F6705D0}" destId="{CE285313-FE03-4CD1-9BF7-B192603BA260}" srcOrd="2" destOrd="0" presId="urn:microsoft.com/office/officeart/2005/8/layout/orgChart1"/>
    <dgm:cxn modelId="{33B73825-B3FF-40C5-A446-61656F6395CC}" type="presParOf" srcId="{35659CDA-008E-4EBF-9454-19CC0F6705D0}" destId="{606B422D-6DDD-46AF-B0F1-693BA63BF101}" srcOrd="3" destOrd="0" presId="urn:microsoft.com/office/officeart/2005/8/layout/orgChart1"/>
    <dgm:cxn modelId="{E889C63B-A500-4461-9E18-2A54E2CA8287}" type="presParOf" srcId="{606B422D-6DDD-46AF-B0F1-693BA63BF101}" destId="{076BB78F-BD40-42B8-85DA-DD56461B702D}" srcOrd="0" destOrd="0" presId="urn:microsoft.com/office/officeart/2005/8/layout/orgChart1"/>
    <dgm:cxn modelId="{DDF13C8B-A543-4D33-97A0-F919A739CAA7}" type="presParOf" srcId="{076BB78F-BD40-42B8-85DA-DD56461B702D}" destId="{035299E9-F110-4466-8883-50775F13F310}" srcOrd="0" destOrd="0" presId="urn:microsoft.com/office/officeart/2005/8/layout/orgChart1"/>
    <dgm:cxn modelId="{3AF10FDF-85DF-48E5-94B8-F2F00B17D754}" type="presParOf" srcId="{076BB78F-BD40-42B8-85DA-DD56461B702D}" destId="{630163C9-28A1-4C32-B290-4D612A306BBC}" srcOrd="1" destOrd="0" presId="urn:microsoft.com/office/officeart/2005/8/layout/orgChart1"/>
    <dgm:cxn modelId="{8A0E56D0-F25B-4C7A-9C02-0B90356C0237}" type="presParOf" srcId="{606B422D-6DDD-46AF-B0F1-693BA63BF101}" destId="{58034230-1E8E-490D-8D8F-9F93651720C3}" srcOrd="1" destOrd="0" presId="urn:microsoft.com/office/officeart/2005/8/layout/orgChart1"/>
    <dgm:cxn modelId="{098E412A-C63B-45D7-9745-A4118C4A128F}" type="presParOf" srcId="{606B422D-6DDD-46AF-B0F1-693BA63BF101}" destId="{61A9CB19-6C8B-4903-9DAF-C42D8BFE3FB5}" srcOrd="2" destOrd="0" presId="urn:microsoft.com/office/officeart/2005/8/layout/orgChart1"/>
    <dgm:cxn modelId="{D6BFA984-C8E8-46A8-A261-94B85417373C}" type="presParOf" srcId="{EB79C858-FB18-42BA-BE75-F5F51A8EA167}" destId="{5A77B170-0B2C-4FDF-8F1C-2CD69F72E8FF}" srcOrd="2" destOrd="0" presId="urn:microsoft.com/office/officeart/2005/8/layout/orgChart1"/>
    <dgm:cxn modelId="{E7852ADF-7010-449F-91F7-7B5E0B55B971}" type="presParOf" srcId="{9DFD9C55-8BED-41BB-ADC8-69C5FC886C7E}" destId="{ED99D456-1CB0-40CF-8982-7A227DC9E5D1}" srcOrd="6" destOrd="0" presId="urn:microsoft.com/office/officeart/2005/8/layout/orgChart1"/>
    <dgm:cxn modelId="{D5DF9898-DC9A-40E7-850C-9D280FFF7EF0}" type="presParOf" srcId="{9DFD9C55-8BED-41BB-ADC8-69C5FC886C7E}" destId="{E56868FC-A8FD-4F3E-9E62-7407FC361A6F}" srcOrd="7" destOrd="0" presId="urn:microsoft.com/office/officeart/2005/8/layout/orgChart1"/>
    <dgm:cxn modelId="{5EE37FA4-889B-445C-AE30-FB086AE6A72F}" type="presParOf" srcId="{E56868FC-A8FD-4F3E-9E62-7407FC361A6F}" destId="{55E951C5-1EDA-4F8D-B765-58F016E41AEF}" srcOrd="0" destOrd="0" presId="urn:microsoft.com/office/officeart/2005/8/layout/orgChart1"/>
    <dgm:cxn modelId="{06ABBF0F-B29F-4D9B-96AF-EB6EEA569C5D}" type="presParOf" srcId="{55E951C5-1EDA-4F8D-B765-58F016E41AEF}" destId="{0EAAED3D-5916-4196-BE59-5CA2117970FF}" srcOrd="0" destOrd="0" presId="urn:microsoft.com/office/officeart/2005/8/layout/orgChart1"/>
    <dgm:cxn modelId="{717E675F-D387-471B-A877-98314FC66361}" type="presParOf" srcId="{55E951C5-1EDA-4F8D-B765-58F016E41AEF}" destId="{6C0EBFCE-91F9-4E72-887D-960C643CC4B9}" srcOrd="1" destOrd="0" presId="urn:microsoft.com/office/officeart/2005/8/layout/orgChart1"/>
    <dgm:cxn modelId="{AC4D8EC7-D9A5-4A3F-A274-7500A554AAE9}" type="presParOf" srcId="{E56868FC-A8FD-4F3E-9E62-7407FC361A6F}" destId="{5C9CEAAD-61DD-4B69-8E65-B13904E39E14}" srcOrd="1" destOrd="0" presId="urn:microsoft.com/office/officeart/2005/8/layout/orgChart1"/>
    <dgm:cxn modelId="{E1B87CE8-C20B-451B-98A0-162C03951725}" type="presParOf" srcId="{5C9CEAAD-61DD-4B69-8E65-B13904E39E14}" destId="{D387A43A-8E95-44FF-BD5F-5120516C1B5F}" srcOrd="0" destOrd="0" presId="urn:microsoft.com/office/officeart/2005/8/layout/orgChart1"/>
    <dgm:cxn modelId="{4793821C-3B45-4D02-A9F3-4266A9C00AC2}" type="presParOf" srcId="{5C9CEAAD-61DD-4B69-8E65-B13904E39E14}" destId="{7BA72E49-B5C1-441C-A7A6-05862FE410A8}" srcOrd="1" destOrd="0" presId="urn:microsoft.com/office/officeart/2005/8/layout/orgChart1"/>
    <dgm:cxn modelId="{D0160455-12FA-4C1A-8F29-BBBAD41C12CF}" type="presParOf" srcId="{7BA72E49-B5C1-441C-A7A6-05862FE410A8}" destId="{FF07DC70-CA14-4C5E-963D-C4D94C7A36AC}" srcOrd="0" destOrd="0" presId="urn:microsoft.com/office/officeart/2005/8/layout/orgChart1"/>
    <dgm:cxn modelId="{870335DA-AA8E-41B7-95E2-B429CE3C6C07}" type="presParOf" srcId="{FF07DC70-CA14-4C5E-963D-C4D94C7A36AC}" destId="{DA102A61-7BF9-4B16-A7FF-F39C8EDC9939}" srcOrd="0" destOrd="0" presId="urn:microsoft.com/office/officeart/2005/8/layout/orgChart1"/>
    <dgm:cxn modelId="{B3427200-D535-4699-A6DF-07F75DF18374}" type="presParOf" srcId="{FF07DC70-CA14-4C5E-963D-C4D94C7A36AC}" destId="{2F15D0B5-B599-4D33-943A-2F9AD0929E1C}" srcOrd="1" destOrd="0" presId="urn:microsoft.com/office/officeart/2005/8/layout/orgChart1"/>
    <dgm:cxn modelId="{7E35657A-6B0D-4D19-BBCE-B2160528BDF9}" type="presParOf" srcId="{7BA72E49-B5C1-441C-A7A6-05862FE410A8}" destId="{652C31F1-3C92-46C5-A10E-4EAEF24DA2FE}" srcOrd="1" destOrd="0" presId="urn:microsoft.com/office/officeart/2005/8/layout/orgChart1"/>
    <dgm:cxn modelId="{0A7B40F9-B542-4EBA-93AB-DE130DC72B7D}" type="presParOf" srcId="{652C31F1-3C92-46C5-A10E-4EAEF24DA2FE}" destId="{F9782BB3-2332-4993-9ED0-C76F1BAC86E9}" srcOrd="0" destOrd="0" presId="urn:microsoft.com/office/officeart/2005/8/layout/orgChart1"/>
    <dgm:cxn modelId="{CC5BA164-CFF9-4DE2-8F66-866BD65FCD58}" type="presParOf" srcId="{652C31F1-3C92-46C5-A10E-4EAEF24DA2FE}" destId="{ACE3F01B-92D3-46B8-9DAF-DF4AB1114CEA}" srcOrd="1" destOrd="0" presId="urn:microsoft.com/office/officeart/2005/8/layout/orgChart1"/>
    <dgm:cxn modelId="{769DB3B0-7107-4BA7-9374-10083D7A5A07}" type="presParOf" srcId="{ACE3F01B-92D3-46B8-9DAF-DF4AB1114CEA}" destId="{1098C896-59DD-4E49-8BA0-A13694132FD6}" srcOrd="0" destOrd="0" presId="urn:microsoft.com/office/officeart/2005/8/layout/orgChart1"/>
    <dgm:cxn modelId="{42D181CE-7059-496C-8E26-64B72482FA7F}" type="presParOf" srcId="{1098C896-59DD-4E49-8BA0-A13694132FD6}" destId="{935DC132-3FA6-4F32-9429-E61E08C791C5}" srcOrd="0" destOrd="0" presId="urn:microsoft.com/office/officeart/2005/8/layout/orgChart1"/>
    <dgm:cxn modelId="{9710F828-4AAF-47FE-856B-EC590F675B1A}" type="presParOf" srcId="{1098C896-59DD-4E49-8BA0-A13694132FD6}" destId="{26509AFA-F250-481E-A57C-98DB6C6EA379}" srcOrd="1" destOrd="0" presId="urn:microsoft.com/office/officeart/2005/8/layout/orgChart1"/>
    <dgm:cxn modelId="{41291A93-26B1-4399-8B79-A7B71450B1EF}" type="presParOf" srcId="{ACE3F01B-92D3-46B8-9DAF-DF4AB1114CEA}" destId="{58EA6ECE-5CC2-43A3-A419-FC4FE9F130F9}" srcOrd="1" destOrd="0" presId="urn:microsoft.com/office/officeart/2005/8/layout/orgChart1"/>
    <dgm:cxn modelId="{8757F620-2769-4297-AF09-91338770886A}" type="presParOf" srcId="{ACE3F01B-92D3-46B8-9DAF-DF4AB1114CEA}" destId="{3B753429-57C0-4AB4-9C7B-20AE100BB7A4}" srcOrd="2" destOrd="0" presId="urn:microsoft.com/office/officeart/2005/8/layout/orgChart1"/>
    <dgm:cxn modelId="{98533B49-6955-4C04-A519-35231F526429}" type="presParOf" srcId="{652C31F1-3C92-46C5-A10E-4EAEF24DA2FE}" destId="{A3BF0ED1-BF49-4CEA-9BF7-5DB398DB3EC0}" srcOrd="2" destOrd="0" presId="urn:microsoft.com/office/officeart/2005/8/layout/orgChart1"/>
    <dgm:cxn modelId="{B4A18489-6F56-42AC-8061-DCCEC5C32BDB}" type="presParOf" srcId="{652C31F1-3C92-46C5-A10E-4EAEF24DA2FE}" destId="{057D4268-AC1F-41BC-8955-D2237C84E4FA}" srcOrd="3" destOrd="0" presId="urn:microsoft.com/office/officeart/2005/8/layout/orgChart1"/>
    <dgm:cxn modelId="{AFAF8335-0F46-4D19-BB2E-0F7BD039D634}" type="presParOf" srcId="{057D4268-AC1F-41BC-8955-D2237C84E4FA}" destId="{4592D8DE-4497-4959-9535-F97BFF540D66}" srcOrd="0" destOrd="0" presId="urn:microsoft.com/office/officeart/2005/8/layout/orgChart1"/>
    <dgm:cxn modelId="{F77748A7-5295-4FB9-BA3D-E77DD2D0EF93}" type="presParOf" srcId="{4592D8DE-4497-4959-9535-F97BFF540D66}" destId="{A2C7E2E4-7755-4E26-820D-69E9668AE6EF}" srcOrd="0" destOrd="0" presId="urn:microsoft.com/office/officeart/2005/8/layout/orgChart1"/>
    <dgm:cxn modelId="{E5CE2C5A-C879-414A-A20C-3014AB94D34D}" type="presParOf" srcId="{4592D8DE-4497-4959-9535-F97BFF540D66}" destId="{2CE807A1-CAF9-463D-ABAB-F116D3B64667}" srcOrd="1" destOrd="0" presId="urn:microsoft.com/office/officeart/2005/8/layout/orgChart1"/>
    <dgm:cxn modelId="{69BC963A-02A1-449D-9501-4C0C83BF2503}" type="presParOf" srcId="{057D4268-AC1F-41BC-8955-D2237C84E4FA}" destId="{FEE76EB8-9EFC-4A30-90DC-7D3B65EEA447}" srcOrd="1" destOrd="0" presId="urn:microsoft.com/office/officeart/2005/8/layout/orgChart1"/>
    <dgm:cxn modelId="{B536D7EC-62F7-4C96-8893-C0F11A8C6132}" type="presParOf" srcId="{057D4268-AC1F-41BC-8955-D2237C84E4FA}" destId="{73F6A8DD-AC5F-491E-80F3-DA0018A8F8E5}" srcOrd="2" destOrd="0" presId="urn:microsoft.com/office/officeart/2005/8/layout/orgChart1"/>
    <dgm:cxn modelId="{FE9523AB-FF55-4304-A194-D895521583D1}" type="presParOf" srcId="{7BA72E49-B5C1-441C-A7A6-05862FE410A8}" destId="{1752E87C-B13F-4EFB-92D6-3AFE22C3304D}" srcOrd="2" destOrd="0" presId="urn:microsoft.com/office/officeart/2005/8/layout/orgChart1"/>
    <dgm:cxn modelId="{9A437F69-3DD9-447D-8333-3E002BED465B}" type="presParOf" srcId="{E56868FC-A8FD-4F3E-9E62-7407FC361A6F}" destId="{5882A55F-CBEE-471A-9095-8D7D1D745A19}" srcOrd="2" destOrd="0" presId="urn:microsoft.com/office/officeart/2005/8/layout/orgChart1"/>
    <dgm:cxn modelId="{A07C1C9C-A499-4B81-A62C-05EC0F94A840}" type="presParOf" srcId="{9DFD9C55-8BED-41BB-ADC8-69C5FC886C7E}" destId="{907DE9DE-0B06-474C-96B0-C573EE316ADE}" srcOrd="8" destOrd="0" presId="urn:microsoft.com/office/officeart/2005/8/layout/orgChart1"/>
    <dgm:cxn modelId="{342B373A-1504-4BCF-8AB0-3FE6571D7C86}" type="presParOf" srcId="{9DFD9C55-8BED-41BB-ADC8-69C5FC886C7E}" destId="{617CB15A-1114-42C2-8529-338826E8B6CD}" srcOrd="9" destOrd="0" presId="urn:microsoft.com/office/officeart/2005/8/layout/orgChart1"/>
    <dgm:cxn modelId="{9ABF9EA8-5D28-4903-8A0A-06174268143B}" type="presParOf" srcId="{617CB15A-1114-42C2-8529-338826E8B6CD}" destId="{8221B34D-CE6A-4DB0-85E5-F1F3044D8161}" srcOrd="0" destOrd="0" presId="urn:microsoft.com/office/officeart/2005/8/layout/orgChart1"/>
    <dgm:cxn modelId="{1E7467C4-D35C-40F5-B34F-FDD29E381E7D}" type="presParOf" srcId="{8221B34D-CE6A-4DB0-85E5-F1F3044D8161}" destId="{78E45578-B495-4DC0-BD40-74B9068F2FC9}" srcOrd="0" destOrd="0" presId="urn:microsoft.com/office/officeart/2005/8/layout/orgChart1"/>
    <dgm:cxn modelId="{C822A9D4-E6F4-4FC8-BA4C-A0B867765758}" type="presParOf" srcId="{8221B34D-CE6A-4DB0-85E5-F1F3044D8161}" destId="{436DA3BB-E7A4-48F0-B0DE-4FA9CD1BE67E}" srcOrd="1" destOrd="0" presId="urn:microsoft.com/office/officeart/2005/8/layout/orgChart1"/>
    <dgm:cxn modelId="{9F1325CE-B2C2-4EF0-81D8-E2A7E465CF3E}" type="presParOf" srcId="{617CB15A-1114-42C2-8529-338826E8B6CD}" destId="{9DE9D75B-4F14-4452-B59C-09872CC1214D}" srcOrd="1" destOrd="0" presId="urn:microsoft.com/office/officeart/2005/8/layout/orgChart1"/>
    <dgm:cxn modelId="{9DC94BD7-76FC-4ACB-8495-4D41BB19EF9C}" type="presParOf" srcId="{9DE9D75B-4F14-4452-B59C-09872CC1214D}" destId="{334DD116-04CA-4D61-ACCC-973DAE768CD1}" srcOrd="0" destOrd="0" presId="urn:microsoft.com/office/officeart/2005/8/layout/orgChart1"/>
    <dgm:cxn modelId="{6316DC1F-6E4D-402D-86B9-8EB376310755}" type="presParOf" srcId="{9DE9D75B-4F14-4452-B59C-09872CC1214D}" destId="{6F2390CA-3CF3-455E-A542-574E6F4C17EA}" srcOrd="1" destOrd="0" presId="urn:microsoft.com/office/officeart/2005/8/layout/orgChart1"/>
    <dgm:cxn modelId="{157C03A7-7431-47F8-B40C-F8846D515642}" type="presParOf" srcId="{6F2390CA-3CF3-455E-A542-574E6F4C17EA}" destId="{93646CF9-A973-4649-A8F4-6F4211DD1D27}" srcOrd="0" destOrd="0" presId="urn:microsoft.com/office/officeart/2005/8/layout/orgChart1"/>
    <dgm:cxn modelId="{892DB62A-1DC4-4CA4-AEF7-CB98D6AD2626}" type="presParOf" srcId="{93646CF9-A973-4649-A8F4-6F4211DD1D27}" destId="{CB1ACF8C-5308-4A30-A6EB-C4D8B079BBB7}" srcOrd="0" destOrd="0" presId="urn:microsoft.com/office/officeart/2005/8/layout/orgChart1"/>
    <dgm:cxn modelId="{4542F1D0-2A94-4850-BC84-61A02AC5399C}" type="presParOf" srcId="{93646CF9-A973-4649-A8F4-6F4211DD1D27}" destId="{57B53FC4-A292-4B24-8172-E750E2739A09}" srcOrd="1" destOrd="0" presId="urn:microsoft.com/office/officeart/2005/8/layout/orgChart1"/>
    <dgm:cxn modelId="{74236F0C-DDB2-48FF-96FB-A046685A24FC}" type="presParOf" srcId="{6F2390CA-3CF3-455E-A542-574E6F4C17EA}" destId="{1564CB24-AAE6-41A0-85DC-7C8848D14910}" srcOrd="1" destOrd="0" presId="urn:microsoft.com/office/officeart/2005/8/layout/orgChart1"/>
    <dgm:cxn modelId="{84ED9A12-8FE6-44CB-9150-6F1FE608D85D}" type="presParOf" srcId="{6F2390CA-3CF3-455E-A542-574E6F4C17EA}" destId="{051560BB-4BE7-44C5-B4E8-B6004566E4D1}" srcOrd="2" destOrd="0" presId="urn:microsoft.com/office/officeart/2005/8/layout/orgChart1"/>
    <dgm:cxn modelId="{D3A979B4-CBC0-4212-8401-41F9D2DD13A9}" type="presParOf" srcId="{9DE9D75B-4F14-4452-B59C-09872CC1214D}" destId="{2B89E231-EB00-46A9-B774-C76316A428EC}" srcOrd="2" destOrd="0" presId="urn:microsoft.com/office/officeart/2005/8/layout/orgChart1"/>
    <dgm:cxn modelId="{20A8CF80-E478-42DC-B698-6FE07BEED5AD}" type="presParOf" srcId="{9DE9D75B-4F14-4452-B59C-09872CC1214D}" destId="{ADD1713F-1047-49F6-A350-8B0CCB75960D}" srcOrd="3" destOrd="0" presId="urn:microsoft.com/office/officeart/2005/8/layout/orgChart1"/>
    <dgm:cxn modelId="{F54CA964-7E99-478E-BC55-5FE56A26D4C9}" type="presParOf" srcId="{ADD1713F-1047-49F6-A350-8B0CCB75960D}" destId="{12EC7233-0CA2-46A5-B72B-62D8D6F0C037}" srcOrd="0" destOrd="0" presId="urn:microsoft.com/office/officeart/2005/8/layout/orgChart1"/>
    <dgm:cxn modelId="{7087205D-92C6-4169-871A-3A68DE285FB8}" type="presParOf" srcId="{12EC7233-0CA2-46A5-B72B-62D8D6F0C037}" destId="{69FF253D-C43D-482E-8A2B-6160FEB27076}" srcOrd="0" destOrd="0" presId="urn:microsoft.com/office/officeart/2005/8/layout/orgChart1"/>
    <dgm:cxn modelId="{791677D1-DA35-42E7-ABFE-6C03EFDCBAFF}" type="presParOf" srcId="{12EC7233-0CA2-46A5-B72B-62D8D6F0C037}" destId="{6FE9D310-968B-4A98-87BF-4143B0A81745}" srcOrd="1" destOrd="0" presId="urn:microsoft.com/office/officeart/2005/8/layout/orgChart1"/>
    <dgm:cxn modelId="{6DB92F8C-BD04-42FD-A223-5C060968780B}" type="presParOf" srcId="{ADD1713F-1047-49F6-A350-8B0CCB75960D}" destId="{57C51CB7-85F0-4DC5-B031-1F5F186A713F}" srcOrd="1" destOrd="0" presId="urn:microsoft.com/office/officeart/2005/8/layout/orgChart1"/>
    <dgm:cxn modelId="{E9728CA0-1249-4121-8D47-60052F76B42F}" type="presParOf" srcId="{ADD1713F-1047-49F6-A350-8B0CCB75960D}" destId="{181C2B0F-0646-4505-A761-7A03E634F642}" srcOrd="2" destOrd="0" presId="urn:microsoft.com/office/officeart/2005/8/layout/orgChart1"/>
    <dgm:cxn modelId="{99C9A4B3-4E4F-4D6E-A5CE-837745A3DF82}" type="presParOf" srcId="{617CB15A-1114-42C2-8529-338826E8B6CD}" destId="{B371D38C-4EF4-4B1B-A61F-E337C23D7250}" srcOrd="2" destOrd="0" presId="urn:microsoft.com/office/officeart/2005/8/layout/orgChart1"/>
    <dgm:cxn modelId="{BE14B113-249E-4DD5-BFC6-F4580C7B7A10}" type="presParOf" srcId="{56B49AF6-AA87-4D42-81B0-5BF10E4E6513}" destId="{988F2472-BA79-4038-80ED-DECAC2568E3F}" srcOrd="2" destOrd="0" presId="urn:microsoft.com/office/officeart/2005/8/layout/orgChar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BA5B6C2-7542-4CCD-B026-02FD456F776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223AFBC1-06D7-414E-8B7D-B003AB1DD7C6}">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APLIKASI GO-FOOD</a:t>
          </a:r>
        </a:p>
      </dgm:t>
    </dgm:pt>
    <dgm:pt modelId="{DDDFA7F8-F469-4FA9-9EC9-1A89E2507C1F}" type="parTrans" cxnId="{58F92CD8-E0D1-4F14-B9CC-EA13F516DADD}">
      <dgm:prSet/>
      <dgm:spPr/>
      <dgm:t>
        <a:bodyPr/>
        <a:lstStyle/>
        <a:p>
          <a:endParaRPr lang="en-US"/>
        </a:p>
      </dgm:t>
    </dgm:pt>
    <dgm:pt modelId="{1AA4F5C5-3737-41F4-B53F-8450C3B620F7}" type="sibTrans" cxnId="{58F92CD8-E0D1-4F14-B9CC-EA13F516DADD}">
      <dgm:prSet/>
      <dgm:spPr/>
      <dgm:t>
        <a:bodyPr/>
        <a:lstStyle/>
        <a:p>
          <a:endParaRPr lang="en-US"/>
        </a:p>
      </dgm:t>
    </dgm:pt>
    <dgm:pt modelId="{661C44B2-9122-4BA6-8D06-9821B4DCD299}">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1.0 Daftar Pengguna</a:t>
          </a:r>
        </a:p>
      </dgm:t>
    </dgm:pt>
    <dgm:pt modelId="{DDE606F4-0312-4948-81EB-AFB911E66D2D}" type="parTrans" cxnId="{62B0D775-D334-4893-AA49-009E73B7DA17}">
      <dgm:prSet/>
      <dgm:spPr/>
      <dgm:t>
        <a:bodyPr/>
        <a:lstStyle/>
        <a:p>
          <a:endParaRPr lang="en-US"/>
        </a:p>
      </dgm:t>
    </dgm:pt>
    <dgm:pt modelId="{A8911F30-E3FB-4194-8DDA-22CF49A23333}" type="sibTrans" cxnId="{62B0D775-D334-4893-AA49-009E73B7DA17}">
      <dgm:prSet/>
      <dgm:spPr/>
      <dgm:t>
        <a:bodyPr/>
        <a:lstStyle/>
        <a:p>
          <a:endParaRPr lang="en-US"/>
        </a:p>
      </dgm:t>
    </dgm:pt>
    <dgm:pt modelId="{2FB27869-105C-4727-A37A-999505DB8E6E}">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2.0 Masuk Butiran Makanan </a:t>
          </a:r>
        </a:p>
      </dgm:t>
    </dgm:pt>
    <dgm:pt modelId="{46ED36F1-7058-424F-8389-B2486FABAAD1}" type="parTrans" cxnId="{A4282350-638F-42EF-B4BB-3CEF623200A4}">
      <dgm:prSet/>
      <dgm:spPr/>
      <dgm:t>
        <a:bodyPr/>
        <a:lstStyle/>
        <a:p>
          <a:endParaRPr lang="en-US"/>
        </a:p>
      </dgm:t>
    </dgm:pt>
    <dgm:pt modelId="{CC429607-8844-4E8F-9895-E02FF4810F29}" type="sibTrans" cxnId="{A4282350-638F-42EF-B4BB-3CEF623200A4}">
      <dgm:prSet/>
      <dgm:spPr/>
      <dgm:t>
        <a:bodyPr/>
        <a:lstStyle/>
        <a:p>
          <a:endParaRPr lang="en-US"/>
        </a:p>
      </dgm:t>
    </dgm:pt>
    <dgm:pt modelId="{04D22290-0D0E-49F6-8031-E3C11FE75A25}">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5.0 Pembelian Makanan</a:t>
          </a:r>
        </a:p>
      </dgm:t>
    </dgm:pt>
    <dgm:pt modelId="{08D51BAA-7BE4-48D5-AC55-10CCC4480BAC}" type="parTrans" cxnId="{F00D4B0D-2A96-4357-9B01-BFF62BDBA190}">
      <dgm:prSet/>
      <dgm:spPr/>
      <dgm:t>
        <a:bodyPr/>
        <a:lstStyle/>
        <a:p>
          <a:endParaRPr lang="en-US"/>
        </a:p>
      </dgm:t>
    </dgm:pt>
    <dgm:pt modelId="{9BB34E43-765A-4DDC-9BE9-8E85BA1FA41A}" type="sibTrans" cxnId="{F00D4B0D-2A96-4357-9B01-BFF62BDBA190}">
      <dgm:prSet/>
      <dgm:spPr/>
      <dgm:t>
        <a:bodyPr/>
        <a:lstStyle/>
        <a:p>
          <a:endParaRPr lang="en-US"/>
        </a:p>
      </dgm:t>
    </dgm:pt>
    <dgm:pt modelId="{416595AD-79CD-44B0-A01D-C0EB9D07D2C6}">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3.0 Pencarian Makanan</a:t>
          </a:r>
        </a:p>
      </dgm:t>
    </dgm:pt>
    <dgm:pt modelId="{E9F2D2E6-E264-4311-9797-1DA60D3B6DFB}" type="sibTrans" cxnId="{CDED50C3-CB6D-476B-BDA0-26533640B3A4}">
      <dgm:prSet/>
      <dgm:spPr/>
      <dgm:t>
        <a:bodyPr/>
        <a:lstStyle/>
        <a:p>
          <a:endParaRPr lang="en-US"/>
        </a:p>
      </dgm:t>
    </dgm:pt>
    <dgm:pt modelId="{4FBD56F3-2C91-47E5-A4C7-B076ECC37EEF}" type="parTrans" cxnId="{CDED50C3-CB6D-476B-BDA0-26533640B3A4}">
      <dgm:prSet/>
      <dgm:spPr/>
      <dgm:t>
        <a:bodyPr/>
        <a:lstStyle/>
        <a:p>
          <a:endParaRPr lang="en-US"/>
        </a:p>
      </dgm:t>
    </dgm:pt>
    <dgm:pt modelId="{C6506260-77D0-411D-B669-3BBF45F06BB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4. 0 Pesanan Makanan</a:t>
          </a:r>
        </a:p>
      </dgm:t>
    </dgm:pt>
    <dgm:pt modelId="{DA5E1050-8B81-4AD9-885C-22FE30C0A7EC}" type="parTrans" cxnId="{0608185D-AEAE-41D6-B19D-FA1B22D52B70}">
      <dgm:prSet/>
      <dgm:spPr/>
      <dgm:t>
        <a:bodyPr/>
        <a:lstStyle/>
        <a:p>
          <a:endParaRPr lang="en-US"/>
        </a:p>
      </dgm:t>
    </dgm:pt>
    <dgm:pt modelId="{32FCA99D-F003-4F6F-9A08-C006EB5F1B1E}" type="sibTrans" cxnId="{0608185D-AEAE-41D6-B19D-FA1B22D52B70}">
      <dgm:prSet/>
      <dgm:spPr/>
      <dgm:t>
        <a:bodyPr/>
        <a:lstStyle/>
        <a:p>
          <a:endParaRPr lang="en-US"/>
        </a:p>
      </dgm:t>
    </dgm:pt>
    <dgm:pt modelId="{D221D693-B3E1-4AC3-9C30-4539682BC338}" type="pres">
      <dgm:prSet presAssocID="{ABA5B6C2-7542-4CCD-B026-02FD456F7761}" presName="hierChild1" presStyleCnt="0">
        <dgm:presLayoutVars>
          <dgm:orgChart val="1"/>
          <dgm:chPref val="1"/>
          <dgm:dir/>
          <dgm:animOne val="branch"/>
          <dgm:animLvl val="lvl"/>
          <dgm:resizeHandles/>
        </dgm:presLayoutVars>
      </dgm:prSet>
      <dgm:spPr/>
      <dgm:t>
        <a:bodyPr/>
        <a:lstStyle/>
        <a:p>
          <a:endParaRPr lang="en-US"/>
        </a:p>
      </dgm:t>
    </dgm:pt>
    <dgm:pt modelId="{7FFD939D-6FA1-48D8-B8D8-03150CE91908}" type="pres">
      <dgm:prSet presAssocID="{223AFBC1-06D7-414E-8B7D-B003AB1DD7C6}" presName="hierRoot1" presStyleCnt="0">
        <dgm:presLayoutVars>
          <dgm:hierBranch val="init"/>
        </dgm:presLayoutVars>
      </dgm:prSet>
      <dgm:spPr/>
    </dgm:pt>
    <dgm:pt modelId="{FBF087D7-4233-4B23-8E7A-881248D8FB14}" type="pres">
      <dgm:prSet presAssocID="{223AFBC1-06D7-414E-8B7D-B003AB1DD7C6}" presName="rootComposite1" presStyleCnt="0"/>
      <dgm:spPr/>
    </dgm:pt>
    <dgm:pt modelId="{60BA3769-E264-4226-80EB-1180D918C0F4}" type="pres">
      <dgm:prSet presAssocID="{223AFBC1-06D7-414E-8B7D-B003AB1DD7C6}" presName="rootText1" presStyleLbl="node0" presStyleIdx="0" presStyleCnt="1" custScaleX="131420" custScaleY="98590" custLinFactNeighborX="5240" custLinFactNeighborY="-11239">
        <dgm:presLayoutVars>
          <dgm:chPref val="3"/>
        </dgm:presLayoutVars>
      </dgm:prSet>
      <dgm:spPr/>
      <dgm:t>
        <a:bodyPr/>
        <a:lstStyle/>
        <a:p>
          <a:endParaRPr lang="en-US"/>
        </a:p>
      </dgm:t>
    </dgm:pt>
    <dgm:pt modelId="{01496FD4-18DB-43FF-9B9E-054D25AB45E4}" type="pres">
      <dgm:prSet presAssocID="{223AFBC1-06D7-414E-8B7D-B003AB1DD7C6}" presName="rootConnector1" presStyleLbl="node1" presStyleIdx="0" presStyleCnt="0"/>
      <dgm:spPr/>
      <dgm:t>
        <a:bodyPr/>
        <a:lstStyle/>
        <a:p>
          <a:endParaRPr lang="en-US"/>
        </a:p>
      </dgm:t>
    </dgm:pt>
    <dgm:pt modelId="{F80929CD-3E7F-4DB8-8771-1973EB3C0D48}" type="pres">
      <dgm:prSet presAssocID="{223AFBC1-06D7-414E-8B7D-B003AB1DD7C6}" presName="hierChild2" presStyleCnt="0"/>
      <dgm:spPr/>
    </dgm:pt>
    <dgm:pt modelId="{6ACD7EB9-0013-4D1F-B07A-9FE57B1D29EF}" type="pres">
      <dgm:prSet presAssocID="{DDE606F4-0312-4948-81EB-AFB911E66D2D}" presName="Name37" presStyleLbl="parChTrans1D2" presStyleIdx="0" presStyleCnt="5"/>
      <dgm:spPr/>
      <dgm:t>
        <a:bodyPr/>
        <a:lstStyle/>
        <a:p>
          <a:endParaRPr lang="en-US"/>
        </a:p>
      </dgm:t>
    </dgm:pt>
    <dgm:pt modelId="{FD618D29-A7A8-4D45-9553-442D606875B5}" type="pres">
      <dgm:prSet presAssocID="{661C44B2-9122-4BA6-8D06-9821B4DCD299}" presName="hierRoot2" presStyleCnt="0">
        <dgm:presLayoutVars>
          <dgm:hierBranch val="init"/>
        </dgm:presLayoutVars>
      </dgm:prSet>
      <dgm:spPr/>
    </dgm:pt>
    <dgm:pt modelId="{9DF0672B-2960-43D3-9972-90F9CD606242}" type="pres">
      <dgm:prSet presAssocID="{661C44B2-9122-4BA6-8D06-9821B4DCD299}" presName="rootComposite" presStyleCnt="0"/>
      <dgm:spPr/>
    </dgm:pt>
    <dgm:pt modelId="{B29E77A3-3861-4858-BCAE-7E966E111054}" type="pres">
      <dgm:prSet presAssocID="{661C44B2-9122-4BA6-8D06-9821B4DCD299}" presName="rootText" presStyleLbl="node2" presStyleIdx="0" presStyleCnt="5" custScaleX="103995" custScaleY="99416">
        <dgm:presLayoutVars>
          <dgm:chPref val="3"/>
        </dgm:presLayoutVars>
      </dgm:prSet>
      <dgm:spPr/>
      <dgm:t>
        <a:bodyPr/>
        <a:lstStyle/>
        <a:p>
          <a:endParaRPr lang="en-US"/>
        </a:p>
      </dgm:t>
    </dgm:pt>
    <dgm:pt modelId="{D2FCFA90-6578-4245-9750-660F93A1BDF3}" type="pres">
      <dgm:prSet presAssocID="{661C44B2-9122-4BA6-8D06-9821B4DCD299}" presName="rootConnector" presStyleLbl="node2" presStyleIdx="0" presStyleCnt="5"/>
      <dgm:spPr/>
      <dgm:t>
        <a:bodyPr/>
        <a:lstStyle/>
        <a:p>
          <a:endParaRPr lang="en-US"/>
        </a:p>
      </dgm:t>
    </dgm:pt>
    <dgm:pt modelId="{325163B6-90C3-4463-ABA3-3BAF6A4CA21C}" type="pres">
      <dgm:prSet presAssocID="{661C44B2-9122-4BA6-8D06-9821B4DCD299}" presName="hierChild4" presStyleCnt="0"/>
      <dgm:spPr/>
    </dgm:pt>
    <dgm:pt modelId="{DC06E475-478F-4D2C-8C79-603164D53C25}" type="pres">
      <dgm:prSet presAssocID="{661C44B2-9122-4BA6-8D06-9821B4DCD299}" presName="hierChild5" presStyleCnt="0"/>
      <dgm:spPr/>
    </dgm:pt>
    <dgm:pt modelId="{619E9F47-D240-46EC-ABFF-F6685712C16F}" type="pres">
      <dgm:prSet presAssocID="{46ED36F1-7058-424F-8389-B2486FABAAD1}" presName="Name37" presStyleLbl="parChTrans1D2" presStyleIdx="1" presStyleCnt="5"/>
      <dgm:spPr/>
      <dgm:t>
        <a:bodyPr/>
        <a:lstStyle/>
        <a:p>
          <a:endParaRPr lang="en-US"/>
        </a:p>
      </dgm:t>
    </dgm:pt>
    <dgm:pt modelId="{59123762-C93C-48E0-8A0B-AA0215EB80DC}" type="pres">
      <dgm:prSet presAssocID="{2FB27869-105C-4727-A37A-999505DB8E6E}" presName="hierRoot2" presStyleCnt="0">
        <dgm:presLayoutVars>
          <dgm:hierBranch val="init"/>
        </dgm:presLayoutVars>
      </dgm:prSet>
      <dgm:spPr/>
    </dgm:pt>
    <dgm:pt modelId="{E5EF8B8F-879A-4CA4-A694-76256EBFA88F}" type="pres">
      <dgm:prSet presAssocID="{2FB27869-105C-4727-A37A-999505DB8E6E}" presName="rootComposite" presStyleCnt="0"/>
      <dgm:spPr/>
    </dgm:pt>
    <dgm:pt modelId="{B285D62F-282B-4407-A323-C8808847E4A9}" type="pres">
      <dgm:prSet presAssocID="{2FB27869-105C-4727-A37A-999505DB8E6E}" presName="rootText" presStyleLbl="node2" presStyleIdx="1" presStyleCnt="5" custScaleX="134323" custScaleY="113089">
        <dgm:presLayoutVars>
          <dgm:chPref val="3"/>
        </dgm:presLayoutVars>
      </dgm:prSet>
      <dgm:spPr/>
      <dgm:t>
        <a:bodyPr/>
        <a:lstStyle/>
        <a:p>
          <a:endParaRPr lang="en-US"/>
        </a:p>
      </dgm:t>
    </dgm:pt>
    <dgm:pt modelId="{DCD739E0-2A19-4FE5-AD8B-CB4DE4727CC6}" type="pres">
      <dgm:prSet presAssocID="{2FB27869-105C-4727-A37A-999505DB8E6E}" presName="rootConnector" presStyleLbl="node2" presStyleIdx="1" presStyleCnt="5"/>
      <dgm:spPr/>
      <dgm:t>
        <a:bodyPr/>
        <a:lstStyle/>
        <a:p>
          <a:endParaRPr lang="en-US"/>
        </a:p>
      </dgm:t>
    </dgm:pt>
    <dgm:pt modelId="{9DBF7CD6-0383-4065-81A2-844B5A8EE746}" type="pres">
      <dgm:prSet presAssocID="{2FB27869-105C-4727-A37A-999505DB8E6E}" presName="hierChild4" presStyleCnt="0"/>
      <dgm:spPr/>
    </dgm:pt>
    <dgm:pt modelId="{1CD69D40-F0FB-4700-B2E5-C312C2C283B8}" type="pres">
      <dgm:prSet presAssocID="{2FB27869-105C-4727-A37A-999505DB8E6E}" presName="hierChild5" presStyleCnt="0"/>
      <dgm:spPr/>
    </dgm:pt>
    <dgm:pt modelId="{E626135F-ED07-4C5D-861A-42D44742B527}" type="pres">
      <dgm:prSet presAssocID="{4FBD56F3-2C91-47E5-A4C7-B076ECC37EEF}" presName="Name37" presStyleLbl="parChTrans1D2" presStyleIdx="2" presStyleCnt="5"/>
      <dgm:spPr/>
      <dgm:t>
        <a:bodyPr/>
        <a:lstStyle/>
        <a:p>
          <a:endParaRPr lang="en-US"/>
        </a:p>
      </dgm:t>
    </dgm:pt>
    <dgm:pt modelId="{DBCA7FA4-E5DC-4019-9229-7DE76B64EE90}" type="pres">
      <dgm:prSet presAssocID="{416595AD-79CD-44B0-A01D-C0EB9D07D2C6}" presName="hierRoot2" presStyleCnt="0">
        <dgm:presLayoutVars>
          <dgm:hierBranch val="init"/>
        </dgm:presLayoutVars>
      </dgm:prSet>
      <dgm:spPr/>
    </dgm:pt>
    <dgm:pt modelId="{86352E27-E921-463C-871E-D445523AC21D}" type="pres">
      <dgm:prSet presAssocID="{416595AD-79CD-44B0-A01D-C0EB9D07D2C6}" presName="rootComposite" presStyleCnt="0"/>
      <dgm:spPr/>
    </dgm:pt>
    <dgm:pt modelId="{20E54F17-A6B6-4015-8C3D-4DDBD67596FB}" type="pres">
      <dgm:prSet presAssocID="{416595AD-79CD-44B0-A01D-C0EB9D07D2C6}" presName="rootText" presStyleLbl="node2" presStyleIdx="2" presStyleCnt="5" custScaleX="128687" custScaleY="104142">
        <dgm:presLayoutVars>
          <dgm:chPref val="3"/>
        </dgm:presLayoutVars>
      </dgm:prSet>
      <dgm:spPr/>
      <dgm:t>
        <a:bodyPr/>
        <a:lstStyle/>
        <a:p>
          <a:endParaRPr lang="en-US"/>
        </a:p>
      </dgm:t>
    </dgm:pt>
    <dgm:pt modelId="{8F2E75F0-DDDB-4DFA-8C71-8BD8FA8EDA3F}" type="pres">
      <dgm:prSet presAssocID="{416595AD-79CD-44B0-A01D-C0EB9D07D2C6}" presName="rootConnector" presStyleLbl="node2" presStyleIdx="2" presStyleCnt="5"/>
      <dgm:spPr/>
      <dgm:t>
        <a:bodyPr/>
        <a:lstStyle/>
        <a:p>
          <a:endParaRPr lang="en-US"/>
        </a:p>
      </dgm:t>
    </dgm:pt>
    <dgm:pt modelId="{4F6609F4-9CBA-4516-9C72-C8C041B49066}" type="pres">
      <dgm:prSet presAssocID="{416595AD-79CD-44B0-A01D-C0EB9D07D2C6}" presName="hierChild4" presStyleCnt="0"/>
      <dgm:spPr/>
    </dgm:pt>
    <dgm:pt modelId="{D4B7FA11-9BD2-4738-8F9A-B7B8B5C09207}" type="pres">
      <dgm:prSet presAssocID="{416595AD-79CD-44B0-A01D-C0EB9D07D2C6}" presName="hierChild5" presStyleCnt="0"/>
      <dgm:spPr/>
    </dgm:pt>
    <dgm:pt modelId="{25E31F6E-592C-4BCC-808F-D573198FBE73}" type="pres">
      <dgm:prSet presAssocID="{DA5E1050-8B81-4AD9-885C-22FE30C0A7EC}" presName="Name37" presStyleLbl="parChTrans1D2" presStyleIdx="3" presStyleCnt="5"/>
      <dgm:spPr/>
    </dgm:pt>
    <dgm:pt modelId="{BECDCDB3-70D9-4193-B6A2-358344EF20B9}" type="pres">
      <dgm:prSet presAssocID="{C6506260-77D0-411D-B669-3BBF45F06BBA}" presName="hierRoot2" presStyleCnt="0">
        <dgm:presLayoutVars>
          <dgm:hierBranch val="init"/>
        </dgm:presLayoutVars>
      </dgm:prSet>
      <dgm:spPr/>
    </dgm:pt>
    <dgm:pt modelId="{D9D026BC-C10B-47D9-8FB6-ED0F3FA68B69}" type="pres">
      <dgm:prSet presAssocID="{C6506260-77D0-411D-B669-3BBF45F06BBA}" presName="rootComposite" presStyleCnt="0"/>
      <dgm:spPr/>
    </dgm:pt>
    <dgm:pt modelId="{63A3892F-BA41-4A2C-A94E-DBC81AB65B09}" type="pres">
      <dgm:prSet presAssocID="{C6506260-77D0-411D-B669-3BBF45F06BBA}" presName="rootText" presStyleLbl="node2" presStyleIdx="3" presStyleCnt="5">
        <dgm:presLayoutVars>
          <dgm:chPref val="3"/>
        </dgm:presLayoutVars>
      </dgm:prSet>
      <dgm:spPr/>
      <dgm:t>
        <a:bodyPr/>
        <a:lstStyle/>
        <a:p>
          <a:endParaRPr lang="en-US"/>
        </a:p>
      </dgm:t>
    </dgm:pt>
    <dgm:pt modelId="{117A5CF1-98DD-48B3-BAB6-5112752341B8}" type="pres">
      <dgm:prSet presAssocID="{C6506260-77D0-411D-B669-3BBF45F06BBA}" presName="rootConnector" presStyleLbl="node2" presStyleIdx="3" presStyleCnt="5"/>
      <dgm:spPr/>
      <dgm:t>
        <a:bodyPr/>
        <a:lstStyle/>
        <a:p>
          <a:endParaRPr lang="en-US"/>
        </a:p>
      </dgm:t>
    </dgm:pt>
    <dgm:pt modelId="{96AA2E55-53D6-40F2-BFA0-0A8539C12017}" type="pres">
      <dgm:prSet presAssocID="{C6506260-77D0-411D-B669-3BBF45F06BBA}" presName="hierChild4" presStyleCnt="0"/>
      <dgm:spPr/>
    </dgm:pt>
    <dgm:pt modelId="{B5F520C1-E1FB-4430-B9B1-AB49BCE91849}" type="pres">
      <dgm:prSet presAssocID="{C6506260-77D0-411D-B669-3BBF45F06BBA}" presName="hierChild5" presStyleCnt="0"/>
      <dgm:spPr/>
    </dgm:pt>
    <dgm:pt modelId="{F4F0D95E-882B-4A68-8AE0-04DDEB508B05}" type="pres">
      <dgm:prSet presAssocID="{08D51BAA-7BE4-48D5-AC55-10CCC4480BAC}" presName="Name37" presStyleLbl="parChTrans1D2" presStyleIdx="4" presStyleCnt="5"/>
      <dgm:spPr/>
      <dgm:t>
        <a:bodyPr/>
        <a:lstStyle/>
        <a:p>
          <a:endParaRPr lang="en-US"/>
        </a:p>
      </dgm:t>
    </dgm:pt>
    <dgm:pt modelId="{945E24B4-F9BE-445B-8195-5DF71B6E6FF8}" type="pres">
      <dgm:prSet presAssocID="{04D22290-0D0E-49F6-8031-E3C11FE75A25}" presName="hierRoot2" presStyleCnt="0">
        <dgm:presLayoutVars>
          <dgm:hierBranch val="init"/>
        </dgm:presLayoutVars>
      </dgm:prSet>
      <dgm:spPr/>
    </dgm:pt>
    <dgm:pt modelId="{C1A8CA97-B273-4CFC-8C00-C46448958AA1}" type="pres">
      <dgm:prSet presAssocID="{04D22290-0D0E-49F6-8031-E3C11FE75A25}" presName="rootComposite" presStyleCnt="0"/>
      <dgm:spPr/>
    </dgm:pt>
    <dgm:pt modelId="{9DAEFBB6-68F7-4AB3-8769-D9C9C4C9AC0C}" type="pres">
      <dgm:prSet presAssocID="{04D22290-0D0E-49F6-8031-E3C11FE75A25}" presName="rootText" presStyleLbl="node2" presStyleIdx="4" presStyleCnt="5" custScaleX="105038" custScaleY="100225" custLinFactNeighborX="6717" custLinFactNeighborY="0">
        <dgm:presLayoutVars>
          <dgm:chPref val="3"/>
        </dgm:presLayoutVars>
      </dgm:prSet>
      <dgm:spPr/>
      <dgm:t>
        <a:bodyPr/>
        <a:lstStyle/>
        <a:p>
          <a:endParaRPr lang="en-US"/>
        </a:p>
      </dgm:t>
    </dgm:pt>
    <dgm:pt modelId="{2295411E-AF3D-41C8-83C0-C1C3E80622F2}" type="pres">
      <dgm:prSet presAssocID="{04D22290-0D0E-49F6-8031-E3C11FE75A25}" presName="rootConnector" presStyleLbl="node2" presStyleIdx="4" presStyleCnt="5"/>
      <dgm:spPr/>
      <dgm:t>
        <a:bodyPr/>
        <a:lstStyle/>
        <a:p>
          <a:endParaRPr lang="en-US"/>
        </a:p>
      </dgm:t>
    </dgm:pt>
    <dgm:pt modelId="{DAF0F08C-EDE5-4D77-8209-370CBC6FDE39}" type="pres">
      <dgm:prSet presAssocID="{04D22290-0D0E-49F6-8031-E3C11FE75A25}" presName="hierChild4" presStyleCnt="0"/>
      <dgm:spPr/>
    </dgm:pt>
    <dgm:pt modelId="{ADFC1951-1292-473F-90F0-EBFE30D8C0DE}" type="pres">
      <dgm:prSet presAssocID="{04D22290-0D0E-49F6-8031-E3C11FE75A25}" presName="hierChild5" presStyleCnt="0"/>
      <dgm:spPr/>
    </dgm:pt>
    <dgm:pt modelId="{FF43288E-3B42-4945-A098-57411FD24099}" type="pres">
      <dgm:prSet presAssocID="{223AFBC1-06D7-414E-8B7D-B003AB1DD7C6}" presName="hierChild3" presStyleCnt="0"/>
      <dgm:spPr/>
    </dgm:pt>
  </dgm:ptLst>
  <dgm:cxnLst>
    <dgm:cxn modelId="{97CF4A8C-541F-4888-92C0-B870C763FA41}" type="presOf" srcId="{2FB27869-105C-4727-A37A-999505DB8E6E}" destId="{DCD739E0-2A19-4FE5-AD8B-CB4DE4727CC6}" srcOrd="1" destOrd="0" presId="urn:microsoft.com/office/officeart/2005/8/layout/orgChart1"/>
    <dgm:cxn modelId="{47EF2D7C-D33E-4CB3-ACEB-4DF6D5BE838D}" type="presOf" srcId="{4FBD56F3-2C91-47E5-A4C7-B076ECC37EEF}" destId="{E626135F-ED07-4C5D-861A-42D44742B527}" srcOrd="0" destOrd="0" presId="urn:microsoft.com/office/officeart/2005/8/layout/orgChart1"/>
    <dgm:cxn modelId="{73569C60-E769-4601-A746-28A1AFC4CD45}" type="presOf" srcId="{223AFBC1-06D7-414E-8B7D-B003AB1DD7C6}" destId="{60BA3769-E264-4226-80EB-1180D918C0F4}" srcOrd="0" destOrd="0" presId="urn:microsoft.com/office/officeart/2005/8/layout/orgChart1"/>
    <dgm:cxn modelId="{C18B54FB-2589-40BE-A121-5D165BD45EDC}" type="presOf" srcId="{46ED36F1-7058-424F-8389-B2486FABAAD1}" destId="{619E9F47-D240-46EC-ABFF-F6685712C16F}" srcOrd="0" destOrd="0" presId="urn:microsoft.com/office/officeart/2005/8/layout/orgChart1"/>
    <dgm:cxn modelId="{DAF35011-5875-4DD1-AD81-E9FD933868EC}" type="presOf" srcId="{661C44B2-9122-4BA6-8D06-9821B4DCD299}" destId="{D2FCFA90-6578-4245-9750-660F93A1BDF3}" srcOrd="1" destOrd="0" presId="urn:microsoft.com/office/officeart/2005/8/layout/orgChart1"/>
    <dgm:cxn modelId="{62B0D775-D334-4893-AA49-009E73B7DA17}" srcId="{223AFBC1-06D7-414E-8B7D-B003AB1DD7C6}" destId="{661C44B2-9122-4BA6-8D06-9821B4DCD299}" srcOrd="0" destOrd="0" parTransId="{DDE606F4-0312-4948-81EB-AFB911E66D2D}" sibTransId="{A8911F30-E3FB-4194-8DDA-22CF49A23333}"/>
    <dgm:cxn modelId="{8C2A4EBD-EBD1-4918-A2AF-505D2B5CE920}" type="presOf" srcId="{C6506260-77D0-411D-B669-3BBF45F06BBA}" destId="{63A3892F-BA41-4A2C-A94E-DBC81AB65B09}" srcOrd="0" destOrd="0" presId="urn:microsoft.com/office/officeart/2005/8/layout/orgChart1"/>
    <dgm:cxn modelId="{A4282350-638F-42EF-B4BB-3CEF623200A4}" srcId="{223AFBC1-06D7-414E-8B7D-B003AB1DD7C6}" destId="{2FB27869-105C-4727-A37A-999505DB8E6E}" srcOrd="1" destOrd="0" parTransId="{46ED36F1-7058-424F-8389-B2486FABAAD1}" sibTransId="{CC429607-8844-4E8F-9895-E02FF4810F29}"/>
    <dgm:cxn modelId="{43B902E5-F15A-4772-8B27-933539EAF404}" type="presOf" srcId="{C6506260-77D0-411D-B669-3BBF45F06BBA}" destId="{117A5CF1-98DD-48B3-BAB6-5112752341B8}" srcOrd="1" destOrd="0" presId="urn:microsoft.com/office/officeart/2005/8/layout/orgChart1"/>
    <dgm:cxn modelId="{3BAE6A03-D720-44F8-9D84-326BE81A99F0}" type="presOf" srcId="{2FB27869-105C-4727-A37A-999505DB8E6E}" destId="{B285D62F-282B-4407-A323-C8808847E4A9}" srcOrd="0" destOrd="0" presId="urn:microsoft.com/office/officeart/2005/8/layout/orgChart1"/>
    <dgm:cxn modelId="{58F92CD8-E0D1-4F14-B9CC-EA13F516DADD}" srcId="{ABA5B6C2-7542-4CCD-B026-02FD456F7761}" destId="{223AFBC1-06D7-414E-8B7D-B003AB1DD7C6}" srcOrd="0" destOrd="0" parTransId="{DDDFA7F8-F469-4FA9-9EC9-1A89E2507C1F}" sibTransId="{1AA4F5C5-3737-41F4-B53F-8450C3B620F7}"/>
    <dgm:cxn modelId="{F00D4B0D-2A96-4357-9B01-BFF62BDBA190}" srcId="{223AFBC1-06D7-414E-8B7D-B003AB1DD7C6}" destId="{04D22290-0D0E-49F6-8031-E3C11FE75A25}" srcOrd="4" destOrd="0" parTransId="{08D51BAA-7BE4-48D5-AC55-10CCC4480BAC}" sibTransId="{9BB34E43-765A-4DDC-9BE9-8E85BA1FA41A}"/>
    <dgm:cxn modelId="{0608185D-AEAE-41D6-B19D-FA1B22D52B70}" srcId="{223AFBC1-06D7-414E-8B7D-B003AB1DD7C6}" destId="{C6506260-77D0-411D-B669-3BBF45F06BBA}" srcOrd="3" destOrd="0" parTransId="{DA5E1050-8B81-4AD9-885C-22FE30C0A7EC}" sibTransId="{32FCA99D-F003-4F6F-9A08-C006EB5F1B1E}"/>
    <dgm:cxn modelId="{28846B70-F267-40A1-8CFB-704F1312AA23}" type="presOf" srcId="{ABA5B6C2-7542-4CCD-B026-02FD456F7761}" destId="{D221D693-B3E1-4AC3-9C30-4539682BC338}" srcOrd="0" destOrd="0" presId="urn:microsoft.com/office/officeart/2005/8/layout/orgChart1"/>
    <dgm:cxn modelId="{4542C0C4-3EFB-402D-9B74-2C65EDE9396C}" type="presOf" srcId="{04D22290-0D0E-49F6-8031-E3C11FE75A25}" destId="{2295411E-AF3D-41C8-83C0-C1C3E80622F2}" srcOrd="1" destOrd="0" presId="urn:microsoft.com/office/officeart/2005/8/layout/orgChart1"/>
    <dgm:cxn modelId="{C5192A03-4C0A-4FBB-BA30-5F79DE8979F7}" type="presOf" srcId="{223AFBC1-06D7-414E-8B7D-B003AB1DD7C6}" destId="{01496FD4-18DB-43FF-9B9E-054D25AB45E4}" srcOrd="1" destOrd="0" presId="urn:microsoft.com/office/officeart/2005/8/layout/orgChart1"/>
    <dgm:cxn modelId="{CDED50C3-CB6D-476B-BDA0-26533640B3A4}" srcId="{223AFBC1-06D7-414E-8B7D-B003AB1DD7C6}" destId="{416595AD-79CD-44B0-A01D-C0EB9D07D2C6}" srcOrd="2" destOrd="0" parTransId="{4FBD56F3-2C91-47E5-A4C7-B076ECC37EEF}" sibTransId="{E9F2D2E6-E264-4311-9797-1DA60D3B6DFB}"/>
    <dgm:cxn modelId="{6F451819-356D-491D-9446-E206DA6CF0A4}" type="presOf" srcId="{DDE606F4-0312-4948-81EB-AFB911E66D2D}" destId="{6ACD7EB9-0013-4D1F-B07A-9FE57B1D29EF}" srcOrd="0" destOrd="0" presId="urn:microsoft.com/office/officeart/2005/8/layout/orgChart1"/>
    <dgm:cxn modelId="{4A98F885-F75F-4CAB-8A23-A53C3D455E5A}" type="presOf" srcId="{416595AD-79CD-44B0-A01D-C0EB9D07D2C6}" destId="{8F2E75F0-DDDB-4DFA-8C71-8BD8FA8EDA3F}" srcOrd="1" destOrd="0" presId="urn:microsoft.com/office/officeart/2005/8/layout/orgChart1"/>
    <dgm:cxn modelId="{6537816B-9B27-45DC-91DD-498AB2FFD57C}" type="presOf" srcId="{04D22290-0D0E-49F6-8031-E3C11FE75A25}" destId="{9DAEFBB6-68F7-4AB3-8769-D9C9C4C9AC0C}" srcOrd="0" destOrd="0" presId="urn:microsoft.com/office/officeart/2005/8/layout/orgChart1"/>
    <dgm:cxn modelId="{5F06A72F-DF29-4EF4-A2B6-B292F4A486ED}" type="presOf" srcId="{08D51BAA-7BE4-48D5-AC55-10CCC4480BAC}" destId="{F4F0D95E-882B-4A68-8AE0-04DDEB508B05}" srcOrd="0" destOrd="0" presId="urn:microsoft.com/office/officeart/2005/8/layout/orgChart1"/>
    <dgm:cxn modelId="{E199F6A6-1587-4E88-B5E6-153B65E330DB}" type="presOf" srcId="{DA5E1050-8B81-4AD9-885C-22FE30C0A7EC}" destId="{25E31F6E-592C-4BCC-808F-D573198FBE73}" srcOrd="0" destOrd="0" presId="urn:microsoft.com/office/officeart/2005/8/layout/orgChart1"/>
    <dgm:cxn modelId="{95FC9E84-4825-4FA4-A445-93C617D41A58}" type="presOf" srcId="{661C44B2-9122-4BA6-8D06-9821B4DCD299}" destId="{B29E77A3-3861-4858-BCAE-7E966E111054}" srcOrd="0" destOrd="0" presId="urn:microsoft.com/office/officeart/2005/8/layout/orgChart1"/>
    <dgm:cxn modelId="{AEF1BC38-7E25-4736-B516-BF27D544A24D}" type="presOf" srcId="{416595AD-79CD-44B0-A01D-C0EB9D07D2C6}" destId="{20E54F17-A6B6-4015-8C3D-4DDBD67596FB}" srcOrd="0" destOrd="0" presId="urn:microsoft.com/office/officeart/2005/8/layout/orgChart1"/>
    <dgm:cxn modelId="{CEC60606-E984-4E54-AEFB-EA43F2C45C51}" type="presParOf" srcId="{D221D693-B3E1-4AC3-9C30-4539682BC338}" destId="{7FFD939D-6FA1-48D8-B8D8-03150CE91908}" srcOrd="0" destOrd="0" presId="urn:microsoft.com/office/officeart/2005/8/layout/orgChart1"/>
    <dgm:cxn modelId="{445F3DD4-CCDF-44A6-A189-3796F0E4CD0C}" type="presParOf" srcId="{7FFD939D-6FA1-48D8-B8D8-03150CE91908}" destId="{FBF087D7-4233-4B23-8E7A-881248D8FB14}" srcOrd="0" destOrd="0" presId="urn:microsoft.com/office/officeart/2005/8/layout/orgChart1"/>
    <dgm:cxn modelId="{FC6B9448-E251-4213-B64E-614027FD31B2}" type="presParOf" srcId="{FBF087D7-4233-4B23-8E7A-881248D8FB14}" destId="{60BA3769-E264-4226-80EB-1180D918C0F4}" srcOrd="0" destOrd="0" presId="urn:microsoft.com/office/officeart/2005/8/layout/orgChart1"/>
    <dgm:cxn modelId="{9A40F0CA-A891-42D2-A838-0B1C1AA8A155}" type="presParOf" srcId="{FBF087D7-4233-4B23-8E7A-881248D8FB14}" destId="{01496FD4-18DB-43FF-9B9E-054D25AB45E4}" srcOrd="1" destOrd="0" presId="urn:microsoft.com/office/officeart/2005/8/layout/orgChart1"/>
    <dgm:cxn modelId="{EBF2AA54-DABD-4260-B07C-117627C42E0F}" type="presParOf" srcId="{7FFD939D-6FA1-48D8-B8D8-03150CE91908}" destId="{F80929CD-3E7F-4DB8-8771-1973EB3C0D48}" srcOrd="1" destOrd="0" presId="urn:microsoft.com/office/officeart/2005/8/layout/orgChart1"/>
    <dgm:cxn modelId="{FC91832C-ACD8-495E-A01F-0E718E6284F0}" type="presParOf" srcId="{F80929CD-3E7F-4DB8-8771-1973EB3C0D48}" destId="{6ACD7EB9-0013-4D1F-B07A-9FE57B1D29EF}" srcOrd="0" destOrd="0" presId="urn:microsoft.com/office/officeart/2005/8/layout/orgChart1"/>
    <dgm:cxn modelId="{334C1C46-C2AB-43F1-B93E-45F643082EB7}" type="presParOf" srcId="{F80929CD-3E7F-4DB8-8771-1973EB3C0D48}" destId="{FD618D29-A7A8-4D45-9553-442D606875B5}" srcOrd="1" destOrd="0" presId="urn:microsoft.com/office/officeart/2005/8/layout/orgChart1"/>
    <dgm:cxn modelId="{1E1BD73B-1BA0-4970-B086-B653C168B96D}" type="presParOf" srcId="{FD618D29-A7A8-4D45-9553-442D606875B5}" destId="{9DF0672B-2960-43D3-9972-90F9CD606242}" srcOrd="0" destOrd="0" presId="urn:microsoft.com/office/officeart/2005/8/layout/orgChart1"/>
    <dgm:cxn modelId="{E4E5FEDE-0013-4D16-BA78-2BA7609DA49F}" type="presParOf" srcId="{9DF0672B-2960-43D3-9972-90F9CD606242}" destId="{B29E77A3-3861-4858-BCAE-7E966E111054}" srcOrd="0" destOrd="0" presId="urn:microsoft.com/office/officeart/2005/8/layout/orgChart1"/>
    <dgm:cxn modelId="{1D048E05-7BB5-4238-AACA-8B73519F0AD4}" type="presParOf" srcId="{9DF0672B-2960-43D3-9972-90F9CD606242}" destId="{D2FCFA90-6578-4245-9750-660F93A1BDF3}" srcOrd="1" destOrd="0" presId="urn:microsoft.com/office/officeart/2005/8/layout/orgChart1"/>
    <dgm:cxn modelId="{CEDABB11-20AA-47AA-8502-F9A8159092B3}" type="presParOf" srcId="{FD618D29-A7A8-4D45-9553-442D606875B5}" destId="{325163B6-90C3-4463-ABA3-3BAF6A4CA21C}" srcOrd="1" destOrd="0" presId="urn:microsoft.com/office/officeart/2005/8/layout/orgChart1"/>
    <dgm:cxn modelId="{D80683EB-7EBF-4088-93D4-32BD39E7EDF3}" type="presParOf" srcId="{FD618D29-A7A8-4D45-9553-442D606875B5}" destId="{DC06E475-478F-4D2C-8C79-603164D53C25}" srcOrd="2" destOrd="0" presId="urn:microsoft.com/office/officeart/2005/8/layout/orgChart1"/>
    <dgm:cxn modelId="{4F1399E1-D06C-4019-8C30-7EEBBA3C0DF0}" type="presParOf" srcId="{F80929CD-3E7F-4DB8-8771-1973EB3C0D48}" destId="{619E9F47-D240-46EC-ABFF-F6685712C16F}" srcOrd="2" destOrd="0" presId="urn:microsoft.com/office/officeart/2005/8/layout/orgChart1"/>
    <dgm:cxn modelId="{E5DF718C-7BAD-4A2C-9B86-EBB28EBF75BD}" type="presParOf" srcId="{F80929CD-3E7F-4DB8-8771-1973EB3C0D48}" destId="{59123762-C93C-48E0-8A0B-AA0215EB80DC}" srcOrd="3" destOrd="0" presId="urn:microsoft.com/office/officeart/2005/8/layout/orgChart1"/>
    <dgm:cxn modelId="{A21AE8A9-4247-40EA-B156-16D67F1681A5}" type="presParOf" srcId="{59123762-C93C-48E0-8A0B-AA0215EB80DC}" destId="{E5EF8B8F-879A-4CA4-A694-76256EBFA88F}" srcOrd="0" destOrd="0" presId="urn:microsoft.com/office/officeart/2005/8/layout/orgChart1"/>
    <dgm:cxn modelId="{D96F7533-76DF-4E84-A75C-27B5EEBD45C8}" type="presParOf" srcId="{E5EF8B8F-879A-4CA4-A694-76256EBFA88F}" destId="{B285D62F-282B-4407-A323-C8808847E4A9}" srcOrd="0" destOrd="0" presId="urn:microsoft.com/office/officeart/2005/8/layout/orgChart1"/>
    <dgm:cxn modelId="{C6CCCC70-67A7-4B99-AAAA-FB7A544FE315}" type="presParOf" srcId="{E5EF8B8F-879A-4CA4-A694-76256EBFA88F}" destId="{DCD739E0-2A19-4FE5-AD8B-CB4DE4727CC6}" srcOrd="1" destOrd="0" presId="urn:microsoft.com/office/officeart/2005/8/layout/orgChart1"/>
    <dgm:cxn modelId="{C0BCD462-27A3-45F2-84F9-0DBE16EEC322}" type="presParOf" srcId="{59123762-C93C-48E0-8A0B-AA0215EB80DC}" destId="{9DBF7CD6-0383-4065-81A2-844B5A8EE746}" srcOrd="1" destOrd="0" presId="urn:microsoft.com/office/officeart/2005/8/layout/orgChart1"/>
    <dgm:cxn modelId="{0560B4CE-CD53-41CE-9B90-0EAA6E5637EB}" type="presParOf" srcId="{59123762-C93C-48E0-8A0B-AA0215EB80DC}" destId="{1CD69D40-F0FB-4700-B2E5-C312C2C283B8}" srcOrd="2" destOrd="0" presId="urn:microsoft.com/office/officeart/2005/8/layout/orgChart1"/>
    <dgm:cxn modelId="{74798393-2B23-4790-98E7-D76B68CD76B4}" type="presParOf" srcId="{F80929CD-3E7F-4DB8-8771-1973EB3C0D48}" destId="{E626135F-ED07-4C5D-861A-42D44742B527}" srcOrd="4" destOrd="0" presId="urn:microsoft.com/office/officeart/2005/8/layout/orgChart1"/>
    <dgm:cxn modelId="{89F5E992-1B95-43FB-BAE4-041876F1ADB8}" type="presParOf" srcId="{F80929CD-3E7F-4DB8-8771-1973EB3C0D48}" destId="{DBCA7FA4-E5DC-4019-9229-7DE76B64EE90}" srcOrd="5" destOrd="0" presId="urn:microsoft.com/office/officeart/2005/8/layout/orgChart1"/>
    <dgm:cxn modelId="{CCB87D4A-E81D-4E59-854C-6F34082A80DC}" type="presParOf" srcId="{DBCA7FA4-E5DC-4019-9229-7DE76B64EE90}" destId="{86352E27-E921-463C-871E-D445523AC21D}" srcOrd="0" destOrd="0" presId="urn:microsoft.com/office/officeart/2005/8/layout/orgChart1"/>
    <dgm:cxn modelId="{18516547-B81B-41E1-979E-6AB5EA5F1108}" type="presParOf" srcId="{86352E27-E921-463C-871E-D445523AC21D}" destId="{20E54F17-A6B6-4015-8C3D-4DDBD67596FB}" srcOrd="0" destOrd="0" presId="urn:microsoft.com/office/officeart/2005/8/layout/orgChart1"/>
    <dgm:cxn modelId="{D3A09A4C-B877-468C-B8EE-D46CF866404D}" type="presParOf" srcId="{86352E27-E921-463C-871E-D445523AC21D}" destId="{8F2E75F0-DDDB-4DFA-8C71-8BD8FA8EDA3F}" srcOrd="1" destOrd="0" presId="urn:microsoft.com/office/officeart/2005/8/layout/orgChart1"/>
    <dgm:cxn modelId="{5DA15AB4-134B-4354-9DB1-EC9B655B72C2}" type="presParOf" srcId="{DBCA7FA4-E5DC-4019-9229-7DE76B64EE90}" destId="{4F6609F4-9CBA-4516-9C72-C8C041B49066}" srcOrd="1" destOrd="0" presId="urn:microsoft.com/office/officeart/2005/8/layout/orgChart1"/>
    <dgm:cxn modelId="{98159B24-CF8C-4BF1-8A8D-D33C67B125EA}" type="presParOf" srcId="{DBCA7FA4-E5DC-4019-9229-7DE76B64EE90}" destId="{D4B7FA11-9BD2-4738-8F9A-B7B8B5C09207}" srcOrd="2" destOrd="0" presId="urn:microsoft.com/office/officeart/2005/8/layout/orgChart1"/>
    <dgm:cxn modelId="{CB143D1F-DB08-4837-88F4-A7F36CBA174D}" type="presParOf" srcId="{F80929CD-3E7F-4DB8-8771-1973EB3C0D48}" destId="{25E31F6E-592C-4BCC-808F-D573198FBE73}" srcOrd="6" destOrd="0" presId="urn:microsoft.com/office/officeart/2005/8/layout/orgChart1"/>
    <dgm:cxn modelId="{3992AB4B-ED4A-49E5-B83C-49A7E516F2EC}" type="presParOf" srcId="{F80929CD-3E7F-4DB8-8771-1973EB3C0D48}" destId="{BECDCDB3-70D9-4193-B6A2-358344EF20B9}" srcOrd="7" destOrd="0" presId="urn:microsoft.com/office/officeart/2005/8/layout/orgChart1"/>
    <dgm:cxn modelId="{AACFA406-4268-45B7-9812-641826FFEF88}" type="presParOf" srcId="{BECDCDB3-70D9-4193-B6A2-358344EF20B9}" destId="{D9D026BC-C10B-47D9-8FB6-ED0F3FA68B69}" srcOrd="0" destOrd="0" presId="urn:microsoft.com/office/officeart/2005/8/layout/orgChart1"/>
    <dgm:cxn modelId="{CE67546C-4E7D-404F-AFD6-C47DB4F96DA2}" type="presParOf" srcId="{D9D026BC-C10B-47D9-8FB6-ED0F3FA68B69}" destId="{63A3892F-BA41-4A2C-A94E-DBC81AB65B09}" srcOrd="0" destOrd="0" presId="urn:microsoft.com/office/officeart/2005/8/layout/orgChart1"/>
    <dgm:cxn modelId="{0E635A2B-2995-4821-819E-585D43114B50}" type="presParOf" srcId="{D9D026BC-C10B-47D9-8FB6-ED0F3FA68B69}" destId="{117A5CF1-98DD-48B3-BAB6-5112752341B8}" srcOrd="1" destOrd="0" presId="urn:microsoft.com/office/officeart/2005/8/layout/orgChart1"/>
    <dgm:cxn modelId="{B7A78587-EF3A-46F2-8F27-29B04BAD6795}" type="presParOf" srcId="{BECDCDB3-70D9-4193-B6A2-358344EF20B9}" destId="{96AA2E55-53D6-40F2-BFA0-0A8539C12017}" srcOrd="1" destOrd="0" presId="urn:microsoft.com/office/officeart/2005/8/layout/orgChart1"/>
    <dgm:cxn modelId="{55E297D1-6965-4851-9336-E448B33D13F6}" type="presParOf" srcId="{BECDCDB3-70D9-4193-B6A2-358344EF20B9}" destId="{B5F520C1-E1FB-4430-B9B1-AB49BCE91849}" srcOrd="2" destOrd="0" presId="urn:microsoft.com/office/officeart/2005/8/layout/orgChart1"/>
    <dgm:cxn modelId="{F1BD4474-20D5-4986-A641-8407D0614913}" type="presParOf" srcId="{F80929CD-3E7F-4DB8-8771-1973EB3C0D48}" destId="{F4F0D95E-882B-4A68-8AE0-04DDEB508B05}" srcOrd="8" destOrd="0" presId="urn:microsoft.com/office/officeart/2005/8/layout/orgChart1"/>
    <dgm:cxn modelId="{937B45D7-2389-4C9D-B069-5AF90E4E7002}" type="presParOf" srcId="{F80929CD-3E7F-4DB8-8771-1973EB3C0D48}" destId="{945E24B4-F9BE-445B-8195-5DF71B6E6FF8}" srcOrd="9" destOrd="0" presId="urn:microsoft.com/office/officeart/2005/8/layout/orgChart1"/>
    <dgm:cxn modelId="{55B1814E-337C-4106-B141-56BC188B4A6F}" type="presParOf" srcId="{945E24B4-F9BE-445B-8195-5DF71B6E6FF8}" destId="{C1A8CA97-B273-4CFC-8C00-C46448958AA1}" srcOrd="0" destOrd="0" presId="urn:microsoft.com/office/officeart/2005/8/layout/orgChart1"/>
    <dgm:cxn modelId="{D19BEC67-09F9-463D-ACD9-2B5E1BBF6BA5}" type="presParOf" srcId="{C1A8CA97-B273-4CFC-8C00-C46448958AA1}" destId="{9DAEFBB6-68F7-4AB3-8769-D9C9C4C9AC0C}" srcOrd="0" destOrd="0" presId="urn:microsoft.com/office/officeart/2005/8/layout/orgChart1"/>
    <dgm:cxn modelId="{C115764B-5048-42FE-AABE-EB60E3E3934C}" type="presParOf" srcId="{C1A8CA97-B273-4CFC-8C00-C46448958AA1}" destId="{2295411E-AF3D-41C8-83C0-C1C3E80622F2}" srcOrd="1" destOrd="0" presId="urn:microsoft.com/office/officeart/2005/8/layout/orgChart1"/>
    <dgm:cxn modelId="{395B6F76-5F3B-4FC3-9E85-9E7BB4C44F62}" type="presParOf" srcId="{945E24B4-F9BE-445B-8195-5DF71B6E6FF8}" destId="{DAF0F08C-EDE5-4D77-8209-370CBC6FDE39}" srcOrd="1" destOrd="0" presId="urn:microsoft.com/office/officeart/2005/8/layout/orgChart1"/>
    <dgm:cxn modelId="{791BD062-C077-4BE2-8353-F10F8616D30D}" type="presParOf" srcId="{945E24B4-F9BE-445B-8195-5DF71B6E6FF8}" destId="{ADFC1951-1292-473F-90F0-EBFE30D8C0DE}" srcOrd="2" destOrd="0" presId="urn:microsoft.com/office/officeart/2005/8/layout/orgChart1"/>
    <dgm:cxn modelId="{2E89AB85-1E3F-4FEF-82B6-EFBE7C68EEE1}" type="presParOf" srcId="{7FFD939D-6FA1-48D8-B8D8-03150CE91908}" destId="{FF43288E-3B42-4945-A098-57411FD24099}" srcOrd="2" destOrd="0" presId="urn:microsoft.com/office/officeart/2005/8/layout/orgChart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BA5B6C2-7542-4CCD-B026-02FD456F776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661C44B2-9122-4BA6-8D06-9821B4DCD299}">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1.1 Daftar Akaun</a:t>
          </a:r>
        </a:p>
      </dgm:t>
    </dgm:pt>
    <dgm:pt modelId="{DDE606F4-0312-4948-81EB-AFB911E66D2D}" type="parTrans" cxnId="{62B0D775-D334-4893-AA49-009E73B7DA17}">
      <dgm:prSet/>
      <dgm:spPr/>
      <dgm:t>
        <a:bodyPr/>
        <a:lstStyle/>
        <a:p>
          <a:endParaRPr lang="en-US"/>
        </a:p>
      </dgm:t>
    </dgm:pt>
    <dgm:pt modelId="{A8911F30-E3FB-4194-8DDA-22CF49A23333}" type="sibTrans" cxnId="{62B0D775-D334-4893-AA49-009E73B7DA17}">
      <dgm:prSet/>
      <dgm:spPr/>
      <dgm:t>
        <a:bodyPr/>
        <a:lstStyle/>
        <a:p>
          <a:endParaRPr lang="en-US"/>
        </a:p>
      </dgm:t>
    </dgm:pt>
    <dgm:pt modelId="{0AA9D7B1-2927-4A89-8B80-0D5794985597}">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1.2 Sahkan Akaun</a:t>
          </a:r>
        </a:p>
      </dgm:t>
    </dgm:pt>
    <dgm:pt modelId="{B5B0A593-D361-499C-8CAD-462866D9CC19}" type="parTrans" cxnId="{DA5862DE-E81C-4326-ABBC-DB83949A302B}">
      <dgm:prSet/>
      <dgm:spPr/>
      <dgm:t>
        <a:bodyPr/>
        <a:lstStyle/>
        <a:p>
          <a:endParaRPr lang="en-US"/>
        </a:p>
      </dgm:t>
    </dgm:pt>
    <dgm:pt modelId="{29ED44CB-9B6A-4326-8466-50934A97AF72}" type="sibTrans" cxnId="{DA5862DE-E81C-4326-ABBC-DB83949A302B}">
      <dgm:prSet/>
      <dgm:spPr/>
      <dgm:t>
        <a:bodyPr/>
        <a:lstStyle/>
        <a:p>
          <a:endParaRPr lang="en-US"/>
        </a:p>
      </dgm:t>
    </dgm:pt>
    <dgm:pt modelId="{865B2393-3DA5-4748-994C-B837C081F482}">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1.3 Kemaskini Akaun</a:t>
          </a:r>
        </a:p>
      </dgm:t>
    </dgm:pt>
    <dgm:pt modelId="{AD817B59-F1FD-4222-8D1C-37CAC1B78D73}" type="parTrans" cxnId="{0882F0B6-1BD3-42FF-9E54-D6816693A63E}">
      <dgm:prSet/>
      <dgm:spPr/>
      <dgm:t>
        <a:bodyPr/>
        <a:lstStyle/>
        <a:p>
          <a:endParaRPr lang="en-US"/>
        </a:p>
      </dgm:t>
    </dgm:pt>
    <dgm:pt modelId="{5829B7B8-8499-42D2-9D94-63E9C44AE01F}" type="sibTrans" cxnId="{0882F0B6-1BD3-42FF-9E54-D6816693A63E}">
      <dgm:prSet/>
      <dgm:spPr/>
      <dgm:t>
        <a:bodyPr/>
        <a:lstStyle/>
        <a:p>
          <a:endParaRPr lang="en-US"/>
        </a:p>
      </dgm:t>
    </dgm:pt>
    <dgm:pt modelId="{223AFBC1-06D7-414E-8B7D-B003AB1DD7C6}">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1.0 Daftar Pengguna</a:t>
          </a:r>
        </a:p>
      </dgm:t>
    </dgm:pt>
    <dgm:pt modelId="{1AA4F5C5-3737-41F4-B53F-8450C3B620F7}" type="sibTrans" cxnId="{58F92CD8-E0D1-4F14-B9CC-EA13F516DADD}">
      <dgm:prSet/>
      <dgm:spPr/>
      <dgm:t>
        <a:bodyPr/>
        <a:lstStyle/>
        <a:p>
          <a:endParaRPr lang="en-US"/>
        </a:p>
      </dgm:t>
    </dgm:pt>
    <dgm:pt modelId="{DDDFA7F8-F469-4FA9-9EC9-1A89E2507C1F}" type="parTrans" cxnId="{58F92CD8-E0D1-4F14-B9CC-EA13F516DADD}">
      <dgm:prSet/>
      <dgm:spPr/>
      <dgm:t>
        <a:bodyPr/>
        <a:lstStyle/>
        <a:p>
          <a:endParaRPr lang="en-US"/>
        </a:p>
      </dgm:t>
    </dgm:pt>
    <dgm:pt modelId="{D221D693-B3E1-4AC3-9C30-4539682BC338}" type="pres">
      <dgm:prSet presAssocID="{ABA5B6C2-7542-4CCD-B026-02FD456F7761}" presName="hierChild1" presStyleCnt="0">
        <dgm:presLayoutVars>
          <dgm:orgChart val="1"/>
          <dgm:chPref val="1"/>
          <dgm:dir/>
          <dgm:animOne val="branch"/>
          <dgm:animLvl val="lvl"/>
          <dgm:resizeHandles/>
        </dgm:presLayoutVars>
      </dgm:prSet>
      <dgm:spPr/>
      <dgm:t>
        <a:bodyPr/>
        <a:lstStyle/>
        <a:p>
          <a:endParaRPr lang="en-US"/>
        </a:p>
      </dgm:t>
    </dgm:pt>
    <dgm:pt modelId="{7FFD939D-6FA1-48D8-B8D8-03150CE91908}" type="pres">
      <dgm:prSet presAssocID="{223AFBC1-06D7-414E-8B7D-B003AB1DD7C6}" presName="hierRoot1" presStyleCnt="0">
        <dgm:presLayoutVars>
          <dgm:hierBranch val="init"/>
        </dgm:presLayoutVars>
      </dgm:prSet>
      <dgm:spPr/>
    </dgm:pt>
    <dgm:pt modelId="{FBF087D7-4233-4B23-8E7A-881248D8FB14}" type="pres">
      <dgm:prSet presAssocID="{223AFBC1-06D7-414E-8B7D-B003AB1DD7C6}" presName="rootComposite1" presStyleCnt="0"/>
      <dgm:spPr/>
    </dgm:pt>
    <dgm:pt modelId="{60BA3769-E264-4226-80EB-1180D918C0F4}" type="pres">
      <dgm:prSet presAssocID="{223AFBC1-06D7-414E-8B7D-B003AB1DD7C6}" presName="rootText1" presStyleLbl="node0" presStyleIdx="0" presStyleCnt="1">
        <dgm:presLayoutVars>
          <dgm:chPref val="3"/>
        </dgm:presLayoutVars>
      </dgm:prSet>
      <dgm:spPr/>
      <dgm:t>
        <a:bodyPr/>
        <a:lstStyle/>
        <a:p>
          <a:endParaRPr lang="en-US"/>
        </a:p>
      </dgm:t>
    </dgm:pt>
    <dgm:pt modelId="{01496FD4-18DB-43FF-9B9E-054D25AB45E4}" type="pres">
      <dgm:prSet presAssocID="{223AFBC1-06D7-414E-8B7D-B003AB1DD7C6}" presName="rootConnector1" presStyleLbl="node1" presStyleIdx="0" presStyleCnt="0"/>
      <dgm:spPr/>
      <dgm:t>
        <a:bodyPr/>
        <a:lstStyle/>
        <a:p>
          <a:endParaRPr lang="en-US"/>
        </a:p>
      </dgm:t>
    </dgm:pt>
    <dgm:pt modelId="{F80929CD-3E7F-4DB8-8771-1973EB3C0D48}" type="pres">
      <dgm:prSet presAssocID="{223AFBC1-06D7-414E-8B7D-B003AB1DD7C6}" presName="hierChild2" presStyleCnt="0"/>
      <dgm:spPr/>
    </dgm:pt>
    <dgm:pt modelId="{6ACD7EB9-0013-4D1F-B07A-9FE57B1D29EF}" type="pres">
      <dgm:prSet presAssocID="{DDE606F4-0312-4948-81EB-AFB911E66D2D}" presName="Name37" presStyleLbl="parChTrans1D2" presStyleIdx="0" presStyleCnt="3"/>
      <dgm:spPr/>
      <dgm:t>
        <a:bodyPr/>
        <a:lstStyle/>
        <a:p>
          <a:endParaRPr lang="en-US"/>
        </a:p>
      </dgm:t>
    </dgm:pt>
    <dgm:pt modelId="{FD618D29-A7A8-4D45-9553-442D606875B5}" type="pres">
      <dgm:prSet presAssocID="{661C44B2-9122-4BA6-8D06-9821B4DCD299}" presName="hierRoot2" presStyleCnt="0">
        <dgm:presLayoutVars>
          <dgm:hierBranch val="init"/>
        </dgm:presLayoutVars>
      </dgm:prSet>
      <dgm:spPr/>
    </dgm:pt>
    <dgm:pt modelId="{9DF0672B-2960-43D3-9972-90F9CD606242}" type="pres">
      <dgm:prSet presAssocID="{661C44B2-9122-4BA6-8D06-9821B4DCD299}" presName="rootComposite" presStyleCnt="0"/>
      <dgm:spPr/>
    </dgm:pt>
    <dgm:pt modelId="{B29E77A3-3861-4858-BCAE-7E966E111054}" type="pres">
      <dgm:prSet presAssocID="{661C44B2-9122-4BA6-8D06-9821B4DCD299}" presName="rootText" presStyleLbl="node2" presStyleIdx="0" presStyleCnt="3">
        <dgm:presLayoutVars>
          <dgm:chPref val="3"/>
        </dgm:presLayoutVars>
      </dgm:prSet>
      <dgm:spPr/>
      <dgm:t>
        <a:bodyPr/>
        <a:lstStyle/>
        <a:p>
          <a:endParaRPr lang="en-US"/>
        </a:p>
      </dgm:t>
    </dgm:pt>
    <dgm:pt modelId="{D2FCFA90-6578-4245-9750-660F93A1BDF3}" type="pres">
      <dgm:prSet presAssocID="{661C44B2-9122-4BA6-8D06-9821B4DCD299}" presName="rootConnector" presStyleLbl="node2" presStyleIdx="0" presStyleCnt="3"/>
      <dgm:spPr/>
      <dgm:t>
        <a:bodyPr/>
        <a:lstStyle/>
        <a:p>
          <a:endParaRPr lang="en-US"/>
        </a:p>
      </dgm:t>
    </dgm:pt>
    <dgm:pt modelId="{325163B6-90C3-4463-ABA3-3BAF6A4CA21C}" type="pres">
      <dgm:prSet presAssocID="{661C44B2-9122-4BA6-8D06-9821B4DCD299}" presName="hierChild4" presStyleCnt="0"/>
      <dgm:spPr/>
    </dgm:pt>
    <dgm:pt modelId="{DC06E475-478F-4D2C-8C79-603164D53C25}" type="pres">
      <dgm:prSet presAssocID="{661C44B2-9122-4BA6-8D06-9821B4DCD299}" presName="hierChild5" presStyleCnt="0"/>
      <dgm:spPr/>
    </dgm:pt>
    <dgm:pt modelId="{0A8A1A09-8604-49B7-AFCB-E49E586FEAE0}" type="pres">
      <dgm:prSet presAssocID="{B5B0A593-D361-499C-8CAD-462866D9CC19}" presName="Name37" presStyleLbl="parChTrans1D2" presStyleIdx="1" presStyleCnt="3"/>
      <dgm:spPr/>
      <dgm:t>
        <a:bodyPr/>
        <a:lstStyle/>
        <a:p>
          <a:endParaRPr lang="en-US"/>
        </a:p>
      </dgm:t>
    </dgm:pt>
    <dgm:pt modelId="{B8DAA0FB-AD13-4C9B-8E6E-0DAE76F45579}" type="pres">
      <dgm:prSet presAssocID="{0AA9D7B1-2927-4A89-8B80-0D5794985597}" presName="hierRoot2" presStyleCnt="0">
        <dgm:presLayoutVars>
          <dgm:hierBranch val="init"/>
        </dgm:presLayoutVars>
      </dgm:prSet>
      <dgm:spPr/>
    </dgm:pt>
    <dgm:pt modelId="{AC1D0D6E-37CF-4907-A4CA-E5CD9C436E1F}" type="pres">
      <dgm:prSet presAssocID="{0AA9D7B1-2927-4A89-8B80-0D5794985597}" presName="rootComposite" presStyleCnt="0"/>
      <dgm:spPr/>
    </dgm:pt>
    <dgm:pt modelId="{FE1CE7A4-C1C8-47C5-A752-24A179E71332}" type="pres">
      <dgm:prSet presAssocID="{0AA9D7B1-2927-4A89-8B80-0D5794985597}" presName="rootText" presStyleLbl="node2" presStyleIdx="1" presStyleCnt="3">
        <dgm:presLayoutVars>
          <dgm:chPref val="3"/>
        </dgm:presLayoutVars>
      </dgm:prSet>
      <dgm:spPr/>
      <dgm:t>
        <a:bodyPr/>
        <a:lstStyle/>
        <a:p>
          <a:endParaRPr lang="en-US"/>
        </a:p>
      </dgm:t>
    </dgm:pt>
    <dgm:pt modelId="{7B53902A-8BC6-48FF-886E-EF7DE65F3B18}" type="pres">
      <dgm:prSet presAssocID="{0AA9D7B1-2927-4A89-8B80-0D5794985597}" presName="rootConnector" presStyleLbl="node2" presStyleIdx="1" presStyleCnt="3"/>
      <dgm:spPr/>
      <dgm:t>
        <a:bodyPr/>
        <a:lstStyle/>
        <a:p>
          <a:endParaRPr lang="en-US"/>
        </a:p>
      </dgm:t>
    </dgm:pt>
    <dgm:pt modelId="{5E899A5E-27AF-41A4-B6D7-27C4EE9D1EA0}" type="pres">
      <dgm:prSet presAssocID="{0AA9D7B1-2927-4A89-8B80-0D5794985597}" presName="hierChild4" presStyleCnt="0"/>
      <dgm:spPr/>
    </dgm:pt>
    <dgm:pt modelId="{DBF9D956-29FB-4559-81C2-56397E581D2A}" type="pres">
      <dgm:prSet presAssocID="{0AA9D7B1-2927-4A89-8B80-0D5794985597}" presName="hierChild5" presStyleCnt="0"/>
      <dgm:spPr/>
    </dgm:pt>
    <dgm:pt modelId="{660496D8-4BB2-4EDA-8E59-212D6AFFABCC}" type="pres">
      <dgm:prSet presAssocID="{AD817B59-F1FD-4222-8D1C-37CAC1B78D73}" presName="Name37" presStyleLbl="parChTrans1D2" presStyleIdx="2" presStyleCnt="3"/>
      <dgm:spPr/>
      <dgm:t>
        <a:bodyPr/>
        <a:lstStyle/>
        <a:p>
          <a:endParaRPr lang="en-US"/>
        </a:p>
      </dgm:t>
    </dgm:pt>
    <dgm:pt modelId="{0DBD7E5A-D94F-4A4B-B23A-82F03A5B3612}" type="pres">
      <dgm:prSet presAssocID="{865B2393-3DA5-4748-994C-B837C081F482}" presName="hierRoot2" presStyleCnt="0">
        <dgm:presLayoutVars>
          <dgm:hierBranch val="init"/>
        </dgm:presLayoutVars>
      </dgm:prSet>
      <dgm:spPr/>
    </dgm:pt>
    <dgm:pt modelId="{40E9C966-E65C-4E8A-8987-9B9453950DD9}" type="pres">
      <dgm:prSet presAssocID="{865B2393-3DA5-4748-994C-B837C081F482}" presName="rootComposite" presStyleCnt="0"/>
      <dgm:spPr/>
    </dgm:pt>
    <dgm:pt modelId="{BE14174D-8245-49E2-994C-80105F0DDB0C}" type="pres">
      <dgm:prSet presAssocID="{865B2393-3DA5-4748-994C-B837C081F482}" presName="rootText" presStyleLbl="node2" presStyleIdx="2" presStyleCnt="3">
        <dgm:presLayoutVars>
          <dgm:chPref val="3"/>
        </dgm:presLayoutVars>
      </dgm:prSet>
      <dgm:spPr/>
      <dgm:t>
        <a:bodyPr/>
        <a:lstStyle/>
        <a:p>
          <a:endParaRPr lang="en-US"/>
        </a:p>
      </dgm:t>
    </dgm:pt>
    <dgm:pt modelId="{2F83DE9D-2CD2-4D01-9A70-6A201C30DA11}" type="pres">
      <dgm:prSet presAssocID="{865B2393-3DA5-4748-994C-B837C081F482}" presName="rootConnector" presStyleLbl="node2" presStyleIdx="2" presStyleCnt="3"/>
      <dgm:spPr/>
      <dgm:t>
        <a:bodyPr/>
        <a:lstStyle/>
        <a:p>
          <a:endParaRPr lang="en-US"/>
        </a:p>
      </dgm:t>
    </dgm:pt>
    <dgm:pt modelId="{D4AFD798-2221-4427-81AA-4BCC9537F4DC}" type="pres">
      <dgm:prSet presAssocID="{865B2393-3DA5-4748-994C-B837C081F482}" presName="hierChild4" presStyleCnt="0"/>
      <dgm:spPr/>
    </dgm:pt>
    <dgm:pt modelId="{77F80048-7B69-40A5-AA33-BF6DA0114CE7}" type="pres">
      <dgm:prSet presAssocID="{865B2393-3DA5-4748-994C-B837C081F482}" presName="hierChild5" presStyleCnt="0"/>
      <dgm:spPr/>
    </dgm:pt>
    <dgm:pt modelId="{FF43288E-3B42-4945-A098-57411FD24099}" type="pres">
      <dgm:prSet presAssocID="{223AFBC1-06D7-414E-8B7D-B003AB1DD7C6}" presName="hierChild3" presStyleCnt="0"/>
      <dgm:spPr/>
    </dgm:pt>
  </dgm:ptLst>
  <dgm:cxnLst>
    <dgm:cxn modelId="{8AADFB8F-8176-4885-BCAE-4C5CC9A6ACDC}" type="presOf" srcId="{0AA9D7B1-2927-4A89-8B80-0D5794985597}" destId="{FE1CE7A4-C1C8-47C5-A752-24A179E71332}" srcOrd="0" destOrd="0" presId="urn:microsoft.com/office/officeart/2005/8/layout/orgChart1"/>
    <dgm:cxn modelId="{6458FE0F-CC86-4D29-A1ED-529FB7FD35E4}" type="presOf" srcId="{B5B0A593-D361-499C-8CAD-462866D9CC19}" destId="{0A8A1A09-8604-49B7-AFCB-E49E586FEAE0}" srcOrd="0" destOrd="0" presId="urn:microsoft.com/office/officeart/2005/8/layout/orgChart1"/>
    <dgm:cxn modelId="{5145256E-96C2-4FB2-916B-FB79E69001F4}" type="presOf" srcId="{0AA9D7B1-2927-4A89-8B80-0D5794985597}" destId="{7B53902A-8BC6-48FF-886E-EF7DE65F3B18}" srcOrd="1" destOrd="0" presId="urn:microsoft.com/office/officeart/2005/8/layout/orgChart1"/>
    <dgm:cxn modelId="{6F451819-356D-491D-9446-E206DA6CF0A4}" type="presOf" srcId="{DDE606F4-0312-4948-81EB-AFB911E66D2D}" destId="{6ACD7EB9-0013-4D1F-B07A-9FE57B1D29EF}" srcOrd="0" destOrd="0" presId="urn:microsoft.com/office/officeart/2005/8/layout/orgChart1"/>
    <dgm:cxn modelId="{DA5862DE-E81C-4326-ABBC-DB83949A302B}" srcId="{223AFBC1-06D7-414E-8B7D-B003AB1DD7C6}" destId="{0AA9D7B1-2927-4A89-8B80-0D5794985597}" srcOrd="1" destOrd="0" parTransId="{B5B0A593-D361-499C-8CAD-462866D9CC19}" sibTransId="{29ED44CB-9B6A-4326-8466-50934A97AF72}"/>
    <dgm:cxn modelId="{B2F614E9-CEF9-4253-A176-AC095B4543D7}" type="presOf" srcId="{AD817B59-F1FD-4222-8D1C-37CAC1B78D73}" destId="{660496D8-4BB2-4EDA-8E59-212D6AFFABCC}" srcOrd="0" destOrd="0" presId="urn:microsoft.com/office/officeart/2005/8/layout/orgChart1"/>
    <dgm:cxn modelId="{10453F7D-6614-473D-A699-BE4C10EC2CE7}" type="presOf" srcId="{865B2393-3DA5-4748-994C-B837C081F482}" destId="{2F83DE9D-2CD2-4D01-9A70-6A201C30DA11}" srcOrd="1" destOrd="0" presId="urn:microsoft.com/office/officeart/2005/8/layout/orgChart1"/>
    <dgm:cxn modelId="{95FC9E84-4825-4FA4-A445-93C617D41A58}" type="presOf" srcId="{661C44B2-9122-4BA6-8D06-9821B4DCD299}" destId="{B29E77A3-3861-4858-BCAE-7E966E111054}" srcOrd="0" destOrd="0" presId="urn:microsoft.com/office/officeart/2005/8/layout/orgChart1"/>
    <dgm:cxn modelId="{28846B70-F267-40A1-8CFB-704F1312AA23}" type="presOf" srcId="{ABA5B6C2-7542-4CCD-B026-02FD456F7761}" destId="{D221D693-B3E1-4AC3-9C30-4539682BC338}" srcOrd="0" destOrd="0" presId="urn:microsoft.com/office/officeart/2005/8/layout/orgChart1"/>
    <dgm:cxn modelId="{73569C60-E769-4601-A746-28A1AFC4CD45}" type="presOf" srcId="{223AFBC1-06D7-414E-8B7D-B003AB1DD7C6}" destId="{60BA3769-E264-4226-80EB-1180D918C0F4}" srcOrd="0" destOrd="0" presId="urn:microsoft.com/office/officeart/2005/8/layout/orgChart1"/>
    <dgm:cxn modelId="{647589F8-BC43-4809-B5E2-42B2B5C6DAAD}" type="presOf" srcId="{865B2393-3DA5-4748-994C-B837C081F482}" destId="{BE14174D-8245-49E2-994C-80105F0DDB0C}" srcOrd="0" destOrd="0" presId="urn:microsoft.com/office/officeart/2005/8/layout/orgChart1"/>
    <dgm:cxn modelId="{0882F0B6-1BD3-42FF-9E54-D6816693A63E}" srcId="{223AFBC1-06D7-414E-8B7D-B003AB1DD7C6}" destId="{865B2393-3DA5-4748-994C-B837C081F482}" srcOrd="2" destOrd="0" parTransId="{AD817B59-F1FD-4222-8D1C-37CAC1B78D73}" sibTransId="{5829B7B8-8499-42D2-9D94-63E9C44AE01F}"/>
    <dgm:cxn modelId="{DAF35011-5875-4DD1-AD81-E9FD933868EC}" type="presOf" srcId="{661C44B2-9122-4BA6-8D06-9821B4DCD299}" destId="{D2FCFA90-6578-4245-9750-660F93A1BDF3}" srcOrd="1" destOrd="0" presId="urn:microsoft.com/office/officeart/2005/8/layout/orgChart1"/>
    <dgm:cxn modelId="{58F92CD8-E0D1-4F14-B9CC-EA13F516DADD}" srcId="{ABA5B6C2-7542-4CCD-B026-02FD456F7761}" destId="{223AFBC1-06D7-414E-8B7D-B003AB1DD7C6}" srcOrd="0" destOrd="0" parTransId="{DDDFA7F8-F469-4FA9-9EC9-1A89E2507C1F}" sibTransId="{1AA4F5C5-3737-41F4-B53F-8450C3B620F7}"/>
    <dgm:cxn modelId="{C5192A03-4C0A-4FBB-BA30-5F79DE8979F7}" type="presOf" srcId="{223AFBC1-06D7-414E-8B7D-B003AB1DD7C6}" destId="{01496FD4-18DB-43FF-9B9E-054D25AB45E4}" srcOrd="1" destOrd="0" presId="urn:microsoft.com/office/officeart/2005/8/layout/orgChart1"/>
    <dgm:cxn modelId="{62B0D775-D334-4893-AA49-009E73B7DA17}" srcId="{223AFBC1-06D7-414E-8B7D-B003AB1DD7C6}" destId="{661C44B2-9122-4BA6-8D06-9821B4DCD299}" srcOrd="0" destOrd="0" parTransId="{DDE606F4-0312-4948-81EB-AFB911E66D2D}" sibTransId="{A8911F30-E3FB-4194-8DDA-22CF49A23333}"/>
    <dgm:cxn modelId="{CEC60606-E984-4E54-AEFB-EA43F2C45C51}" type="presParOf" srcId="{D221D693-B3E1-4AC3-9C30-4539682BC338}" destId="{7FFD939D-6FA1-48D8-B8D8-03150CE91908}" srcOrd="0" destOrd="0" presId="urn:microsoft.com/office/officeart/2005/8/layout/orgChart1"/>
    <dgm:cxn modelId="{445F3DD4-CCDF-44A6-A189-3796F0E4CD0C}" type="presParOf" srcId="{7FFD939D-6FA1-48D8-B8D8-03150CE91908}" destId="{FBF087D7-4233-4B23-8E7A-881248D8FB14}" srcOrd="0" destOrd="0" presId="urn:microsoft.com/office/officeart/2005/8/layout/orgChart1"/>
    <dgm:cxn modelId="{FC6B9448-E251-4213-B64E-614027FD31B2}" type="presParOf" srcId="{FBF087D7-4233-4B23-8E7A-881248D8FB14}" destId="{60BA3769-E264-4226-80EB-1180D918C0F4}" srcOrd="0" destOrd="0" presId="urn:microsoft.com/office/officeart/2005/8/layout/orgChart1"/>
    <dgm:cxn modelId="{9A40F0CA-A891-42D2-A838-0B1C1AA8A155}" type="presParOf" srcId="{FBF087D7-4233-4B23-8E7A-881248D8FB14}" destId="{01496FD4-18DB-43FF-9B9E-054D25AB45E4}" srcOrd="1" destOrd="0" presId="urn:microsoft.com/office/officeart/2005/8/layout/orgChart1"/>
    <dgm:cxn modelId="{EBF2AA54-DABD-4260-B07C-117627C42E0F}" type="presParOf" srcId="{7FFD939D-6FA1-48D8-B8D8-03150CE91908}" destId="{F80929CD-3E7F-4DB8-8771-1973EB3C0D48}" srcOrd="1" destOrd="0" presId="urn:microsoft.com/office/officeart/2005/8/layout/orgChart1"/>
    <dgm:cxn modelId="{FC91832C-ACD8-495E-A01F-0E718E6284F0}" type="presParOf" srcId="{F80929CD-3E7F-4DB8-8771-1973EB3C0D48}" destId="{6ACD7EB9-0013-4D1F-B07A-9FE57B1D29EF}" srcOrd="0" destOrd="0" presId="urn:microsoft.com/office/officeart/2005/8/layout/orgChart1"/>
    <dgm:cxn modelId="{334C1C46-C2AB-43F1-B93E-45F643082EB7}" type="presParOf" srcId="{F80929CD-3E7F-4DB8-8771-1973EB3C0D48}" destId="{FD618D29-A7A8-4D45-9553-442D606875B5}" srcOrd="1" destOrd="0" presId="urn:microsoft.com/office/officeart/2005/8/layout/orgChart1"/>
    <dgm:cxn modelId="{1E1BD73B-1BA0-4970-B086-B653C168B96D}" type="presParOf" srcId="{FD618D29-A7A8-4D45-9553-442D606875B5}" destId="{9DF0672B-2960-43D3-9972-90F9CD606242}" srcOrd="0" destOrd="0" presId="urn:microsoft.com/office/officeart/2005/8/layout/orgChart1"/>
    <dgm:cxn modelId="{E4E5FEDE-0013-4D16-BA78-2BA7609DA49F}" type="presParOf" srcId="{9DF0672B-2960-43D3-9972-90F9CD606242}" destId="{B29E77A3-3861-4858-BCAE-7E966E111054}" srcOrd="0" destOrd="0" presId="urn:microsoft.com/office/officeart/2005/8/layout/orgChart1"/>
    <dgm:cxn modelId="{1D048E05-7BB5-4238-AACA-8B73519F0AD4}" type="presParOf" srcId="{9DF0672B-2960-43D3-9972-90F9CD606242}" destId="{D2FCFA90-6578-4245-9750-660F93A1BDF3}" srcOrd="1" destOrd="0" presId="urn:microsoft.com/office/officeart/2005/8/layout/orgChart1"/>
    <dgm:cxn modelId="{CEDABB11-20AA-47AA-8502-F9A8159092B3}" type="presParOf" srcId="{FD618D29-A7A8-4D45-9553-442D606875B5}" destId="{325163B6-90C3-4463-ABA3-3BAF6A4CA21C}" srcOrd="1" destOrd="0" presId="urn:microsoft.com/office/officeart/2005/8/layout/orgChart1"/>
    <dgm:cxn modelId="{D80683EB-7EBF-4088-93D4-32BD39E7EDF3}" type="presParOf" srcId="{FD618D29-A7A8-4D45-9553-442D606875B5}" destId="{DC06E475-478F-4D2C-8C79-603164D53C25}" srcOrd="2" destOrd="0" presId="urn:microsoft.com/office/officeart/2005/8/layout/orgChart1"/>
    <dgm:cxn modelId="{4D90898C-7248-49D8-96A2-9B40CDF99F97}" type="presParOf" srcId="{F80929CD-3E7F-4DB8-8771-1973EB3C0D48}" destId="{0A8A1A09-8604-49B7-AFCB-E49E586FEAE0}" srcOrd="2" destOrd="0" presId="urn:microsoft.com/office/officeart/2005/8/layout/orgChart1"/>
    <dgm:cxn modelId="{9C44A2BA-C83C-4F41-A605-AAB8B9E9A469}" type="presParOf" srcId="{F80929CD-3E7F-4DB8-8771-1973EB3C0D48}" destId="{B8DAA0FB-AD13-4C9B-8E6E-0DAE76F45579}" srcOrd="3" destOrd="0" presId="urn:microsoft.com/office/officeart/2005/8/layout/orgChart1"/>
    <dgm:cxn modelId="{22C8E4EE-3BDA-4663-B750-84DB97969C36}" type="presParOf" srcId="{B8DAA0FB-AD13-4C9B-8E6E-0DAE76F45579}" destId="{AC1D0D6E-37CF-4907-A4CA-E5CD9C436E1F}" srcOrd="0" destOrd="0" presId="urn:microsoft.com/office/officeart/2005/8/layout/orgChart1"/>
    <dgm:cxn modelId="{503A81B9-AF9B-445A-8406-B1FEBC88FB52}" type="presParOf" srcId="{AC1D0D6E-37CF-4907-A4CA-E5CD9C436E1F}" destId="{FE1CE7A4-C1C8-47C5-A752-24A179E71332}" srcOrd="0" destOrd="0" presId="urn:microsoft.com/office/officeart/2005/8/layout/orgChart1"/>
    <dgm:cxn modelId="{7424D571-2B81-4449-9787-912C225D97DC}" type="presParOf" srcId="{AC1D0D6E-37CF-4907-A4CA-E5CD9C436E1F}" destId="{7B53902A-8BC6-48FF-886E-EF7DE65F3B18}" srcOrd="1" destOrd="0" presId="urn:microsoft.com/office/officeart/2005/8/layout/orgChart1"/>
    <dgm:cxn modelId="{CE7CCE50-AAFC-4EAD-B001-6029FA67CFE0}" type="presParOf" srcId="{B8DAA0FB-AD13-4C9B-8E6E-0DAE76F45579}" destId="{5E899A5E-27AF-41A4-B6D7-27C4EE9D1EA0}" srcOrd="1" destOrd="0" presId="urn:microsoft.com/office/officeart/2005/8/layout/orgChart1"/>
    <dgm:cxn modelId="{2298FA6E-73F4-4D22-BF21-CF461B875C80}" type="presParOf" srcId="{B8DAA0FB-AD13-4C9B-8E6E-0DAE76F45579}" destId="{DBF9D956-29FB-4559-81C2-56397E581D2A}" srcOrd="2" destOrd="0" presId="urn:microsoft.com/office/officeart/2005/8/layout/orgChart1"/>
    <dgm:cxn modelId="{FCE12569-D961-4CF2-BC59-887C117B3E12}" type="presParOf" srcId="{F80929CD-3E7F-4DB8-8771-1973EB3C0D48}" destId="{660496D8-4BB2-4EDA-8E59-212D6AFFABCC}" srcOrd="4" destOrd="0" presId="urn:microsoft.com/office/officeart/2005/8/layout/orgChart1"/>
    <dgm:cxn modelId="{400FF79E-4FFF-4041-BA27-AB9702399494}" type="presParOf" srcId="{F80929CD-3E7F-4DB8-8771-1973EB3C0D48}" destId="{0DBD7E5A-D94F-4A4B-B23A-82F03A5B3612}" srcOrd="5" destOrd="0" presId="urn:microsoft.com/office/officeart/2005/8/layout/orgChart1"/>
    <dgm:cxn modelId="{48471B0E-212B-45F7-8E2C-D876C81272C7}" type="presParOf" srcId="{0DBD7E5A-D94F-4A4B-B23A-82F03A5B3612}" destId="{40E9C966-E65C-4E8A-8987-9B9453950DD9}" srcOrd="0" destOrd="0" presId="urn:microsoft.com/office/officeart/2005/8/layout/orgChart1"/>
    <dgm:cxn modelId="{810FAD61-17DF-41EB-9828-5DD39C88E20D}" type="presParOf" srcId="{40E9C966-E65C-4E8A-8987-9B9453950DD9}" destId="{BE14174D-8245-49E2-994C-80105F0DDB0C}" srcOrd="0" destOrd="0" presId="urn:microsoft.com/office/officeart/2005/8/layout/orgChart1"/>
    <dgm:cxn modelId="{FCF51CA9-A305-4B49-939B-738B50A6FFD2}" type="presParOf" srcId="{40E9C966-E65C-4E8A-8987-9B9453950DD9}" destId="{2F83DE9D-2CD2-4D01-9A70-6A201C30DA11}" srcOrd="1" destOrd="0" presId="urn:microsoft.com/office/officeart/2005/8/layout/orgChart1"/>
    <dgm:cxn modelId="{BE41E0A4-811F-4ABF-A6F5-EBB4D4ABC0BF}" type="presParOf" srcId="{0DBD7E5A-D94F-4A4B-B23A-82F03A5B3612}" destId="{D4AFD798-2221-4427-81AA-4BCC9537F4DC}" srcOrd="1" destOrd="0" presId="urn:microsoft.com/office/officeart/2005/8/layout/orgChart1"/>
    <dgm:cxn modelId="{C75A74DB-11E4-450A-973A-6F6C9C8A471D}" type="presParOf" srcId="{0DBD7E5A-D94F-4A4B-B23A-82F03A5B3612}" destId="{77F80048-7B69-40A5-AA33-BF6DA0114CE7}" srcOrd="2" destOrd="0" presId="urn:microsoft.com/office/officeart/2005/8/layout/orgChart1"/>
    <dgm:cxn modelId="{2E89AB85-1E3F-4FEF-82B6-EFBE7C68EEE1}" type="presParOf" srcId="{7FFD939D-6FA1-48D8-B8D8-03150CE91908}" destId="{FF43288E-3B42-4945-A098-57411FD24099}" srcOrd="2" destOrd="0" presId="urn:microsoft.com/office/officeart/2005/8/layout/orgChart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ABA5B6C2-7542-4CCD-B026-02FD456F776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223AFBC1-06D7-414E-8B7D-B003AB1DD7C6}">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2.0 Masuk Butiran Makanan</a:t>
          </a:r>
        </a:p>
      </dgm:t>
    </dgm:pt>
    <dgm:pt modelId="{DDDFA7F8-F469-4FA9-9EC9-1A89E2507C1F}" type="parTrans" cxnId="{58F92CD8-E0D1-4F14-B9CC-EA13F516DADD}">
      <dgm:prSet/>
      <dgm:spPr/>
      <dgm:t>
        <a:bodyPr/>
        <a:lstStyle/>
        <a:p>
          <a:endParaRPr lang="en-US"/>
        </a:p>
      </dgm:t>
    </dgm:pt>
    <dgm:pt modelId="{1AA4F5C5-3737-41F4-B53F-8450C3B620F7}" type="sibTrans" cxnId="{58F92CD8-E0D1-4F14-B9CC-EA13F516DADD}">
      <dgm:prSet/>
      <dgm:spPr/>
      <dgm:t>
        <a:bodyPr/>
        <a:lstStyle/>
        <a:p>
          <a:endParaRPr lang="en-US"/>
        </a:p>
      </dgm:t>
    </dgm:pt>
    <dgm:pt modelId="{661C44B2-9122-4BA6-8D06-9821B4DCD299}">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2.1 Tetapkan Peta Lokasi</a:t>
          </a:r>
        </a:p>
      </dgm:t>
    </dgm:pt>
    <dgm:pt modelId="{DDE606F4-0312-4948-81EB-AFB911E66D2D}" type="parTrans" cxnId="{62B0D775-D334-4893-AA49-009E73B7DA17}">
      <dgm:prSet/>
      <dgm:spPr/>
      <dgm:t>
        <a:bodyPr/>
        <a:lstStyle/>
        <a:p>
          <a:endParaRPr lang="en-US"/>
        </a:p>
      </dgm:t>
    </dgm:pt>
    <dgm:pt modelId="{A8911F30-E3FB-4194-8DDA-22CF49A23333}" type="sibTrans" cxnId="{62B0D775-D334-4893-AA49-009E73B7DA17}">
      <dgm:prSet/>
      <dgm:spPr/>
      <dgm:t>
        <a:bodyPr/>
        <a:lstStyle/>
        <a:p>
          <a:endParaRPr lang="en-US"/>
        </a:p>
      </dgm:t>
    </dgm:pt>
    <dgm:pt modelId="{0AA9D7B1-2927-4A89-8B80-0D5794985597}">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2.2 Masukkan Maklumat Makanan</a:t>
          </a:r>
        </a:p>
      </dgm:t>
    </dgm:pt>
    <dgm:pt modelId="{B5B0A593-D361-499C-8CAD-462866D9CC19}" type="parTrans" cxnId="{DA5862DE-E81C-4326-ABBC-DB83949A302B}">
      <dgm:prSet/>
      <dgm:spPr/>
      <dgm:t>
        <a:bodyPr/>
        <a:lstStyle/>
        <a:p>
          <a:endParaRPr lang="en-US"/>
        </a:p>
      </dgm:t>
    </dgm:pt>
    <dgm:pt modelId="{29ED44CB-9B6A-4326-8466-50934A97AF72}" type="sibTrans" cxnId="{DA5862DE-E81C-4326-ABBC-DB83949A302B}">
      <dgm:prSet/>
      <dgm:spPr/>
      <dgm:t>
        <a:bodyPr/>
        <a:lstStyle/>
        <a:p>
          <a:endParaRPr lang="en-US"/>
        </a:p>
      </dgm:t>
    </dgm:pt>
    <dgm:pt modelId="{865B2393-3DA5-4748-994C-B837C081F482}">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2.3 Kemaskini Maklumat Makanan</a:t>
          </a:r>
        </a:p>
      </dgm:t>
    </dgm:pt>
    <dgm:pt modelId="{AD817B59-F1FD-4222-8D1C-37CAC1B78D73}" type="parTrans" cxnId="{0882F0B6-1BD3-42FF-9E54-D6816693A63E}">
      <dgm:prSet/>
      <dgm:spPr/>
      <dgm:t>
        <a:bodyPr/>
        <a:lstStyle/>
        <a:p>
          <a:endParaRPr lang="en-US"/>
        </a:p>
      </dgm:t>
    </dgm:pt>
    <dgm:pt modelId="{5829B7B8-8499-42D2-9D94-63E9C44AE01F}" type="sibTrans" cxnId="{0882F0B6-1BD3-42FF-9E54-D6816693A63E}">
      <dgm:prSet/>
      <dgm:spPr/>
      <dgm:t>
        <a:bodyPr/>
        <a:lstStyle/>
        <a:p>
          <a:endParaRPr lang="en-US"/>
        </a:p>
      </dgm:t>
    </dgm:pt>
    <dgm:pt modelId="{D221D693-B3E1-4AC3-9C30-4539682BC338}" type="pres">
      <dgm:prSet presAssocID="{ABA5B6C2-7542-4CCD-B026-02FD456F7761}" presName="hierChild1" presStyleCnt="0">
        <dgm:presLayoutVars>
          <dgm:orgChart val="1"/>
          <dgm:chPref val="1"/>
          <dgm:dir/>
          <dgm:animOne val="branch"/>
          <dgm:animLvl val="lvl"/>
          <dgm:resizeHandles/>
        </dgm:presLayoutVars>
      </dgm:prSet>
      <dgm:spPr/>
      <dgm:t>
        <a:bodyPr/>
        <a:lstStyle/>
        <a:p>
          <a:endParaRPr lang="en-US"/>
        </a:p>
      </dgm:t>
    </dgm:pt>
    <dgm:pt modelId="{7FFD939D-6FA1-48D8-B8D8-03150CE91908}" type="pres">
      <dgm:prSet presAssocID="{223AFBC1-06D7-414E-8B7D-B003AB1DD7C6}" presName="hierRoot1" presStyleCnt="0">
        <dgm:presLayoutVars>
          <dgm:hierBranch val="init"/>
        </dgm:presLayoutVars>
      </dgm:prSet>
      <dgm:spPr/>
    </dgm:pt>
    <dgm:pt modelId="{FBF087D7-4233-4B23-8E7A-881248D8FB14}" type="pres">
      <dgm:prSet presAssocID="{223AFBC1-06D7-414E-8B7D-B003AB1DD7C6}" presName="rootComposite1" presStyleCnt="0"/>
      <dgm:spPr/>
    </dgm:pt>
    <dgm:pt modelId="{60BA3769-E264-4226-80EB-1180D918C0F4}" type="pres">
      <dgm:prSet presAssocID="{223AFBC1-06D7-414E-8B7D-B003AB1DD7C6}" presName="rootText1" presStyleLbl="node0" presStyleIdx="0" presStyleCnt="1" custScaleX="111188" custLinFactNeighborX="-1362" custLinFactNeighborY="4087">
        <dgm:presLayoutVars>
          <dgm:chPref val="3"/>
        </dgm:presLayoutVars>
      </dgm:prSet>
      <dgm:spPr/>
      <dgm:t>
        <a:bodyPr/>
        <a:lstStyle/>
        <a:p>
          <a:endParaRPr lang="en-US"/>
        </a:p>
      </dgm:t>
    </dgm:pt>
    <dgm:pt modelId="{01496FD4-18DB-43FF-9B9E-054D25AB45E4}" type="pres">
      <dgm:prSet presAssocID="{223AFBC1-06D7-414E-8B7D-B003AB1DD7C6}" presName="rootConnector1" presStyleLbl="node1" presStyleIdx="0" presStyleCnt="0"/>
      <dgm:spPr/>
      <dgm:t>
        <a:bodyPr/>
        <a:lstStyle/>
        <a:p>
          <a:endParaRPr lang="en-US"/>
        </a:p>
      </dgm:t>
    </dgm:pt>
    <dgm:pt modelId="{F80929CD-3E7F-4DB8-8771-1973EB3C0D48}" type="pres">
      <dgm:prSet presAssocID="{223AFBC1-06D7-414E-8B7D-B003AB1DD7C6}" presName="hierChild2" presStyleCnt="0"/>
      <dgm:spPr/>
    </dgm:pt>
    <dgm:pt modelId="{6ACD7EB9-0013-4D1F-B07A-9FE57B1D29EF}" type="pres">
      <dgm:prSet presAssocID="{DDE606F4-0312-4948-81EB-AFB911E66D2D}" presName="Name37" presStyleLbl="parChTrans1D2" presStyleIdx="0" presStyleCnt="3"/>
      <dgm:spPr/>
      <dgm:t>
        <a:bodyPr/>
        <a:lstStyle/>
        <a:p>
          <a:endParaRPr lang="en-US"/>
        </a:p>
      </dgm:t>
    </dgm:pt>
    <dgm:pt modelId="{FD618D29-A7A8-4D45-9553-442D606875B5}" type="pres">
      <dgm:prSet presAssocID="{661C44B2-9122-4BA6-8D06-9821B4DCD299}" presName="hierRoot2" presStyleCnt="0">
        <dgm:presLayoutVars>
          <dgm:hierBranch val="init"/>
        </dgm:presLayoutVars>
      </dgm:prSet>
      <dgm:spPr/>
    </dgm:pt>
    <dgm:pt modelId="{9DF0672B-2960-43D3-9972-90F9CD606242}" type="pres">
      <dgm:prSet presAssocID="{661C44B2-9122-4BA6-8D06-9821B4DCD299}" presName="rootComposite" presStyleCnt="0"/>
      <dgm:spPr/>
    </dgm:pt>
    <dgm:pt modelId="{B29E77A3-3861-4858-BCAE-7E966E111054}" type="pres">
      <dgm:prSet presAssocID="{661C44B2-9122-4BA6-8D06-9821B4DCD299}" presName="rootText" presStyleLbl="node2" presStyleIdx="0" presStyleCnt="3" custScaleX="117367">
        <dgm:presLayoutVars>
          <dgm:chPref val="3"/>
        </dgm:presLayoutVars>
      </dgm:prSet>
      <dgm:spPr/>
      <dgm:t>
        <a:bodyPr/>
        <a:lstStyle/>
        <a:p>
          <a:endParaRPr lang="en-US"/>
        </a:p>
      </dgm:t>
    </dgm:pt>
    <dgm:pt modelId="{D2FCFA90-6578-4245-9750-660F93A1BDF3}" type="pres">
      <dgm:prSet presAssocID="{661C44B2-9122-4BA6-8D06-9821B4DCD299}" presName="rootConnector" presStyleLbl="node2" presStyleIdx="0" presStyleCnt="3"/>
      <dgm:spPr/>
      <dgm:t>
        <a:bodyPr/>
        <a:lstStyle/>
        <a:p>
          <a:endParaRPr lang="en-US"/>
        </a:p>
      </dgm:t>
    </dgm:pt>
    <dgm:pt modelId="{325163B6-90C3-4463-ABA3-3BAF6A4CA21C}" type="pres">
      <dgm:prSet presAssocID="{661C44B2-9122-4BA6-8D06-9821B4DCD299}" presName="hierChild4" presStyleCnt="0"/>
      <dgm:spPr/>
    </dgm:pt>
    <dgm:pt modelId="{DC06E475-478F-4D2C-8C79-603164D53C25}" type="pres">
      <dgm:prSet presAssocID="{661C44B2-9122-4BA6-8D06-9821B4DCD299}" presName="hierChild5" presStyleCnt="0"/>
      <dgm:spPr/>
    </dgm:pt>
    <dgm:pt modelId="{0A8A1A09-8604-49B7-AFCB-E49E586FEAE0}" type="pres">
      <dgm:prSet presAssocID="{B5B0A593-D361-499C-8CAD-462866D9CC19}" presName="Name37" presStyleLbl="parChTrans1D2" presStyleIdx="1" presStyleCnt="3"/>
      <dgm:spPr/>
      <dgm:t>
        <a:bodyPr/>
        <a:lstStyle/>
        <a:p>
          <a:endParaRPr lang="en-US"/>
        </a:p>
      </dgm:t>
    </dgm:pt>
    <dgm:pt modelId="{B8DAA0FB-AD13-4C9B-8E6E-0DAE76F45579}" type="pres">
      <dgm:prSet presAssocID="{0AA9D7B1-2927-4A89-8B80-0D5794985597}" presName="hierRoot2" presStyleCnt="0">
        <dgm:presLayoutVars>
          <dgm:hierBranch val="init"/>
        </dgm:presLayoutVars>
      </dgm:prSet>
      <dgm:spPr/>
    </dgm:pt>
    <dgm:pt modelId="{AC1D0D6E-37CF-4907-A4CA-E5CD9C436E1F}" type="pres">
      <dgm:prSet presAssocID="{0AA9D7B1-2927-4A89-8B80-0D5794985597}" presName="rootComposite" presStyleCnt="0"/>
      <dgm:spPr/>
    </dgm:pt>
    <dgm:pt modelId="{FE1CE7A4-C1C8-47C5-A752-24A179E71332}" type="pres">
      <dgm:prSet presAssocID="{0AA9D7B1-2927-4A89-8B80-0D5794985597}" presName="rootText" presStyleLbl="node2" presStyleIdx="1" presStyleCnt="3" custScaleX="124811" custLinFactNeighborX="-447" custLinFactNeighborY="4151">
        <dgm:presLayoutVars>
          <dgm:chPref val="3"/>
        </dgm:presLayoutVars>
      </dgm:prSet>
      <dgm:spPr/>
      <dgm:t>
        <a:bodyPr/>
        <a:lstStyle/>
        <a:p>
          <a:endParaRPr lang="en-US"/>
        </a:p>
      </dgm:t>
    </dgm:pt>
    <dgm:pt modelId="{7B53902A-8BC6-48FF-886E-EF7DE65F3B18}" type="pres">
      <dgm:prSet presAssocID="{0AA9D7B1-2927-4A89-8B80-0D5794985597}" presName="rootConnector" presStyleLbl="node2" presStyleIdx="1" presStyleCnt="3"/>
      <dgm:spPr/>
      <dgm:t>
        <a:bodyPr/>
        <a:lstStyle/>
        <a:p>
          <a:endParaRPr lang="en-US"/>
        </a:p>
      </dgm:t>
    </dgm:pt>
    <dgm:pt modelId="{5E899A5E-27AF-41A4-B6D7-27C4EE9D1EA0}" type="pres">
      <dgm:prSet presAssocID="{0AA9D7B1-2927-4A89-8B80-0D5794985597}" presName="hierChild4" presStyleCnt="0"/>
      <dgm:spPr/>
    </dgm:pt>
    <dgm:pt modelId="{DBF9D956-29FB-4559-81C2-56397E581D2A}" type="pres">
      <dgm:prSet presAssocID="{0AA9D7B1-2927-4A89-8B80-0D5794985597}" presName="hierChild5" presStyleCnt="0"/>
      <dgm:spPr/>
    </dgm:pt>
    <dgm:pt modelId="{660496D8-4BB2-4EDA-8E59-212D6AFFABCC}" type="pres">
      <dgm:prSet presAssocID="{AD817B59-F1FD-4222-8D1C-37CAC1B78D73}" presName="Name37" presStyleLbl="parChTrans1D2" presStyleIdx="2" presStyleCnt="3"/>
      <dgm:spPr/>
      <dgm:t>
        <a:bodyPr/>
        <a:lstStyle/>
        <a:p>
          <a:endParaRPr lang="en-US"/>
        </a:p>
      </dgm:t>
    </dgm:pt>
    <dgm:pt modelId="{0DBD7E5A-D94F-4A4B-B23A-82F03A5B3612}" type="pres">
      <dgm:prSet presAssocID="{865B2393-3DA5-4748-994C-B837C081F482}" presName="hierRoot2" presStyleCnt="0">
        <dgm:presLayoutVars>
          <dgm:hierBranch val="init"/>
        </dgm:presLayoutVars>
      </dgm:prSet>
      <dgm:spPr/>
    </dgm:pt>
    <dgm:pt modelId="{40E9C966-E65C-4E8A-8987-9B9453950DD9}" type="pres">
      <dgm:prSet presAssocID="{865B2393-3DA5-4748-994C-B837C081F482}" presName="rootComposite" presStyleCnt="0"/>
      <dgm:spPr/>
    </dgm:pt>
    <dgm:pt modelId="{BE14174D-8245-49E2-994C-80105F0DDB0C}" type="pres">
      <dgm:prSet presAssocID="{865B2393-3DA5-4748-994C-B837C081F482}" presName="rootText" presStyleLbl="node2" presStyleIdx="2" presStyleCnt="3" custScaleX="119540">
        <dgm:presLayoutVars>
          <dgm:chPref val="3"/>
        </dgm:presLayoutVars>
      </dgm:prSet>
      <dgm:spPr/>
      <dgm:t>
        <a:bodyPr/>
        <a:lstStyle/>
        <a:p>
          <a:endParaRPr lang="en-US"/>
        </a:p>
      </dgm:t>
    </dgm:pt>
    <dgm:pt modelId="{2F83DE9D-2CD2-4D01-9A70-6A201C30DA11}" type="pres">
      <dgm:prSet presAssocID="{865B2393-3DA5-4748-994C-B837C081F482}" presName="rootConnector" presStyleLbl="node2" presStyleIdx="2" presStyleCnt="3"/>
      <dgm:spPr/>
      <dgm:t>
        <a:bodyPr/>
        <a:lstStyle/>
        <a:p>
          <a:endParaRPr lang="en-US"/>
        </a:p>
      </dgm:t>
    </dgm:pt>
    <dgm:pt modelId="{D4AFD798-2221-4427-81AA-4BCC9537F4DC}" type="pres">
      <dgm:prSet presAssocID="{865B2393-3DA5-4748-994C-B837C081F482}" presName="hierChild4" presStyleCnt="0"/>
      <dgm:spPr/>
    </dgm:pt>
    <dgm:pt modelId="{77F80048-7B69-40A5-AA33-BF6DA0114CE7}" type="pres">
      <dgm:prSet presAssocID="{865B2393-3DA5-4748-994C-B837C081F482}" presName="hierChild5" presStyleCnt="0"/>
      <dgm:spPr/>
    </dgm:pt>
    <dgm:pt modelId="{FF43288E-3B42-4945-A098-57411FD24099}" type="pres">
      <dgm:prSet presAssocID="{223AFBC1-06D7-414E-8B7D-B003AB1DD7C6}" presName="hierChild3" presStyleCnt="0"/>
      <dgm:spPr/>
    </dgm:pt>
  </dgm:ptLst>
  <dgm:cxnLst>
    <dgm:cxn modelId="{8AADFB8F-8176-4885-BCAE-4C5CC9A6ACDC}" type="presOf" srcId="{0AA9D7B1-2927-4A89-8B80-0D5794985597}" destId="{FE1CE7A4-C1C8-47C5-A752-24A179E71332}" srcOrd="0" destOrd="0" presId="urn:microsoft.com/office/officeart/2005/8/layout/orgChart1"/>
    <dgm:cxn modelId="{6458FE0F-CC86-4D29-A1ED-529FB7FD35E4}" type="presOf" srcId="{B5B0A593-D361-499C-8CAD-462866D9CC19}" destId="{0A8A1A09-8604-49B7-AFCB-E49E586FEAE0}" srcOrd="0" destOrd="0" presId="urn:microsoft.com/office/officeart/2005/8/layout/orgChart1"/>
    <dgm:cxn modelId="{5145256E-96C2-4FB2-916B-FB79E69001F4}" type="presOf" srcId="{0AA9D7B1-2927-4A89-8B80-0D5794985597}" destId="{7B53902A-8BC6-48FF-886E-EF7DE65F3B18}" srcOrd="1" destOrd="0" presId="urn:microsoft.com/office/officeart/2005/8/layout/orgChart1"/>
    <dgm:cxn modelId="{6F451819-356D-491D-9446-E206DA6CF0A4}" type="presOf" srcId="{DDE606F4-0312-4948-81EB-AFB911E66D2D}" destId="{6ACD7EB9-0013-4D1F-B07A-9FE57B1D29EF}" srcOrd="0" destOrd="0" presId="urn:microsoft.com/office/officeart/2005/8/layout/orgChart1"/>
    <dgm:cxn modelId="{DA5862DE-E81C-4326-ABBC-DB83949A302B}" srcId="{223AFBC1-06D7-414E-8B7D-B003AB1DD7C6}" destId="{0AA9D7B1-2927-4A89-8B80-0D5794985597}" srcOrd="1" destOrd="0" parTransId="{B5B0A593-D361-499C-8CAD-462866D9CC19}" sibTransId="{29ED44CB-9B6A-4326-8466-50934A97AF72}"/>
    <dgm:cxn modelId="{B2F614E9-CEF9-4253-A176-AC095B4543D7}" type="presOf" srcId="{AD817B59-F1FD-4222-8D1C-37CAC1B78D73}" destId="{660496D8-4BB2-4EDA-8E59-212D6AFFABCC}" srcOrd="0" destOrd="0" presId="urn:microsoft.com/office/officeart/2005/8/layout/orgChart1"/>
    <dgm:cxn modelId="{10453F7D-6614-473D-A699-BE4C10EC2CE7}" type="presOf" srcId="{865B2393-3DA5-4748-994C-B837C081F482}" destId="{2F83DE9D-2CD2-4D01-9A70-6A201C30DA11}" srcOrd="1" destOrd="0" presId="urn:microsoft.com/office/officeart/2005/8/layout/orgChart1"/>
    <dgm:cxn modelId="{95FC9E84-4825-4FA4-A445-93C617D41A58}" type="presOf" srcId="{661C44B2-9122-4BA6-8D06-9821B4DCD299}" destId="{B29E77A3-3861-4858-BCAE-7E966E111054}" srcOrd="0" destOrd="0" presId="urn:microsoft.com/office/officeart/2005/8/layout/orgChart1"/>
    <dgm:cxn modelId="{28846B70-F267-40A1-8CFB-704F1312AA23}" type="presOf" srcId="{ABA5B6C2-7542-4CCD-B026-02FD456F7761}" destId="{D221D693-B3E1-4AC3-9C30-4539682BC338}" srcOrd="0" destOrd="0" presId="urn:microsoft.com/office/officeart/2005/8/layout/orgChart1"/>
    <dgm:cxn modelId="{73569C60-E769-4601-A746-28A1AFC4CD45}" type="presOf" srcId="{223AFBC1-06D7-414E-8B7D-B003AB1DD7C6}" destId="{60BA3769-E264-4226-80EB-1180D918C0F4}" srcOrd="0" destOrd="0" presId="urn:microsoft.com/office/officeart/2005/8/layout/orgChart1"/>
    <dgm:cxn modelId="{647589F8-BC43-4809-B5E2-42B2B5C6DAAD}" type="presOf" srcId="{865B2393-3DA5-4748-994C-B837C081F482}" destId="{BE14174D-8245-49E2-994C-80105F0DDB0C}" srcOrd="0" destOrd="0" presId="urn:microsoft.com/office/officeart/2005/8/layout/orgChart1"/>
    <dgm:cxn modelId="{0882F0B6-1BD3-42FF-9E54-D6816693A63E}" srcId="{223AFBC1-06D7-414E-8B7D-B003AB1DD7C6}" destId="{865B2393-3DA5-4748-994C-B837C081F482}" srcOrd="2" destOrd="0" parTransId="{AD817B59-F1FD-4222-8D1C-37CAC1B78D73}" sibTransId="{5829B7B8-8499-42D2-9D94-63E9C44AE01F}"/>
    <dgm:cxn modelId="{DAF35011-5875-4DD1-AD81-E9FD933868EC}" type="presOf" srcId="{661C44B2-9122-4BA6-8D06-9821B4DCD299}" destId="{D2FCFA90-6578-4245-9750-660F93A1BDF3}" srcOrd="1" destOrd="0" presId="urn:microsoft.com/office/officeart/2005/8/layout/orgChart1"/>
    <dgm:cxn modelId="{58F92CD8-E0D1-4F14-B9CC-EA13F516DADD}" srcId="{ABA5B6C2-7542-4CCD-B026-02FD456F7761}" destId="{223AFBC1-06D7-414E-8B7D-B003AB1DD7C6}" srcOrd="0" destOrd="0" parTransId="{DDDFA7F8-F469-4FA9-9EC9-1A89E2507C1F}" sibTransId="{1AA4F5C5-3737-41F4-B53F-8450C3B620F7}"/>
    <dgm:cxn modelId="{C5192A03-4C0A-4FBB-BA30-5F79DE8979F7}" type="presOf" srcId="{223AFBC1-06D7-414E-8B7D-B003AB1DD7C6}" destId="{01496FD4-18DB-43FF-9B9E-054D25AB45E4}" srcOrd="1" destOrd="0" presId="urn:microsoft.com/office/officeart/2005/8/layout/orgChart1"/>
    <dgm:cxn modelId="{62B0D775-D334-4893-AA49-009E73B7DA17}" srcId="{223AFBC1-06D7-414E-8B7D-B003AB1DD7C6}" destId="{661C44B2-9122-4BA6-8D06-9821B4DCD299}" srcOrd="0" destOrd="0" parTransId="{DDE606F4-0312-4948-81EB-AFB911E66D2D}" sibTransId="{A8911F30-E3FB-4194-8DDA-22CF49A23333}"/>
    <dgm:cxn modelId="{CEC60606-E984-4E54-AEFB-EA43F2C45C51}" type="presParOf" srcId="{D221D693-B3E1-4AC3-9C30-4539682BC338}" destId="{7FFD939D-6FA1-48D8-B8D8-03150CE91908}" srcOrd="0" destOrd="0" presId="urn:microsoft.com/office/officeart/2005/8/layout/orgChart1"/>
    <dgm:cxn modelId="{445F3DD4-CCDF-44A6-A189-3796F0E4CD0C}" type="presParOf" srcId="{7FFD939D-6FA1-48D8-B8D8-03150CE91908}" destId="{FBF087D7-4233-4B23-8E7A-881248D8FB14}" srcOrd="0" destOrd="0" presId="urn:microsoft.com/office/officeart/2005/8/layout/orgChart1"/>
    <dgm:cxn modelId="{FC6B9448-E251-4213-B64E-614027FD31B2}" type="presParOf" srcId="{FBF087D7-4233-4B23-8E7A-881248D8FB14}" destId="{60BA3769-E264-4226-80EB-1180D918C0F4}" srcOrd="0" destOrd="0" presId="urn:microsoft.com/office/officeart/2005/8/layout/orgChart1"/>
    <dgm:cxn modelId="{9A40F0CA-A891-42D2-A838-0B1C1AA8A155}" type="presParOf" srcId="{FBF087D7-4233-4B23-8E7A-881248D8FB14}" destId="{01496FD4-18DB-43FF-9B9E-054D25AB45E4}" srcOrd="1" destOrd="0" presId="urn:microsoft.com/office/officeart/2005/8/layout/orgChart1"/>
    <dgm:cxn modelId="{EBF2AA54-DABD-4260-B07C-117627C42E0F}" type="presParOf" srcId="{7FFD939D-6FA1-48D8-B8D8-03150CE91908}" destId="{F80929CD-3E7F-4DB8-8771-1973EB3C0D48}" srcOrd="1" destOrd="0" presId="urn:microsoft.com/office/officeart/2005/8/layout/orgChart1"/>
    <dgm:cxn modelId="{FC91832C-ACD8-495E-A01F-0E718E6284F0}" type="presParOf" srcId="{F80929CD-3E7F-4DB8-8771-1973EB3C0D48}" destId="{6ACD7EB9-0013-4D1F-B07A-9FE57B1D29EF}" srcOrd="0" destOrd="0" presId="urn:microsoft.com/office/officeart/2005/8/layout/orgChart1"/>
    <dgm:cxn modelId="{334C1C46-C2AB-43F1-B93E-45F643082EB7}" type="presParOf" srcId="{F80929CD-3E7F-4DB8-8771-1973EB3C0D48}" destId="{FD618D29-A7A8-4D45-9553-442D606875B5}" srcOrd="1" destOrd="0" presId="urn:microsoft.com/office/officeart/2005/8/layout/orgChart1"/>
    <dgm:cxn modelId="{1E1BD73B-1BA0-4970-B086-B653C168B96D}" type="presParOf" srcId="{FD618D29-A7A8-4D45-9553-442D606875B5}" destId="{9DF0672B-2960-43D3-9972-90F9CD606242}" srcOrd="0" destOrd="0" presId="urn:microsoft.com/office/officeart/2005/8/layout/orgChart1"/>
    <dgm:cxn modelId="{E4E5FEDE-0013-4D16-BA78-2BA7609DA49F}" type="presParOf" srcId="{9DF0672B-2960-43D3-9972-90F9CD606242}" destId="{B29E77A3-3861-4858-BCAE-7E966E111054}" srcOrd="0" destOrd="0" presId="urn:microsoft.com/office/officeart/2005/8/layout/orgChart1"/>
    <dgm:cxn modelId="{1D048E05-7BB5-4238-AACA-8B73519F0AD4}" type="presParOf" srcId="{9DF0672B-2960-43D3-9972-90F9CD606242}" destId="{D2FCFA90-6578-4245-9750-660F93A1BDF3}" srcOrd="1" destOrd="0" presId="urn:microsoft.com/office/officeart/2005/8/layout/orgChart1"/>
    <dgm:cxn modelId="{CEDABB11-20AA-47AA-8502-F9A8159092B3}" type="presParOf" srcId="{FD618D29-A7A8-4D45-9553-442D606875B5}" destId="{325163B6-90C3-4463-ABA3-3BAF6A4CA21C}" srcOrd="1" destOrd="0" presId="urn:microsoft.com/office/officeart/2005/8/layout/orgChart1"/>
    <dgm:cxn modelId="{D80683EB-7EBF-4088-93D4-32BD39E7EDF3}" type="presParOf" srcId="{FD618D29-A7A8-4D45-9553-442D606875B5}" destId="{DC06E475-478F-4D2C-8C79-603164D53C25}" srcOrd="2" destOrd="0" presId="urn:microsoft.com/office/officeart/2005/8/layout/orgChart1"/>
    <dgm:cxn modelId="{4D90898C-7248-49D8-96A2-9B40CDF99F97}" type="presParOf" srcId="{F80929CD-3E7F-4DB8-8771-1973EB3C0D48}" destId="{0A8A1A09-8604-49B7-AFCB-E49E586FEAE0}" srcOrd="2" destOrd="0" presId="urn:microsoft.com/office/officeart/2005/8/layout/orgChart1"/>
    <dgm:cxn modelId="{9C44A2BA-C83C-4F41-A605-AAB8B9E9A469}" type="presParOf" srcId="{F80929CD-3E7F-4DB8-8771-1973EB3C0D48}" destId="{B8DAA0FB-AD13-4C9B-8E6E-0DAE76F45579}" srcOrd="3" destOrd="0" presId="urn:microsoft.com/office/officeart/2005/8/layout/orgChart1"/>
    <dgm:cxn modelId="{22C8E4EE-3BDA-4663-B750-84DB97969C36}" type="presParOf" srcId="{B8DAA0FB-AD13-4C9B-8E6E-0DAE76F45579}" destId="{AC1D0D6E-37CF-4907-A4CA-E5CD9C436E1F}" srcOrd="0" destOrd="0" presId="urn:microsoft.com/office/officeart/2005/8/layout/orgChart1"/>
    <dgm:cxn modelId="{503A81B9-AF9B-445A-8406-B1FEBC88FB52}" type="presParOf" srcId="{AC1D0D6E-37CF-4907-A4CA-E5CD9C436E1F}" destId="{FE1CE7A4-C1C8-47C5-A752-24A179E71332}" srcOrd="0" destOrd="0" presId="urn:microsoft.com/office/officeart/2005/8/layout/orgChart1"/>
    <dgm:cxn modelId="{7424D571-2B81-4449-9787-912C225D97DC}" type="presParOf" srcId="{AC1D0D6E-37CF-4907-A4CA-E5CD9C436E1F}" destId="{7B53902A-8BC6-48FF-886E-EF7DE65F3B18}" srcOrd="1" destOrd="0" presId="urn:microsoft.com/office/officeart/2005/8/layout/orgChart1"/>
    <dgm:cxn modelId="{CE7CCE50-AAFC-4EAD-B001-6029FA67CFE0}" type="presParOf" srcId="{B8DAA0FB-AD13-4C9B-8E6E-0DAE76F45579}" destId="{5E899A5E-27AF-41A4-B6D7-27C4EE9D1EA0}" srcOrd="1" destOrd="0" presId="urn:microsoft.com/office/officeart/2005/8/layout/orgChart1"/>
    <dgm:cxn modelId="{2298FA6E-73F4-4D22-BF21-CF461B875C80}" type="presParOf" srcId="{B8DAA0FB-AD13-4C9B-8E6E-0DAE76F45579}" destId="{DBF9D956-29FB-4559-81C2-56397E581D2A}" srcOrd="2" destOrd="0" presId="urn:microsoft.com/office/officeart/2005/8/layout/orgChart1"/>
    <dgm:cxn modelId="{FCE12569-D961-4CF2-BC59-887C117B3E12}" type="presParOf" srcId="{F80929CD-3E7F-4DB8-8771-1973EB3C0D48}" destId="{660496D8-4BB2-4EDA-8E59-212D6AFFABCC}" srcOrd="4" destOrd="0" presId="urn:microsoft.com/office/officeart/2005/8/layout/orgChart1"/>
    <dgm:cxn modelId="{400FF79E-4FFF-4041-BA27-AB9702399494}" type="presParOf" srcId="{F80929CD-3E7F-4DB8-8771-1973EB3C0D48}" destId="{0DBD7E5A-D94F-4A4B-B23A-82F03A5B3612}" srcOrd="5" destOrd="0" presId="urn:microsoft.com/office/officeart/2005/8/layout/orgChart1"/>
    <dgm:cxn modelId="{48471B0E-212B-45F7-8E2C-D876C81272C7}" type="presParOf" srcId="{0DBD7E5A-D94F-4A4B-B23A-82F03A5B3612}" destId="{40E9C966-E65C-4E8A-8987-9B9453950DD9}" srcOrd="0" destOrd="0" presId="urn:microsoft.com/office/officeart/2005/8/layout/orgChart1"/>
    <dgm:cxn modelId="{810FAD61-17DF-41EB-9828-5DD39C88E20D}" type="presParOf" srcId="{40E9C966-E65C-4E8A-8987-9B9453950DD9}" destId="{BE14174D-8245-49E2-994C-80105F0DDB0C}" srcOrd="0" destOrd="0" presId="urn:microsoft.com/office/officeart/2005/8/layout/orgChart1"/>
    <dgm:cxn modelId="{FCF51CA9-A305-4B49-939B-738B50A6FFD2}" type="presParOf" srcId="{40E9C966-E65C-4E8A-8987-9B9453950DD9}" destId="{2F83DE9D-2CD2-4D01-9A70-6A201C30DA11}" srcOrd="1" destOrd="0" presId="urn:microsoft.com/office/officeart/2005/8/layout/orgChart1"/>
    <dgm:cxn modelId="{BE41E0A4-811F-4ABF-A6F5-EBB4D4ABC0BF}" type="presParOf" srcId="{0DBD7E5A-D94F-4A4B-B23A-82F03A5B3612}" destId="{D4AFD798-2221-4427-81AA-4BCC9537F4DC}" srcOrd="1" destOrd="0" presId="urn:microsoft.com/office/officeart/2005/8/layout/orgChart1"/>
    <dgm:cxn modelId="{C75A74DB-11E4-450A-973A-6F6C9C8A471D}" type="presParOf" srcId="{0DBD7E5A-D94F-4A4B-B23A-82F03A5B3612}" destId="{77F80048-7B69-40A5-AA33-BF6DA0114CE7}" srcOrd="2" destOrd="0" presId="urn:microsoft.com/office/officeart/2005/8/layout/orgChart1"/>
    <dgm:cxn modelId="{2E89AB85-1E3F-4FEF-82B6-EFBE7C68EEE1}" type="presParOf" srcId="{7FFD939D-6FA1-48D8-B8D8-03150CE91908}" destId="{FF43288E-3B42-4945-A098-57411FD24099}" srcOrd="2" destOrd="0" presId="urn:microsoft.com/office/officeart/2005/8/layout/orgChart1"/>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ABA5B6C2-7542-4CCD-B026-02FD456F776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223AFBC1-06D7-414E-8B7D-B003AB1DD7C6}">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3.0 Pencarian Makanan</a:t>
          </a:r>
        </a:p>
      </dgm:t>
    </dgm:pt>
    <dgm:pt modelId="{DDDFA7F8-F469-4FA9-9EC9-1A89E2507C1F}" type="parTrans" cxnId="{58F92CD8-E0D1-4F14-B9CC-EA13F516DADD}">
      <dgm:prSet/>
      <dgm:spPr/>
      <dgm:t>
        <a:bodyPr/>
        <a:lstStyle/>
        <a:p>
          <a:endParaRPr lang="en-US"/>
        </a:p>
      </dgm:t>
    </dgm:pt>
    <dgm:pt modelId="{1AA4F5C5-3737-41F4-B53F-8450C3B620F7}" type="sibTrans" cxnId="{58F92CD8-E0D1-4F14-B9CC-EA13F516DADD}">
      <dgm:prSet/>
      <dgm:spPr/>
      <dgm:t>
        <a:bodyPr/>
        <a:lstStyle/>
        <a:p>
          <a:endParaRPr lang="en-US"/>
        </a:p>
      </dgm:t>
    </dgm:pt>
    <dgm:pt modelId="{661C44B2-9122-4BA6-8D06-9821B4DCD299}">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3.1 Pilih Peta Lokasi</a:t>
          </a:r>
        </a:p>
      </dgm:t>
    </dgm:pt>
    <dgm:pt modelId="{DDE606F4-0312-4948-81EB-AFB911E66D2D}" type="parTrans" cxnId="{62B0D775-D334-4893-AA49-009E73B7DA17}">
      <dgm:prSet/>
      <dgm:spPr/>
      <dgm:t>
        <a:bodyPr/>
        <a:lstStyle/>
        <a:p>
          <a:endParaRPr lang="en-US"/>
        </a:p>
      </dgm:t>
    </dgm:pt>
    <dgm:pt modelId="{A8911F30-E3FB-4194-8DDA-22CF49A23333}" type="sibTrans" cxnId="{62B0D775-D334-4893-AA49-009E73B7DA17}">
      <dgm:prSet/>
      <dgm:spPr/>
      <dgm:t>
        <a:bodyPr/>
        <a:lstStyle/>
        <a:p>
          <a:endParaRPr lang="en-US"/>
        </a:p>
      </dgm:t>
    </dgm:pt>
    <dgm:pt modelId="{0AA9D7B1-2927-4A89-8B80-0D5794985597}">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3.2 Paparkan Senarai Makanan</a:t>
          </a:r>
        </a:p>
      </dgm:t>
    </dgm:pt>
    <dgm:pt modelId="{B5B0A593-D361-499C-8CAD-462866D9CC19}" type="parTrans" cxnId="{DA5862DE-E81C-4326-ABBC-DB83949A302B}">
      <dgm:prSet/>
      <dgm:spPr/>
      <dgm:t>
        <a:bodyPr/>
        <a:lstStyle/>
        <a:p>
          <a:endParaRPr lang="en-US"/>
        </a:p>
      </dgm:t>
    </dgm:pt>
    <dgm:pt modelId="{29ED44CB-9B6A-4326-8466-50934A97AF72}" type="sibTrans" cxnId="{DA5862DE-E81C-4326-ABBC-DB83949A302B}">
      <dgm:prSet/>
      <dgm:spPr/>
      <dgm:t>
        <a:bodyPr/>
        <a:lstStyle/>
        <a:p>
          <a:endParaRPr lang="en-US"/>
        </a:p>
      </dgm:t>
    </dgm:pt>
    <dgm:pt modelId="{D221D693-B3E1-4AC3-9C30-4539682BC338}" type="pres">
      <dgm:prSet presAssocID="{ABA5B6C2-7542-4CCD-B026-02FD456F7761}" presName="hierChild1" presStyleCnt="0">
        <dgm:presLayoutVars>
          <dgm:orgChart val="1"/>
          <dgm:chPref val="1"/>
          <dgm:dir/>
          <dgm:animOne val="branch"/>
          <dgm:animLvl val="lvl"/>
          <dgm:resizeHandles/>
        </dgm:presLayoutVars>
      </dgm:prSet>
      <dgm:spPr/>
      <dgm:t>
        <a:bodyPr/>
        <a:lstStyle/>
        <a:p>
          <a:endParaRPr lang="en-US"/>
        </a:p>
      </dgm:t>
    </dgm:pt>
    <dgm:pt modelId="{7FFD939D-6FA1-48D8-B8D8-03150CE91908}" type="pres">
      <dgm:prSet presAssocID="{223AFBC1-06D7-414E-8B7D-B003AB1DD7C6}" presName="hierRoot1" presStyleCnt="0">
        <dgm:presLayoutVars>
          <dgm:hierBranch val="init"/>
        </dgm:presLayoutVars>
      </dgm:prSet>
      <dgm:spPr/>
    </dgm:pt>
    <dgm:pt modelId="{FBF087D7-4233-4B23-8E7A-881248D8FB14}" type="pres">
      <dgm:prSet presAssocID="{223AFBC1-06D7-414E-8B7D-B003AB1DD7C6}" presName="rootComposite1" presStyleCnt="0"/>
      <dgm:spPr/>
    </dgm:pt>
    <dgm:pt modelId="{60BA3769-E264-4226-80EB-1180D918C0F4}" type="pres">
      <dgm:prSet presAssocID="{223AFBC1-06D7-414E-8B7D-B003AB1DD7C6}" presName="rootText1" presStyleLbl="node0" presStyleIdx="0" presStyleCnt="1" custScaleX="111188" custLinFactNeighborX="-1362" custLinFactNeighborY="4087">
        <dgm:presLayoutVars>
          <dgm:chPref val="3"/>
        </dgm:presLayoutVars>
      </dgm:prSet>
      <dgm:spPr/>
      <dgm:t>
        <a:bodyPr/>
        <a:lstStyle/>
        <a:p>
          <a:endParaRPr lang="en-US"/>
        </a:p>
      </dgm:t>
    </dgm:pt>
    <dgm:pt modelId="{01496FD4-18DB-43FF-9B9E-054D25AB45E4}" type="pres">
      <dgm:prSet presAssocID="{223AFBC1-06D7-414E-8B7D-B003AB1DD7C6}" presName="rootConnector1" presStyleLbl="node1" presStyleIdx="0" presStyleCnt="0"/>
      <dgm:spPr/>
      <dgm:t>
        <a:bodyPr/>
        <a:lstStyle/>
        <a:p>
          <a:endParaRPr lang="en-US"/>
        </a:p>
      </dgm:t>
    </dgm:pt>
    <dgm:pt modelId="{F80929CD-3E7F-4DB8-8771-1973EB3C0D48}" type="pres">
      <dgm:prSet presAssocID="{223AFBC1-06D7-414E-8B7D-B003AB1DD7C6}" presName="hierChild2" presStyleCnt="0"/>
      <dgm:spPr/>
    </dgm:pt>
    <dgm:pt modelId="{6ACD7EB9-0013-4D1F-B07A-9FE57B1D29EF}" type="pres">
      <dgm:prSet presAssocID="{DDE606F4-0312-4948-81EB-AFB911E66D2D}" presName="Name37" presStyleLbl="parChTrans1D2" presStyleIdx="0" presStyleCnt="2"/>
      <dgm:spPr/>
      <dgm:t>
        <a:bodyPr/>
        <a:lstStyle/>
        <a:p>
          <a:endParaRPr lang="en-US"/>
        </a:p>
      </dgm:t>
    </dgm:pt>
    <dgm:pt modelId="{FD618D29-A7A8-4D45-9553-442D606875B5}" type="pres">
      <dgm:prSet presAssocID="{661C44B2-9122-4BA6-8D06-9821B4DCD299}" presName="hierRoot2" presStyleCnt="0">
        <dgm:presLayoutVars>
          <dgm:hierBranch val="init"/>
        </dgm:presLayoutVars>
      </dgm:prSet>
      <dgm:spPr/>
    </dgm:pt>
    <dgm:pt modelId="{9DF0672B-2960-43D3-9972-90F9CD606242}" type="pres">
      <dgm:prSet presAssocID="{661C44B2-9122-4BA6-8D06-9821B4DCD299}" presName="rootComposite" presStyleCnt="0"/>
      <dgm:spPr/>
    </dgm:pt>
    <dgm:pt modelId="{B29E77A3-3861-4858-BCAE-7E966E111054}" type="pres">
      <dgm:prSet presAssocID="{661C44B2-9122-4BA6-8D06-9821B4DCD299}" presName="rootText" presStyleLbl="node2" presStyleIdx="0" presStyleCnt="2" custScaleX="117367">
        <dgm:presLayoutVars>
          <dgm:chPref val="3"/>
        </dgm:presLayoutVars>
      </dgm:prSet>
      <dgm:spPr/>
      <dgm:t>
        <a:bodyPr/>
        <a:lstStyle/>
        <a:p>
          <a:endParaRPr lang="en-US"/>
        </a:p>
      </dgm:t>
    </dgm:pt>
    <dgm:pt modelId="{D2FCFA90-6578-4245-9750-660F93A1BDF3}" type="pres">
      <dgm:prSet presAssocID="{661C44B2-9122-4BA6-8D06-9821B4DCD299}" presName="rootConnector" presStyleLbl="node2" presStyleIdx="0" presStyleCnt="2"/>
      <dgm:spPr/>
      <dgm:t>
        <a:bodyPr/>
        <a:lstStyle/>
        <a:p>
          <a:endParaRPr lang="en-US"/>
        </a:p>
      </dgm:t>
    </dgm:pt>
    <dgm:pt modelId="{325163B6-90C3-4463-ABA3-3BAF6A4CA21C}" type="pres">
      <dgm:prSet presAssocID="{661C44B2-9122-4BA6-8D06-9821B4DCD299}" presName="hierChild4" presStyleCnt="0"/>
      <dgm:spPr/>
    </dgm:pt>
    <dgm:pt modelId="{DC06E475-478F-4D2C-8C79-603164D53C25}" type="pres">
      <dgm:prSet presAssocID="{661C44B2-9122-4BA6-8D06-9821B4DCD299}" presName="hierChild5" presStyleCnt="0"/>
      <dgm:spPr/>
    </dgm:pt>
    <dgm:pt modelId="{0A8A1A09-8604-49B7-AFCB-E49E586FEAE0}" type="pres">
      <dgm:prSet presAssocID="{B5B0A593-D361-499C-8CAD-462866D9CC19}" presName="Name37" presStyleLbl="parChTrans1D2" presStyleIdx="1" presStyleCnt="2"/>
      <dgm:spPr/>
      <dgm:t>
        <a:bodyPr/>
        <a:lstStyle/>
        <a:p>
          <a:endParaRPr lang="en-US"/>
        </a:p>
      </dgm:t>
    </dgm:pt>
    <dgm:pt modelId="{B8DAA0FB-AD13-4C9B-8E6E-0DAE76F45579}" type="pres">
      <dgm:prSet presAssocID="{0AA9D7B1-2927-4A89-8B80-0D5794985597}" presName="hierRoot2" presStyleCnt="0">
        <dgm:presLayoutVars>
          <dgm:hierBranch val="init"/>
        </dgm:presLayoutVars>
      </dgm:prSet>
      <dgm:spPr/>
    </dgm:pt>
    <dgm:pt modelId="{AC1D0D6E-37CF-4907-A4CA-E5CD9C436E1F}" type="pres">
      <dgm:prSet presAssocID="{0AA9D7B1-2927-4A89-8B80-0D5794985597}" presName="rootComposite" presStyleCnt="0"/>
      <dgm:spPr/>
    </dgm:pt>
    <dgm:pt modelId="{FE1CE7A4-C1C8-47C5-A752-24A179E71332}" type="pres">
      <dgm:prSet presAssocID="{0AA9D7B1-2927-4A89-8B80-0D5794985597}" presName="rootText" presStyleLbl="node2" presStyleIdx="1" presStyleCnt="2" custScaleX="124811" custLinFactNeighborX="-447" custLinFactNeighborY="4151">
        <dgm:presLayoutVars>
          <dgm:chPref val="3"/>
        </dgm:presLayoutVars>
      </dgm:prSet>
      <dgm:spPr/>
      <dgm:t>
        <a:bodyPr/>
        <a:lstStyle/>
        <a:p>
          <a:endParaRPr lang="en-US"/>
        </a:p>
      </dgm:t>
    </dgm:pt>
    <dgm:pt modelId="{7B53902A-8BC6-48FF-886E-EF7DE65F3B18}" type="pres">
      <dgm:prSet presAssocID="{0AA9D7B1-2927-4A89-8B80-0D5794985597}" presName="rootConnector" presStyleLbl="node2" presStyleIdx="1" presStyleCnt="2"/>
      <dgm:spPr/>
      <dgm:t>
        <a:bodyPr/>
        <a:lstStyle/>
        <a:p>
          <a:endParaRPr lang="en-US"/>
        </a:p>
      </dgm:t>
    </dgm:pt>
    <dgm:pt modelId="{5E899A5E-27AF-41A4-B6D7-27C4EE9D1EA0}" type="pres">
      <dgm:prSet presAssocID="{0AA9D7B1-2927-4A89-8B80-0D5794985597}" presName="hierChild4" presStyleCnt="0"/>
      <dgm:spPr/>
    </dgm:pt>
    <dgm:pt modelId="{DBF9D956-29FB-4559-81C2-56397E581D2A}" type="pres">
      <dgm:prSet presAssocID="{0AA9D7B1-2927-4A89-8B80-0D5794985597}" presName="hierChild5" presStyleCnt="0"/>
      <dgm:spPr/>
    </dgm:pt>
    <dgm:pt modelId="{FF43288E-3B42-4945-A098-57411FD24099}" type="pres">
      <dgm:prSet presAssocID="{223AFBC1-06D7-414E-8B7D-B003AB1DD7C6}" presName="hierChild3" presStyleCnt="0"/>
      <dgm:spPr/>
    </dgm:pt>
  </dgm:ptLst>
  <dgm:cxnLst>
    <dgm:cxn modelId="{6F451819-356D-491D-9446-E206DA6CF0A4}" type="presOf" srcId="{DDE606F4-0312-4948-81EB-AFB911E66D2D}" destId="{6ACD7EB9-0013-4D1F-B07A-9FE57B1D29EF}" srcOrd="0" destOrd="0" presId="urn:microsoft.com/office/officeart/2005/8/layout/orgChart1"/>
    <dgm:cxn modelId="{5145256E-96C2-4FB2-916B-FB79E69001F4}" type="presOf" srcId="{0AA9D7B1-2927-4A89-8B80-0D5794985597}" destId="{7B53902A-8BC6-48FF-886E-EF7DE65F3B18}" srcOrd="1" destOrd="0" presId="urn:microsoft.com/office/officeart/2005/8/layout/orgChart1"/>
    <dgm:cxn modelId="{6458FE0F-CC86-4D29-A1ED-529FB7FD35E4}" type="presOf" srcId="{B5B0A593-D361-499C-8CAD-462866D9CC19}" destId="{0A8A1A09-8604-49B7-AFCB-E49E586FEAE0}" srcOrd="0" destOrd="0" presId="urn:microsoft.com/office/officeart/2005/8/layout/orgChart1"/>
    <dgm:cxn modelId="{8AADFB8F-8176-4885-BCAE-4C5CC9A6ACDC}" type="presOf" srcId="{0AA9D7B1-2927-4A89-8B80-0D5794985597}" destId="{FE1CE7A4-C1C8-47C5-A752-24A179E71332}" srcOrd="0" destOrd="0" presId="urn:microsoft.com/office/officeart/2005/8/layout/orgChart1"/>
    <dgm:cxn modelId="{95FC9E84-4825-4FA4-A445-93C617D41A58}" type="presOf" srcId="{661C44B2-9122-4BA6-8D06-9821B4DCD299}" destId="{B29E77A3-3861-4858-BCAE-7E966E111054}" srcOrd="0" destOrd="0" presId="urn:microsoft.com/office/officeart/2005/8/layout/orgChart1"/>
    <dgm:cxn modelId="{C5192A03-4C0A-4FBB-BA30-5F79DE8979F7}" type="presOf" srcId="{223AFBC1-06D7-414E-8B7D-B003AB1DD7C6}" destId="{01496FD4-18DB-43FF-9B9E-054D25AB45E4}" srcOrd="1" destOrd="0" presId="urn:microsoft.com/office/officeart/2005/8/layout/orgChart1"/>
    <dgm:cxn modelId="{28846B70-F267-40A1-8CFB-704F1312AA23}" type="presOf" srcId="{ABA5B6C2-7542-4CCD-B026-02FD456F7761}" destId="{D221D693-B3E1-4AC3-9C30-4539682BC338}" srcOrd="0" destOrd="0" presId="urn:microsoft.com/office/officeart/2005/8/layout/orgChart1"/>
    <dgm:cxn modelId="{DA5862DE-E81C-4326-ABBC-DB83949A302B}" srcId="{223AFBC1-06D7-414E-8B7D-B003AB1DD7C6}" destId="{0AA9D7B1-2927-4A89-8B80-0D5794985597}" srcOrd="1" destOrd="0" parTransId="{B5B0A593-D361-499C-8CAD-462866D9CC19}" sibTransId="{29ED44CB-9B6A-4326-8466-50934A97AF72}"/>
    <dgm:cxn modelId="{DAF35011-5875-4DD1-AD81-E9FD933868EC}" type="presOf" srcId="{661C44B2-9122-4BA6-8D06-9821B4DCD299}" destId="{D2FCFA90-6578-4245-9750-660F93A1BDF3}" srcOrd="1" destOrd="0" presId="urn:microsoft.com/office/officeart/2005/8/layout/orgChart1"/>
    <dgm:cxn modelId="{62B0D775-D334-4893-AA49-009E73B7DA17}" srcId="{223AFBC1-06D7-414E-8B7D-B003AB1DD7C6}" destId="{661C44B2-9122-4BA6-8D06-9821B4DCD299}" srcOrd="0" destOrd="0" parTransId="{DDE606F4-0312-4948-81EB-AFB911E66D2D}" sibTransId="{A8911F30-E3FB-4194-8DDA-22CF49A23333}"/>
    <dgm:cxn modelId="{58F92CD8-E0D1-4F14-B9CC-EA13F516DADD}" srcId="{ABA5B6C2-7542-4CCD-B026-02FD456F7761}" destId="{223AFBC1-06D7-414E-8B7D-B003AB1DD7C6}" srcOrd="0" destOrd="0" parTransId="{DDDFA7F8-F469-4FA9-9EC9-1A89E2507C1F}" sibTransId="{1AA4F5C5-3737-41F4-B53F-8450C3B620F7}"/>
    <dgm:cxn modelId="{73569C60-E769-4601-A746-28A1AFC4CD45}" type="presOf" srcId="{223AFBC1-06D7-414E-8B7D-B003AB1DD7C6}" destId="{60BA3769-E264-4226-80EB-1180D918C0F4}" srcOrd="0" destOrd="0" presId="urn:microsoft.com/office/officeart/2005/8/layout/orgChart1"/>
    <dgm:cxn modelId="{CEC60606-E984-4E54-AEFB-EA43F2C45C51}" type="presParOf" srcId="{D221D693-B3E1-4AC3-9C30-4539682BC338}" destId="{7FFD939D-6FA1-48D8-B8D8-03150CE91908}" srcOrd="0" destOrd="0" presId="urn:microsoft.com/office/officeart/2005/8/layout/orgChart1"/>
    <dgm:cxn modelId="{445F3DD4-CCDF-44A6-A189-3796F0E4CD0C}" type="presParOf" srcId="{7FFD939D-6FA1-48D8-B8D8-03150CE91908}" destId="{FBF087D7-4233-4B23-8E7A-881248D8FB14}" srcOrd="0" destOrd="0" presId="urn:microsoft.com/office/officeart/2005/8/layout/orgChart1"/>
    <dgm:cxn modelId="{FC6B9448-E251-4213-B64E-614027FD31B2}" type="presParOf" srcId="{FBF087D7-4233-4B23-8E7A-881248D8FB14}" destId="{60BA3769-E264-4226-80EB-1180D918C0F4}" srcOrd="0" destOrd="0" presId="urn:microsoft.com/office/officeart/2005/8/layout/orgChart1"/>
    <dgm:cxn modelId="{9A40F0CA-A891-42D2-A838-0B1C1AA8A155}" type="presParOf" srcId="{FBF087D7-4233-4B23-8E7A-881248D8FB14}" destId="{01496FD4-18DB-43FF-9B9E-054D25AB45E4}" srcOrd="1" destOrd="0" presId="urn:microsoft.com/office/officeart/2005/8/layout/orgChart1"/>
    <dgm:cxn modelId="{EBF2AA54-DABD-4260-B07C-117627C42E0F}" type="presParOf" srcId="{7FFD939D-6FA1-48D8-B8D8-03150CE91908}" destId="{F80929CD-3E7F-4DB8-8771-1973EB3C0D48}" srcOrd="1" destOrd="0" presId="urn:microsoft.com/office/officeart/2005/8/layout/orgChart1"/>
    <dgm:cxn modelId="{FC91832C-ACD8-495E-A01F-0E718E6284F0}" type="presParOf" srcId="{F80929CD-3E7F-4DB8-8771-1973EB3C0D48}" destId="{6ACD7EB9-0013-4D1F-B07A-9FE57B1D29EF}" srcOrd="0" destOrd="0" presId="urn:microsoft.com/office/officeart/2005/8/layout/orgChart1"/>
    <dgm:cxn modelId="{334C1C46-C2AB-43F1-B93E-45F643082EB7}" type="presParOf" srcId="{F80929CD-3E7F-4DB8-8771-1973EB3C0D48}" destId="{FD618D29-A7A8-4D45-9553-442D606875B5}" srcOrd="1" destOrd="0" presId="urn:microsoft.com/office/officeart/2005/8/layout/orgChart1"/>
    <dgm:cxn modelId="{1E1BD73B-1BA0-4970-B086-B653C168B96D}" type="presParOf" srcId="{FD618D29-A7A8-4D45-9553-442D606875B5}" destId="{9DF0672B-2960-43D3-9972-90F9CD606242}" srcOrd="0" destOrd="0" presId="urn:microsoft.com/office/officeart/2005/8/layout/orgChart1"/>
    <dgm:cxn modelId="{E4E5FEDE-0013-4D16-BA78-2BA7609DA49F}" type="presParOf" srcId="{9DF0672B-2960-43D3-9972-90F9CD606242}" destId="{B29E77A3-3861-4858-BCAE-7E966E111054}" srcOrd="0" destOrd="0" presId="urn:microsoft.com/office/officeart/2005/8/layout/orgChart1"/>
    <dgm:cxn modelId="{1D048E05-7BB5-4238-AACA-8B73519F0AD4}" type="presParOf" srcId="{9DF0672B-2960-43D3-9972-90F9CD606242}" destId="{D2FCFA90-6578-4245-9750-660F93A1BDF3}" srcOrd="1" destOrd="0" presId="urn:microsoft.com/office/officeart/2005/8/layout/orgChart1"/>
    <dgm:cxn modelId="{CEDABB11-20AA-47AA-8502-F9A8159092B3}" type="presParOf" srcId="{FD618D29-A7A8-4D45-9553-442D606875B5}" destId="{325163B6-90C3-4463-ABA3-3BAF6A4CA21C}" srcOrd="1" destOrd="0" presId="urn:microsoft.com/office/officeart/2005/8/layout/orgChart1"/>
    <dgm:cxn modelId="{D80683EB-7EBF-4088-93D4-32BD39E7EDF3}" type="presParOf" srcId="{FD618D29-A7A8-4D45-9553-442D606875B5}" destId="{DC06E475-478F-4D2C-8C79-603164D53C25}" srcOrd="2" destOrd="0" presId="urn:microsoft.com/office/officeart/2005/8/layout/orgChart1"/>
    <dgm:cxn modelId="{4D90898C-7248-49D8-96A2-9B40CDF99F97}" type="presParOf" srcId="{F80929CD-3E7F-4DB8-8771-1973EB3C0D48}" destId="{0A8A1A09-8604-49B7-AFCB-E49E586FEAE0}" srcOrd="2" destOrd="0" presId="urn:microsoft.com/office/officeart/2005/8/layout/orgChart1"/>
    <dgm:cxn modelId="{9C44A2BA-C83C-4F41-A605-AAB8B9E9A469}" type="presParOf" srcId="{F80929CD-3E7F-4DB8-8771-1973EB3C0D48}" destId="{B8DAA0FB-AD13-4C9B-8E6E-0DAE76F45579}" srcOrd="3" destOrd="0" presId="urn:microsoft.com/office/officeart/2005/8/layout/orgChart1"/>
    <dgm:cxn modelId="{22C8E4EE-3BDA-4663-B750-84DB97969C36}" type="presParOf" srcId="{B8DAA0FB-AD13-4C9B-8E6E-0DAE76F45579}" destId="{AC1D0D6E-37CF-4907-A4CA-E5CD9C436E1F}" srcOrd="0" destOrd="0" presId="urn:microsoft.com/office/officeart/2005/8/layout/orgChart1"/>
    <dgm:cxn modelId="{503A81B9-AF9B-445A-8406-B1FEBC88FB52}" type="presParOf" srcId="{AC1D0D6E-37CF-4907-A4CA-E5CD9C436E1F}" destId="{FE1CE7A4-C1C8-47C5-A752-24A179E71332}" srcOrd="0" destOrd="0" presId="urn:microsoft.com/office/officeart/2005/8/layout/orgChart1"/>
    <dgm:cxn modelId="{7424D571-2B81-4449-9787-912C225D97DC}" type="presParOf" srcId="{AC1D0D6E-37CF-4907-A4CA-E5CD9C436E1F}" destId="{7B53902A-8BC6-48FF-886E-EF7DE65F3B18}" srcOrd="1" destOrd="0" presId="urn:microsoft.com/office/officeart/2005/8/layout/orgChart1"/>
    <dgm:cxn modelId="{CE7CCE50-AAFC-4EAD-B001-6029FA67CFE0}" type="presParOf" srcId="{B8DAA0FB-AD13-4C9B-8E6E-0DAE76F45579}" destId="{5E899A5E-27AF-41A4-B6D7-27C4EE9D1EA0}" srcOrd="1" destOrd="0" presId="urn:microsoft.com/office/officeart/2005/8/layout/orgChart1"/>
    <dgm:cxn modelId="{2298FA6E-73F4-4D22-BF21-CF461B875C80}" type="presParOf" srcId="{B8DAA0FB-AD13-4C9B-8E6E-0DAE76F45579}" destId="{DBF9D956-29FB-4559-81C2-56397E581D2A}" srcOrd="2" destOrd="0" presId="urn:microsoft.com/office/officeart/2005/8/layout/orgChart1"/>
    <dgm:cxn modelId="{2E89AB85-1E3F-4FEF-82B6-EFBE7C68EEE1}" type="presParOf" srcId="{7FFD939D-6FA1-48D8-B8D8-03150CE91908}" destId="{FF43288E-3B42-4945-A098-57411FD24099}" srcOrd="2" destOrd="0" presId="urn:microsoft.com/office/officeart/2005/8/layout/orgChart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ABA5B6C2-7542-4CCD-B026-02FD456F776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223AFBC1-06D7-414E-8B7D-B003AB1DD7C6}">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4.0 Pesanan Makanan</a:t>
          </a:r>
        </a:p>
      </dgm:t>
    </dgm:pt>
    <dgm:pt modelId="{DDDFA7F8-F469-4FA9-9EC9-1A89E2507C1F}" type="parTrans" cxnId="{58F92CD8-E0D1-4F14-B9CC-EA13F516DADD}">
      <dgm:prSet/>
      <dgm:spPr/>
      <dgm:t>
        <a:bodyPr/>
        <a:lstStyle/>
        <a:p>
          <a:endParaRPr lang="en-US"/>
        </a:p>
      </dgm:t>
    </dgm:pt>
    <dgm:pt modelId="{1AA4F5C5-3737-41F4-B53F-8450C3B620F7}" type="sibTrans" cxnId="{58F92CD8-E0D1-4F14-B9CC-EA13F516DADD}">
      <dgm:prSet/>
      <dgm:spPr/>
      <dgm:t>
        <a:bodyPr/>
        <a:lstStyle/>
        <a:p>
          <a:endParaRPr lang="en-US"/>
        </a:p>
      </dgm:t>
    </dgm:pt>
    <dgm:pt modelId="{661C44B2-9122-4BA6-8D06-9821B4DCD299}">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3.1 Pilih Makanan</a:t>
          </a:r>
        </a:p>
      </dgm:t>
    </dgm:pt>
    <dgm:pt modelId="{DDE606F4-0312-4948-81EB-AFB911E66D2D}" type="parTrans" cxnId="{62B0D775-D334-4893-AA49-009E73B7DA17}">
      <dgm:prSet/>
      <dgm:spPr/>
      <dgm:t>
        <a:bodyPr/>
        <a:lstStyle/>
        <a:p>
          <a:endParaRPr lang="en-US"/>
        </a:p>
      </dgm:t>
    </dgm:pt>
    <dgm:pt modelId="{A8911F30-E3FB-4194-8DDA-22CF49A23333}" type="sibTrans" cxnId="{62B0D775-D334-4893-AA49-009E73B7DA17}">
      <dgm:prSet/>
      <dgm:spPr/>
      <dgm:t>
        <a:bodyPr/>
        <a:lstStyle/>
        <a:p>
          <a:endParaRPr lang="en-US"/>
        </a:p>
      </dgm:t>
    </dgm:pt>
    <dgm:pt modelId="{0AA9D7B1-2927-4A89-8B80-0D5794985597}">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3.2 Paparkan Senarai Makanan dalam Bakul</a:t>
          </a:r>
        </a:p>
      </dgm:t>
    </dgm:pt>
    <dgm:pt modelId="{B5B0A593-D361-499C-8CAD-462866D9CC19}" type="parTrans" cxnId="{DA5862DE-E81C-4326-ABBC-DB83949A302B}">
      <dgm:prSet/>
      <dgm:spPr/>
      <dgm:t>
        <a:bodyPr/>
        <a:lstStyle/>
        <a:p>
          <a:endParaRPr lang="en-US"/>
        </a:p>
      </dgm:t>
    </dgm:pt>
    <dgm:pt modelId="{29ED44CB-9B6A-4326-8466-50934A97AF72}" type="sibTrans" cxnId="{DA5862DE-E81C-4326-ABBC-DB83949A302B}">
      <dgm:prSet/>
      <dgm:spPr/>
      <dgm:t>
        <a:bodyPr/>
        <a:lstStyle/>
        <a:p>
          <a:endParaRPr lang="en-US"/>
        </a:p>
      </dgm:t>
    </dgm:pt>
    <dgm:pt modelId="{D221D693-B3E1-4AC3-9C30-4539682BC338}" type="pres">
      <dgm:prSet presAssocID="{ABA5B6C2-7542-4CCD-B026-02FD456F7761}" presName="hierChild1" presStyleCnt="0">
        <dgm:presLayoutVars>
          <dgm:orgChart val="1"/>
          <dgm:chPref val="1"/>
          <dgm:dir/>
          <dgm:animOne val="branch"/>
          <dgm:animLvl val="lvl"/>
          <dgm:resizeHandles/>
        </dgm:presLayoutVars>
      </dgm:prSet>
      <dgm:spPr/>
      <dgm:t>
        <a:bodyPr/>
        <a:lstStyle/>
        <a:p>
          <a:endParaRPr lang="en-US"/>
        </a:p>
      </dgm:t>
    </dgm:pt>
    <dgm:pt modelId="{7FFD939D-6FA1-48D8-B8D8-03150CE91908}" type="pres">
      <dgm:prSet presAssocID="{223AFBC1-06D7-414E-8B7D-B003AB1DD7C6}" presName="hierRoot1" presStyleCnt="0">
        <dgm:presLayoutVars>
          <dgm:hierBranch val="init"/>
        </dgm:presLayoutVars>
      </dgm:prSet>
      <dgm:spPr/>
    </dgm:pt>
    <dgm:pt modelId="{FBF087D7-4233-4B23-8E7A-881248D8FB14}" type="pres">
      <dgm:prSet presAssocID="{223AFBC1-06D7-414E-8B7D-B003AB1DD7C6}" presName="rootComposite1" presStyleCnt="0"/>
      <dgm:spPr/>
    </dgm:pt>
    <dgm:pt modelId="{60BA3769-E264-4226-80EB-1180D918C0F4}" type="pres">
      <dgm:prSet presAssocID="{223AFBC1-06D7-414E-8B7D-B003AB1DD7C6}" presName="rootText1" presStyleLbl="node0" presStyleIdx="0" presStyleCnt="1" custScaleX="111188" custLinFactNeighborX="-1362" custLinFactNeighborY="4087">
        <dgm:presLayoutVars>
          <dgm:chPref val="3"/>
        </dgm:presLayoutVars>
      </dgm:prSet>
      <dgm:spPr/>
      <dgm:t>
        <a:bodyPr/>
        <a:lstStyle/>
        <a:p>
          <a:endParaRPr lang="en-US"/>
        </a:p>
      </dgm:t>
    </dgm:pt>
    <dgm:pt modelId="{01496FD4-18DB-43FF-9B9E-054D25AB45E4}" type="pres">
      <dgm:prSet presAssocID="{223AFBC1-06D7-414E-8B7D-B003AB1DD7C6}" presName="rootConnector1" presStyleLbl="node1" presStyleIdx="0" presStyleCnt="0"/>
      <dgm:spPr/>
      <dgm:t>
        <a:bodyPr/>
        <a:lstStyle/>
        <a:p>
          <a:endParaRPr lang="en-US"/>
        </a:p>
      </dgm:t>
    </dgm:pt>
    <dgm:pt modelId="{F80929CD-3E7F-4DB8-8771-1973EB3C0D48}" type="pres">
      <dgm:prSet presAssocID="{223AFBC1-06D7-414E-8B7D-B003AB1DD7C6}" presName="hierChild2" presStyleCnt="0"/>
      <dgm:spPr/>
    </dgm:pt>
    <dgm:pt modelId="{6ACD7EB9-0013-4D1F-B07A-9FE57B1D29EF}" type="pres">
      <dgm:prSet presAssocID="{DDE606F4-0312-4948-81EB-AFB911E66D2D}" presName="Name37" presStyleLbl="parChTrans1D2" presStyleIdx="0" presStyleCnt="2"/>
      <dgm:spPr/>
      <dgm:t>
        <a:bodyPr/>
        <a:lstStyle/>
        <a:p>
          <a:endParaRPr lang="en-US"/>
        </a:p>
      </dgm:t>
    </dgm:pt>
    <dgm:pt modelId="{FD618D29-A7A8-4D45-9553-442D606875B5}" type="pres">
      <dgm:prSet presAssocID="{661C44B2-9122-4BA6-8D06-9821B4DCD299}" presName="hierRoot2" presStyleCnt="0">
        <dgm:presLayoutVars>
          <dgm:hierBranch val="init"/>
        </dgm:presLayoutVars>
      </dgm:prSet>
      <dgm:spPr/>
    </dgm:pt>
    <dgm:pt modelId="{9DF0672B-2960-43D3-9972-90F9CD606242}" type="pres">
      <dgm:prSet presAssocID="{661C44B2-9122-4BA6-8D06-9821B4DCD299}" presName="rootComposite" presStyleCnt="0"/>
      <dgm:spPr/>
    </dgm:pt>
    <dgm:pt modelId="{B29E77A3-3861-4858-BCAE-7E966E111054}" type="pres">
      <dgm:prSet presAssocID="{661C44B2-9122-4BA6-8D06-9821B4DCD299}" presName="rootText" presStyleLbl="node2" presStyleIdx="0" presStyleCnt="2" custScaleX="117367">
        <dgm:presLayoutVars>
          <dgm:chPref val="3"/>
        </dgm:presLayoutVars>
      </dgm:prSet>
      <dgm:spPr/>
      <dgm:t>
        <a:bodyPr/>
        <a:lstStyle/>
        <a:p>
          <a:endParaRPr lang="en-US"/>
        </a:p>
      </dgm:t>
    </dgm:pt>
    <dgm:pt modelId="{D2FCFA90-6578-4245-9750-660F93A1BDF3}" type="pres">
      <dgm:prSet presAssocID="{661C44B2-9122-4BA6-8D06-9821B4DCD299}" presName="rootConnector" presStyleLbl="node2" presStyleIdx="0" presStyleCnt="2"/>
      <dgm:spPr/>
      <dgm:t>
        <a:bodyPr/>
        <a:lstStyle/>
        <a:p>
          <a:endParaRPr lang="en-US"/>
        </a:p>
      </dgm:t>
    </dgm:pt>
    <dgm:pt modelId="{325163B6-90C3-4463-ABA3-3BAF6A4CA21C}" type="pres">
      <dgm:prSet presAssocID="{661C44B2-9122-4BA6-8D06-9821B4DCD299}" presName="hierChild4" presStyleCnt="0"/>
      <dgm:spPr/>
    </dgm:pt>
    <dgm:pt modelId="{DC06E475-478F-4D2C-8C79-603164D53C25}" type="pres">
      <dgm:prSet presAssocID="{661C44B2-9122-4BA6-8D06-9821B4DCD299}" presName="hierChild5" presStyleCnt="0"/>
      <dgm:spPr/>
    </dgm:pt>
    <dgm:pt modelId="{0A8A1A09-8604-49B7-AFCB-E49E586FEAE0}" type="pres">
      <dgm:prSet presAssocID="{B5B0A593-D361-499C-8CAD-462866D9CC19}" presName="Name37" presStyleLbl="parChTrans1D2" presStyleIdx="1" presStyleCnt="2"/>
      <dgm:spPr/>
      <dgm:t>
        <a:bodyPr/>
        <a:lstStyle/>
        <a:p>
          <a:endParaRPr lang="en-US"/>
        </a:p>
      </dgm:t>
    </dgm:pt>
    <dgm:pt modelId="{B8DAA0FB-AD13-4C9B-8E6E-0DAE76F45579}" type="pres">
      <dgm:prSet presAssocID="{0AA9D7B1-2927-4A89-8B80-0D5794985597}" presName="hierRoot2" presStyleCnt="0">
        <dgm:presLayoutVars>
          <dgm:hierBranch val="init"/>
        </dgm:presLayoutVars>
      </dgm:prSet>
      <dgm:spPr/>
    </dgm:pt>
    <dgm:pt modelId="{AC1D0D6E-37CF-4907-A4CA-E5CD9C436E1F}" type="pres">
      <dgm:prSet presAssocID="{0AA9D7B1-2927-4A89-8B80-0D5794985597}" presName="rootComposite" presStyleCnt="0"/>
      <dgm:spPr/>
    </dgm:pt>
    <dgm:pt modelId="{FE1CE7A4-C1C8-47C5-A752-24A179E71332}" type="pres">
      <dgm:prSet presAssocID="{0AA9D7B1-2927-4A89-8B80-0D5794985597}" presName="rootText" presStyleLbl="node2" presStyleIdx="1" presStyleCnt="2" custScaleX="124811" custLinFactNeighborX="-2490" custLinFactNeighborY="65">
        <dgm:presLayoutVars>
          <dgm:chPref val="3"/>
        </dgm:presLayoutVars>
      </dgm:prSet>
      <dgm:spPr/>
      <dgm:t>
        <a:bodyPr/>
        <a:lstStyle/>
        <a:p>
          <a:endParaRPr lang="en-US"/>
        </a:p>
      </dgm:t>
    </dgm:pt>
    <dgm:pt modelId="{7B53902A-8BC6-48FF-886E-EF7DE65F3B18}" type="pres">
      <dgm:prSet presAssocID="{0AA9D7B1-2927-4A89-8B80-0D5794985597}" presName="rootConnector" presStyleLbl="node2" presStyleIdx="1" presStyleCnt="2"/>
      <dgm:spPr/>
      <dgm:t>
        <a:bodyPr/>
        <a:lstStyle/>
        <a:p>
          <a:endParaRPr lang="en-US"/>
        </a:p>
      </dgm:t>
    </dgm:pt>
    <dgm:pt modelId="{5E899A5E-27AF-41A4-B6D7-27C4EE9D1EA0}" type="pres">
      <dgm:prSet presAssocID="{0AA9D7B1-2927-4A89-8B80-0D5794985597}" presName="hierChild4" presStyleCnt="0"/>
      <dgm:spPr/>
    </dgm:pt>
    <dgm:pt modelId="{DBF9D956-29FB-4559-81C2-56397E581D2A}" type="pres">
      <dgm:prSet presAssocID="{0AA9D7B1-2927-4A89-8B80-0D5794985597}" presName="hierChild5" presStyleCnt="0"/>
      <dgm:spPr/>
    </dgm:pt>
    <dgm:pt modelId="{FF43288E-3B42-4945-A098-57411FD24099}" type="pres">
      <dgm:prSet presAssocID="{223AFBC1-06D7-414E-8B7D-B003AB1DD7C6}" presName="hierChild3" presStyleCnt="0"/>
      <dgm:spPr/>
    </dgm:pt>
  </dgm:ptLst>
  <dgm:cxnLst>
    <dgm:cxn modelId="{6F451819-356D-491D-9446-E206DA6CF0A4}" type="presOf" srcId="{DDE606F4-0312-4948-81EB-AFB911E66D2D}" destId="{6ACD7EB9-0013-4D1F-B07A-9FE57B1D29EF}" srcOrd="0" destOrd="0" presId="urn:microsoft.com/office/officeart/2005/8/layout/orgChart1"/>
    <dgm:cxn modelId="{5145256E-96C2-4FB2-916B-FB79E69001F4}" type="presOf" srcId="{0AA9D7B1-2927-4A89-8B80-0D5794985597}" destId="{7B53902A-8BC6-48FF-886E-EF7DE65F3B18}" srcOrd="1" destOrd="0" presId="urn:microsoft.com/office/officeart/2005/8/layout/orgChart1"/>
    <dgm:cxn modelId="{6458FE0F-CC86-4D29-A1ED-529FB7FD35E4}" type="presOf" srcId="{B5B0A593-D361-499C-8CAD-462866D9CC19}" destId="{0A8A1A09-8604-49B7-AFCB-E49E586FEAE0}" srcOrd="0" destOrd="0" presId="urn:microsoft.com/office/officeart/2005/8/layout/orgChart1"/>
    <dgm:cxn modelId="{8AADFB8F-8176-4885-BCAE-4C5CC9A6ACDC}" type="presOf" srcId="{0AA9D7B1-2927-4A89-8B80-0D5794985597}" destId="{FE1CE7A4-C1C8-47C5-A752-24A179E71332}" srcOrd="0" destOrd="0" presId="urn:microsoft.com/office/officeart/2005/8/layout/orgChart1"/>
    <dgm:cxn modelId="{95FC9E84-4825-4FA4-A445-93C617D41A58}" type="presOf" srcId="{661C44B2-9122-4BA6-8D06-9821B4DCD299}" destId="{B29E77A3-3861-4858-BCAE-7E966E111054}" srcOrd="0" destOrd="0" presId="urn:microsoft.com/office/officeart/2005/8/layout/orgChart1"/>
    <dgm:cxn modelId="{C5192A03-4C0A-4FBB-BA30-5F79DE8979F7}" type="presOf" srcId="{223AFBC1-06D7-414E-8B7D-B003AB1DD7C6}" destId="{01496FD4-18DB-43FF-9B9E-054D25AB45E4}" srcOrd="1" destOrd="0" presId="urn:microsoft.com/office/officeart/2005/8/layout/orgChart1"/>
    <dgm:cxn modelId="{28846B70-F267-40A1-8CFB-704F1312AA23}" type="presOf" srcId="{ABA5B6C2-7542-4CCD-B026-02FD456F7761}" destId="{D221D693-B3E1-4AC3-9C30-4539682BC338}" srcOrd="0" destOrd="0" presId="urn:microsoft.com/office/officeart/2005/8/layout/orgChart1"/>
    <dgm:cxn modelId="{DA5862DE-E81C-4326-ABBC-DB83949A302B}" srcId="{223AFBC1-06D7-414E-8B7D-B003AB1DD7C6}" destId="{0AA9D7B1-2927-4A89-8B80-0D5794985597}" srcOrd="1" destOrd="0" parTransId="{B5B0A593-D361-499C-8CAD-462866D9CC19}" sibTransId="{29ED44CB-9B6A-4326-8466-50934A97AF72}"/>
    <dgm:cxn modelId="{DAF35011-5875-4DD1-AD81-E9FD933868EC}" type="presOf" srcId="{661C44B2-9122-4BA6-8D06-9821B4DCD299}" destId="{D2FCFA90-6578-4245-9750-660F93A1BDF3}" srcOrd="1" destOrd="0" presId="urn:microsoft.com/office/officeart/2005/8/layout/orgChart1"/>
    <dgm:cxn modelId="{62B0D775-D334-4893-AA49-009E73B7DA17}" srcId="{223AFBC1-06D7-414E-8B7D-B003AB1DD7C6}" destId="{661C44B2-9122-4BA6-8D06-9821B4DCD299}" srcOrd="0" destOrd="0" parTransId="{DDE606F4-0312-4948-81EB-AFB911E66D2D}" sibTransId="{A8911F30-E3FB-4194-8DDA-22CF49A23333}"/>
    <dgm:cxn modelId="{58F92CD8-E0D1-4F14-B9CC-EA13F516DADD}" srcId="{ABA5B6C2-7542-4CCD-B026-02FD456F7761}" destId="{223AFBC1-06D7-414E-8B7D-B003AB1DD7C6}" srcOrd="0" destOrd="0" parTransId="{DDDFA7F8-F469-4FA9-9EC9-1A89E2507C1F}" sibTransId="{1AA4F5C5-3737-41F4-B53F-8450C3B620F7}"/>
    <dgm:cxn modelId="{73569C60-E769-4601-A746-28A1AFC4CD45}" type="presOf" srcId="{223AFBC1-06D7-414E-8B7D-B003AB1DD7C6}" destId="{60BA3769-E264-4226-80EB-1180D918C0F4}" srcOrd="0" destOrd="0" presId="urn:microsoft.com/office/officeart/2005/8/layout/orgChart1"/>
    <dgm:cxn modelId="{CEC60606-E984-4E54-AEFB-EA43F2C45C51}" type="presParOf" srcId="{D221D693-B3E1-4AC3-9C30-4539682BC338}" destId="{7FFD939D-6FA1-48D8-B8D8-03150CE91908}" srcOrd="0" destOrd="0" presId="urn:microsoft.com/office/officeart/2005/8/layout/orgChart1"/>
    <dgm:cxn modelId="{445F3DD4-CCDF-44A6-A189-3796F0E4CD0C}" type="presParOf" srcId="{7FFD939D-6FA1-48D8-B8D8-03150CE91908}" destId="{FBF087D7-4233-4B23-8E7A-881248D8FB14}" srcOrd="0" destOrd="0" presId="urn:microsoft.com/office/officeart/2005/8/layout/orgChart1"/>
    <dgm:cxn modelId="{FC6B9448-E251-4213-B64E-614027FD31B2}" type="presParOf" srcId="{FBF087D7-4233-4B23-8E7A-881248D8FB14}" destId="{60BA3769-E264-4226-80EB-1180D918C0F4}" srcOrd="0" destOrd="0" presId="urn:microsoft.com/office/officeart/2005/8/layout/orgChart1"/>
    <dgm:cxn modelId="{9A40F0CA-A891-42D2-A838-0B1C1AA8A155}" type="presParOf" srcId="{FBF087D7-4233-4B23-8E7A-881248D8FB14}" destId="{01496FD4-18DB-43FF-9B9E-054D25AB45E4}" srcOrd="1" destOrd="0" presId="urn:microsoft.com/office/officeart/2005/8/layout/orgChart1"/>
    <dgm:cxn modelId="{EBF2AA54-DABD-4260-B07C-117627C42E0F}" type="presParOf" srcId="{7FFD939D-6FA1-48D8-B8D8-03150CE91908}" destId="{F80929CD-3E7F-4DB8-8771-1973EB3C0D48}" srcOrd="1" destOrd="0" presId="urn:microsoft.com/office/officeart/2005/8/layout/orgChart1"/>
    <dgm:cxn modelId="{FC91832C-ACD8-495E-A01F-0E718E6284F0}" type="presParOf" srcId="{F80929CD-3E7F-4DB8-8771-1973EB3C0D48}" destId="{6ACD7EB9-0013-4D1F-B07A-9FE57B1D29EF}" srcOrd="0" destOrd="0" presId="urn:microsoft.com/office/officeart/2005/8/layout/orgChart1"/>
    <dgm:cxn modelId="{334C1C46-C2AB-43F1-B93E-45F643082EB7}" type="presParOf" srcId="{F80929CD-3E7F-4DB8-8771-1973EB3C0D48}" destId="{FD618D29-A7A8-4D45-9553-442D606875B5}" srcOrd="1" destOrd="0" presId="urn:microsoft.com/office/officeart/2005/8/layout/orgChart1"/>
    <dgm:cxn modelId="{1E1BD73B-1BA0-4970-B086-B653C168B96D}" type="presParOf" srcId="{FD618D29-A7A8-4D45-9553-442D606875B5}" destId="{9DF0672B-2960-43D3-9972-90F9CD606242}" srcOrd="0" destOrd="0" presId="urn:microsoft.com/office/officeart/2005/8/layout/orgChart1"/>
    <dgm:cxn modelId="{E4E5FEDE-0013-4D16-BA78-2BA7609DA49F}" type="presParOf" srcId="{9DF0672B-2960-43D3-9972-90F9CD606242}" destId="{B29E77A3-3861-4858-BCAE-7E966E111054}" srcOrd="0" destOrd="0" presId="urn:microsoft.com/office/officeart/2005/8/layout/orgChart1"/>
    <dgm:cxn modelId="{1D048E05-7BB5-4238-AACA-8B73519F0AD4}" type="presParOf" srcId="{9DF0672B-2960-43D3-9972-90F9CD606242}" destId="{D2FCFA90-6578-4245-9750-660F93A1BDF3}" srcOrd="1" destOrd="0" presId="urn:microsoft.com/office/officeart/2005/8/layout/orgChart1"/>
    <dgm:cxn modelId="{CEDABB11-20AA-47AA-8502-F9A8159092B3}" type="presParOf" srcId="{FD618D29-A7A8-4D45-9553-442D606875B5}" destId="{325163B6-90C3-4463-ABA3-3BAF6A4CA21C}" srcOrd="1" destOrd="0" presId="urn:microsoft.com/office/officeart/2005/8/layout/orgChart1"/>
    <dgm:cxn modelId="{D80683EB-7EBF-4088-93D4-32BD39E7EDF3}" type="presParOf" srcId="{FD618D29-A7A8-4D45-9553-442D606875B5}" destId="{DC06E475-478F-4D2C-8C79-603164D53C25}" srcOrd="2" destOrd="0" presId="urn:microsoft.com/office/officeart/2005/8/layout/orgChart1"/>
    <dgm:cxn modelId="{4D90898C-7248-49D8-96A2-9B40CDF99F97}" type="presParOf" srcId="{F80929CD-3E7F-4DB8-8771-1973EB3C0D48}" destId="{0A8A1A09-8604-49B7-AFCB-E49E586FEAE0}" srcOrd="2" destOrd="0" presId="urn:microsoft.com/office/officeart/2005/8/layout/orgChart1"/>
    <dgm:cxn modelId="{9C44A2BA-C83C-4F41-A605-AAB8B9E9A469}" type="presParOf" srcId="{F80929CD-3E7F-4DB8-8771-1973EB3C0D48}" destId="{B8DAA0FB-AD13-4C9B-8E6E-0DAE76F45579}" srcOrd="3" destOrd="0" presId="urn:microsoft.com/office/officeart/2005/8/layout/orgChart1"/>
    <dgm:cxn modelId="{22C8E4EE-3BDA-4663-B750-84DB97969C36}" type="presParOf" srcId="{B8DAA0FB-AD13-4C9B-8E6E-0DAE76F45579}" destId="{AC1D0D6E-37CF-4907-A4CA-E5CD9C436E1F}" srcOrd="0" destOrd="0" presId="urn:microsoft.com/office/officeart/2005/8/layout/orgChart1"/>
    <dgm:cxn modelId="{503A81B9-AF9B-445A-8406-B1FEBC88FB52}" type="presParOf" srcId="{AC1D0D6E-37CF-4907-A4CA-E5CD9C436E1F}" destId="{FE1CE7A4-C1C8-47C5-A752-24A179E71332}" srcOrd="0" destOrd="0" presId="urn:microsoft.com/office/officeart/2005/8/layout/orgChart1"/>
    <dgm:cxn modelId="{7424D571-2B81-4449-9787-912C225D97DC}" type="presParOf" srcId="{AC1D0D6E-37CF-4907-A4CA-E5CD9C436E1F}" destId="{7B53902A-8BC6-48FF-886E-EF7DE65F3B18}" srcOrd="1" destOrd="0" presId="urn:microsoft.com/office/officeart/2005/8/layout/orgChart1"/>
    <dgm:cxn modelId="{CE7CCE50-AAFC-4EAD-B001-6029FA67CFE0}" type="presParOf" srcId="{B8DAA0FB-AD13-4C9B-8E6E-0DAE76F45579}" destId="{5E899A5E-27AF-41A4-B6D7-27C4EE9D1EA0}" srcOrd="1" destOrd="0" presId="urn:microsoft.com/office/officeart/2005/8/layout/orgChart1"/>
    <dgm:cxn modelId="{2298FA6E-73F4-4D22-BF21-CF461B875C80}" type="presParOf" srcId="{B8DAA0FB-AD13-4C9B-8E6E-0DAE76F45579}" destId="{DBF9D956-29FB-4559-81C2-56397E581D2A}" srcOrd="2" destOrd="0" presId="urn:microsoft.com/office/officeart/2005/8/layout/orgChart1"/>
    <dgm:cxn modelId="{2E89AB85-1E3F-4FEF-82B6-EFBE7C68EEE1}" type="presParOf" srcId="{7FFD939D-6FA1-48D8-B8D8-03150CE91908}" destId="{FF43288E-3B42-4945-A098-57411FD24099}" srcOrd="2" destOrd="0" presId="urn:microsoft.com/office/officeart/2005/8/layout/orgChart1"/>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ABA5B6C2-7542-4CCD-B026-02FD456F776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223AFBC1-06D7-414E-8B7D-B003AB1DD7C6}">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5.0 Pembelian Makanan</a:t>
          </a:r>
        </a:p>
      </dgm:t>
    </dgm:pt>
    <dgm:pt modelId="{DDDFA7F8-F469-4FA9-9EC9-1A89E2507C1F}" type="parTrans" cxnId="{58F92CD8-E0D1-4F14-B9CC-EA13F516DADD}">
      <dgm:prSet/>
      <dgm:spPr/>
      <dgm:t>
        <a:bodyPr/>
        <a:lstStyle/>
        <a:p>
          <a:endParaRPr lang="en-US"/>
        </a:p>
      </dgm:t>
    </dgm:pt>
    <dgm:pt modelId="{1AA4F5C5-3737-41F4-B53F-8450C3B620F7}" type="sibTrans" cxnId="{58F92CD8-E0D1-4F14-B9CC-EA13F516DADD}">
      <dgm:prSet/>
      <dgm:spPr/>
      <dgm:t>
        <a:bodyPr/>
        <a:lstStyle/>
        <a:p>
          <a:endParaRPr lang="en-US"/>
        </a:p>
      </dgm:t>
    </dgm:pt>
    <dgm:pt modelId="{661C44B2-9122-4BA6-8D06-9821B4DCD299}">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5.1 Pilih Makanan</a:t>
          </a:r>
        </a:p>
      </dgm:t>
    </dgm:pt>
    <dgm:pt modelId="{DDE606F4-0312-4948-81EB-AFB911E66D2D}" type="parTrans" cxnId="{62B0D775-D334-4893-AA49-009E73B7DA17}">
      <dgm:prSet/>
      <dgm:spPr/>
      <dgm:t>
        <a:bodyPr/>
        <a:lstStyle/>
        <a:p>
          <a:endParaRPr lang="en-US"/>
        </a:p>
      </dgm:t>
    </dgm:pt>
    <dgm:pt modelId="{A8911F30-E3FB-4194-8DDA-22CF49A23333}" type="sibTrans" cxnId="{62B0D775-D334-4893-AA49-009E73B7DA17}">
      <dgm:prSet/>
      <dgm:spPr/>
      <dgm:t>
        <a:bodyPr/>
        <a:lstStyle/>
        <a:p>
          <a:endParaRPr lang="en-US"/>
        </a:p>
      </dgm:t>
    </dgm:pt>
    <dgm:pt modelId="{0AA9D7B1-2927-4A89-8B80-0D5794985597}">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5.2 Membuat Pembayaran</a:t>
          </a:r>
        </a:p>
      </dgm:t>
    </dgm:pt>
    <dgm:pt modelId="{B5B0A593-D361-499C-8CAD-462866D9CC19}" type="parTrans" cxnId="{DA5862DE-E81C-4326-ABBC-DB83949A302B}">
      <dgm:prSet/>
      <dgm:spPr/>
      <dgm:t>
        <a:bodyPr/>
        <a:lstStyle/>
        <a:p>
          <a:endParaRPr lang="en-US"/>
        </a:p>
      </dgm:t>
    </dgm:pt>
    <dgm:pt modelId="{29ED44CB-9B6A-4326-8466-50934A97AF72}" type="sibTrans" cxnId="{DA5862DE-E81C-4326-ABBC-DB83949A302B}">
      <dgm:prSet/>
      <dgm:spPr/>
      <dgm:t>
        <a:bodyPr/>
        <a:lstStyle/>
        <a:p>
          <a:endParaRPr lang="en-US"/>
        </a:p>
      </dgm:t>
    </dgm:pt>
    <dgm:pt modelId="{865B2393-3DA5-4748-994C-B837C081F482}">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5.3 Papar Halaman Perincian Pembelian</a:t>
          </a:r>
        </a:p>
      </dgm:t>
    </dgm:pt>
    <dgm:pt modelId="{AD817B59-F1FD-4222-8D1C-37CAC1B78D73}" type="parTrans" cxnId="{0882F0B6-1BD3-42FF-9E54-D6816693A63E}">
      <dgm:prSet/>
      <dgm:spPr/>
      <dgm:t>
        <a:bodyPr/>
        <a:lstStyle/>
        <a:p>
          <a:endParaRPr lang="en-US"/>
        </a:p>
      </dgm:t>
    </dgm:pt>
    <dgm:pt modelId="{5829B7B8-8499-42D2-9D94-63E9C44AE01F}" type="sibTrans" cxnId="{0882F0B6-1BD3-42FF-9E54-D6816693A63E}">
      <dgm:prSet/>
      <dgm:spPr/>
      <dgm:t>
        <a:bodyPr/>
        <a:lstStyle/>
        <a:p>
          <a:endParaRPr lang="en-US"/>
        </a:p>
      </dgm:t>
    </dgm:pt>
    <dgm:pt modelId="{D221D693-B3E1-4AC3-9C30-4539682BC338}" type="pres">
      <dgm:prSet presAssocID="{ABA5B6C2-7542-4CCD-B026-02FD456F7761}" presName="hierChild1" presStyleCnt="0">
        <dgm:presLayoutVars>
          <dgm:orgChart val="1"/>
          <dgm:chPref val="1"/>
          <dgm:dir/>
          <dgm:animOne val="branch"/>
          <dgm:animLvl val="lvl"/>
          <dgm:resizeHandles/>
        </dgm:presLayoutVars>
      </dgm:prSet>
      <dgm:spPr/>
      <dgm:t>
        <a:bodyPr/>
        <a:lstStyle/>
        <a:p>
          <a:endParaRPr lang="en-US"/>
        </a:p>
      </dgm:t>
    </dgm:pt>
    <dgm:pt modelId="{7FFD939D-6FA1-48D8-B8D8-03150CE91908}" type="pres">
      <dgm:prSet presAssocID="{223AFBC1-06D7-414E-8B7D-B003AB1DD7C6}" presName="hierRoot1" presStyleCnt="0">
        <dgm:presLayoutVars>
          <dgm:hierBranch val="init"/>
        </dgm:presLayoutVars>
      </dgm:prSet>
      <dgm:spPr/>
    </dgm:pt>
    <dgm:pt modelId="{FBF087D7-4233-4B23-8E7A-881248D8FB14}" type="pres">
      <dgm:prSet presAssocID="{223AFBC1-06D7-414E-8B7D-B003AB1DD7C6}" presName="rootComposite1" presStyleCnt="0"/>
      <dgm:spPr/>
    </dgm:pt>
    <dgm:pt modelId="{60BA3769-E264-4226-80EB-1180D918C0F4}" type="pres">
      <dgm:prSet presAssocID="{223AFBC1-06D7-414E-8B7D-B003AB1DD7C6}" presName="rootText1" presStyleLbl="node0" presStyleIdx="0" presStyleCnt="1" custScaleX="111188" custLinFactNeighborX="-1362" custLinFactNeighborY="4087">
        <dgm:presLayoutVars>
          <dgm:chPref val="3"/>
        </dgm:presLayoutVars>
      </dgm:prSet>
      <dgm:spPr/>
      <dgm:t>
        <a:bodyPr/>
        <a:lstStyle/>
        <a:p>
          <a:endParaRPr lang="en-US"/>
        </a:p>
      </dgm:t>
    </dgm:pt>
    <dgm:pt modelId="{01496FD4-18DB-43FF-9B9E-054D25AB45E4}" type="pres">
      <dgm:prSet presAssocID="{223AFBC1-06D7-414E-8B7D-B003AB1DD7C6}" presName="rootConnector1" presStyleLbl="node1" presStyleIdx="0" presStyleCnt="0"/>
      <dgm:spPr/>
      <dgm:t>
        <a:bodyPr/>
        <a:lstStyle/>
        <a:p>
          <a:endParaRPr lang="en-US"/>
        </a:p>
      </dgm:t>
    </dgm:pt>
    <dgm:pt modelId="{F80929CD-3E7F-4DB8-8771-1973EB3C0D48}" type="pres">
      <dgm:prSet presAssocID="{223AFBC1-06D7-414E-8B7D-B003AB1DD7C6}" presName="hierChild2" presStyleCnt="0"/>
      <dgm:spPr/>
    </dgm:pt>
    <dgm:pt modelId="{6ACD7EB9-0013-4D1F-B07A-9FE57B1D29EF}" type="pres">
      <dgm:prSet presAssocID="{DDE606F4-0312-4948-81EB-AFB911E66D2D}" presName="Name37" presStyleLbl="parChTrans1D2" presStyleIdx="0" presStyleCnt="3"/>
      <dgm:spPr/>
      <dgm:t>
        <a:bodyPr/>
        <a:lstStyle/>
        <a:p>
          <a:endParaRPr lang="en-US"/>
        </a:p>
      </dgm:t>
    </dgm:pt>
    <dgm:pt modelId="{FD618D29-A7A8-4D45-9553-442D606875B5}" type="pres">
      <dgm:prSet presAssocID="{661C44B2-9122-4BA6-8D06-9821B4DCD299}" presName="hierRoot2" presStyleCnt="0">
        <dgm:presLayoutVars>
          <dgm:hierBranch val="init"/>
        </dgm:presLayoutVars>
      </dgm:prSet>
      <dgm:spPr/>
    </dgm:pt>
    <dgm:pt modelId="{9DF0672B-2960-43D3-9972-90F9CD606242}" type="pres">
      <dgm:prSet presAssocID="{661C44B2-9122-4BA6-8D06-9821B4DCD299}" presName="rootComposite" presStyleCnt="0"/>
      <dgm:spPr/>
    </dgm:pt>
    <dgm:pt modelId="{B29E77A3-3861-4858-BCAE-7E966E111054}" type="pres">
      <dgm:prSet presAssocID="{661C44B2-9122-4BA6-8D06-9821B4DCD299}" presName="rootText" presStyleLbl="node2" presStyleIdx="0" presStyleCnt="3" custScaleX="117367">
        <dgm:presLayoutVars>
          <dgm:chPref val="3"/>
        </dgm:presLayoutVars>
      </dgm:prSet>
      <dgm:spPr/>
      <dgm:t>
        <a:bodyPr/>
        <a:lstStyle/>
        <a:p>
          <a:endParaRPr lang="en-US"/>
        </a:p>
      </dgm:t>
    </dgm:pt>
    <dgm:pt modelId="{D2FCFA90-6578-4245-9750-660F93A1BDF3}" type="pres">
      <dgm:prSet presAssocID="{661C44B2-9122-4BA6-8D06-9821B4DCD299}" presName="rootConnector" presStyleLbl="node2" presStyleIdx="0" presStyleCnt="3"/>
      <dgm:spPr/>
      <dgm:t>
        <a:bodyPr/>
        <a:lstStyle/>
        <a:p>
          <a:endParaRPr lang="en-US"/>
        </a:p>
      </dgm:t>
    </dgm:pt>
    <dgm:pt modelId="{325163B6-90C3-4463-ABA3-3BAF6A4CA21C}" type="pres">
      <dgm:prSet presAssocID="{661C44B2-9122-4BA6-8D06-9821B4DCD299}" presName="hierChild4" presStyleCnt="0"/>
      <dgm:spPr/>
    </dgm:pt>
    <dgm:pt modelId="{DC06E475-478F-4D2C-8C79-603164D53C25}" type="pres">
      <dgm:prSet presAssocID="{661C44B2-9122-4BA6-8D06-9821B4DCD299}" presName="hierChild5" presStyleCnt="0"/>
      <dgm:spPr/>
    </dgm:pt>
    <dgm:pt modelId="{0A8A1A09-8604-49B7-AFCB-E49E586FEAE0}" type="pres">
      <dgm:prSet presAssocID="{B5B0A593-D361-499C-8CAD-462866D9CC19}" presName="Name37" presStyleLbl="parChTrans1D2" presStyleIdx="1" presStyleCnt="3"/>
      <dgm:spPr/>
      <dgm:t>
        <a:bodyPr/>
        <a:lstStyle/>
        <a:p>
          <a:endParaRPr lang="en-US"/>
        </a:p>
      </dgm:t>
    </dgm:pt>
    <dgm:pt modelId="{B8DAA0FB-AD13-4C9B-8E6E-0DAE76F45579}" type="pres">
      <dgm:prSet presAssocID="{0AA9D7B1-2927-4A89-8B80-0D5794985597}" presName="hierRoot2" presStyleCnt="0">
        <dgm:presLayoutVars>
          <dgm:hierBranch val="init"/>
        </dgm:presLayoutVars>
      </dgm:prSet>
      <dgm:spPr/>
    </dgm:pt>
    <dgm:pt modelId="{AC1D0D6E-37CF-4907-A4CA-E5CD9C436E1F}" type="pres">
      <dgm:prSet presAssocID="{0AA9D7B1-2927-4A89-8B80-0D5794985597}" presName="rootComposite" presStyleCnt="0"/>
      <dgm:spPr/>
    </dgm:pt>
    <dgm:pt modelId="{FE1CE7A4-C1C8-47C5-A752-24A179E71332}" type="pres">
      <dgm:prSet presAssocID="{0AA9D7B1-2927-4A89-8B80-0D5794985597}" presName="rootText" presStyleLbl="node2" presStyleIdx="1" presStyleCnt="3" custScaleX="124811" custLinFactNeighborX="-447" custLinFactNeighborY="4151">
        <dgm:presLayoutVars>
          <dgm:chPref val="3"/>
        </dgm:presLayoutVars>
      </dgm:prSet>
      <dgm:spPr/>
      <dgm:t>
        <a:bodyPr/>
        <a:lstStyle/>
        <a:p>
          <a:endParaRPr lang="en-US"/>
        </a:p>
      </dgm:t>
    </dgm:pt>
    <dgm:pt modelId="{7B53902A-8BC6-48FF-886E-EF7DE65F3B18}" type="pres">
      <dgm:prSet presAssocID="{0AA9D7B1-2927-4A89-8B80-0D5794985597}" presName="rootConnector" presStyleLbl="node2" presStyleIdx="1" presStyleCnt="3"/>
      <dgm:spPr/>
      <dgm:t>
        <a:bodyPr/>
        <a:lstStyle/>
        <a:p>
          <a:endParaRPr lang="en-US"/>
        </a:p>
      </dgm:t>
    </dgm:pt>
    <dgm:pt modelId="{5E899A5E-27AF-41A4-B6D7-27C4EE9D1EA0}" type="pres">
      <dgm:prSet presAssocID="{0AA9D7B1-2927-4A89-8B80-0D5794985597}" presName="hierChild4" presStyleCnt="0"/>
      <dgm:spPr/>
    </dgm:pt>
    <dgm:pt modelId="{DBF9D956-29FB-4559-81C2-56397E581D2A}" type="pres">
      <dgm:prSet presAssocID="{0AA9D7B1-2927-4A89-8B80-0D5794985597}" presName="hierChild5" presStyleCnt="0"/>
      <dgm:spPr/>
    </dgm:pt>
    <dgm:pt modelId="{660496D8-4BB2-4EDA-8E59-212D6AFFABCC}" type="pres">
      <dgm:prSet presAssocID="{AD817B59-F1FD-4222-8D1C-37CAC1B78D73}" presName="Name37" presStyleLbl="parChTrans1D2" presStyleIdx="2" presStyleCnt="3"/>
      <dgm:spPr/>
      <dgm:t>
        <a:bodyPr/>
        <a:lstStyle/>
        <a:p>
          <a:endParaRPr lang="en-US"/>
        </a:p>
      </dgm:t>
    </dgm:pt>
    <dgm:pt modelId="{0DBD7E5A-D94F-4A4B-B23A-82F03A5B3612}" type="pres">
      <dgm:prSet presAssocID="{865B2393-3DA5-4748-994C-B837C081F482}" presName="hierRoot2" presStyleCnt="0">
        <dgm:presLayoutVars>
          <dgm:hierBranch val="init"/>
        </dgm:presLayoutVars>
      </dgm:prSet>
      <dgm:spPr/>
    </dgm:pt>
    <dgm:pt modelId="{40E9C966-E65C-4E8A-8987-9B9453950DD9}" type="pres">
      <dgm:prSet presAssocID="{865B2393-3DA5-4748-994C-B837C081F482}" presName="rootComposite" presStyleCnt="0"/>
      <dgm:spPr/>
    </dgm:pt>
    <dgm:pt modelId="{BE14174D-8245-49E2-994C-80105F0DDB0C}" type="pres">
      <dgm:prSet presAssocID="{865B2393-3DA5-4748-994C-B837C081F482}" presName="rootText" presStyleLbl="node2" presStyleIdx="2" presStyleCnt="3" custScaleX="119540">
        <dgm:presLayoutVars>
          <dgm:chPref val="3"/>
        </dgm:presLayoutVars>
      </dgm:prSet>
      <dgm:spPr/>
      <dgm:t>
        <a:bodyPr/>
        <a:lstStyle/>
        <a:p>
          <a:endParaRPr lang="en-US"/>
        </a:p>
      </dgm:t>
    </dgm:pt>
    <dgm:pt modelId="{2F83DE9D-2CD2-4D01-9A70-6A201C30DA11}" type="pres">
      <dgm:prSet presAssocID="{865B2393-3DA5-4748-994C-B837C081F482}" presName="rootConnector" presStyleLbl="node2" presStyleIdx="2" presStyleCnt="3"/>
      <dgm:spPr/>
      <dgm:t>
        <a:bodyPr/>
        <a:lstStyle/>
        <a:p>
          <a:endParaRPr lang="en-US"/>
        </a:p>
      </dgm:t>
    </dgm:pt>
    <dgm:pt modelId="{D4AFD798-2221-4427-81AA-4BCC9537F4DC}" type="pres">
      <dgm:prSet presAssocID="{865B2393-3DA5-4748-994C-B837C081F482}" presName="hierChild4" presStyleCnt="0"/>
      <dgm:spPr/>
    </dgm:pt>
    <dgm:pt modelId="{77F80048-7B69-40A5-AA33-BF6DA0114CE7}" type="pres">
      <dgm:prSet presAssocID="{865B2393-3DA5-4748-994C-B837C081F482}" presName="hierChild5" presStyleCnt="0"/>
      <dgm:spPr/>
    </dgm:pt>
    <dgm:pt modelId="{FF43288E-3B42-4945-A098-57411FD24099}" type="pres">
      <dgm:prSet presAssocID="{223AFBC1-06D7-414E-8B7D-B003AB1DD7C6}" presName="hierChild3" presStyleCnt="0"/>
      <dgm:spPr/>
    </dgm:pt>
  </dgm:ptLst>
  <dgm:cxnLst>
    <dgm:cxn modelId="{8AADFB8F-8176-4885-BCAE-4C5CC9A6ACDC}" type="presOf" srcId="{0AA9D7B1-2927-4A89-8B80-0D5794985597}" destId="{FE1CE7A4-C1C8-47C5-A752-24A179E71332}" srcOrd="0" destOrd="0" presId="urn:microsoft.com/office/officeart/2005/8/layout/orgChart1"/>
    <dgm:cxn modelId="{6458FE0F-CC86-4D29-A1ED-529FB7FD35E4}" type="presOf" srcId="{B5B0A593-D361-499C-8CAD-462866D9CC19}" destId="{0A8A1A09-8604-49B7-AFCB-E49E586FEAE0}" srcOrd="0" destOrd="0" presId="urn:microsoft.com/office/officeart/2005/8/layout/orgChart1"/>
    <dgm:cxn modelId="{5145256E-96C2-4FB2-916B-FB79E69001F4}" type="presOf" srcId="{0AA9D7B1-2927-4A89-8B80-0D5794985597}" destId="{7B53902A-8BC6-48FF-886E-EF7DE65F3B18}" srcOrd="1" destOrd="0" presId="urn:microsoft.com/office/officeart/2005/8/layout/orgChart1"/>
    <dgm:cxn modelId="{6F451819-356D-491D-9446-E206DA6CF0A4}" type="presOf" srcId="{DDE606F4-0312-4948-81EB-AFB911E66D2D}" destId="{6ACD7EB9-0013-4D1F-B07A-9FE57B1D29EF}" srcOrd="0" destOrd="0" presId="urn:microsoft.com/office/officeart/2005/8/layout/orgChart1"/>
    <dgm:cxn modelId="{DA5862DE-E81C-4326-ABBC-DB83949A302B}" srcId="{223AFBC1-06D7-414E-8B7D-B003AB1DD7C6}" destId="{0AA9D7B1-2927-4A89-8B80-0D5794985597}" srcOrd="1" destOrd="0" parTransId="{B5B0A593-D361-499C-8CAD-462866D9CC19}" sibTransId="{29ED44CB-9B6A-4326-8466-50934A97AF72}"/>
    <dgm:cxn modelId="{B2F614E9-CEF9-4253-A176-AC095B4543D7}" type="presOf" srcId="{AD817B59-F1FD-4222-8D1C-37CAC1B78D73}" destId="{660496D8-4BB2-4EDA-8E59-212D6AFFABCC}" srcOrd="0" destOrd="0" presId="urn:microsoft.com/office/officeart/2005/8/layout/orgChart1"/>
    <dgm:cxn modelId="{10453F7D-6614-473D-A699-BE4C10EC2CE7}" type="presOf" srcId="{865B2393-3DA5-4748-994C-B837C081F482}" destId="{2F83DE9D-2CD2-4D01-9A70-6A201C30DA11}" srcOrd="1" destOrd="0" presId="urn:microsoft.com/office/officeart/2005/8/layout/orgChart1"/>
    <dgm:cxn modelId="{95FC9E84-4825-4FA4-A445-93C617D41A58}" type="presOf" srcId="{661C44B2-9122-4BA6-8D06-9821B4DCD299}" destId="{B29E77A3-3861-4858-BCAE-7E966E111054}" srcOrd="0" destOrd="0" presId="urn:microsoft.com/office/officeart/2005/8/layout/orgChart1"/>
    <dgm:cxn modelId="{28846B70-F267-40A1-8CFB-704F1312AA23}" type="presOf" srcId="{ABA5B6C2-7542-4CCD-B026-02FD456F7761}" destId="{D221D693-B3E1-4AC3-9C30-4539682BC338}" srcOrd="0" destOrd="0" presId="urn:microsoft.com/office/officeart/2005/8/layout/orgChart1"/>
    <dgm:cxn modelId="{73569C60-E769-4601-A746-28A1AFC4CD45}" type="presOf" srcId="{223AFBC1-06D7-414E-8B7D-B003AB1DD7C6}" destId="{60BA3769-E264-4226-80EB-1180D918C0F4}" srcOrd="0" destOrd="0" presId="urn:microsoft.com/office/officeart/2005/8/layout/orgChart1"/>
    <dgm:cxn modelId="{647589F8-BC43-4809-B5E2-42B2B5C6DAAD}" type="presOf" srcId="{865B2393-3DA5-4748-994C-B837C081F482}" destId="{BE14174D-8245-49E2-994C-80105F0DDB0C}" srcOrd="0" destOrd="0" presId="urn:microsoft.com/office/officeart/2005/8/layout/orgChart1"/>
    <dgm:cxn modelId="{0882F0B6-1BD3-42FF-9E54-D6816693A63E}" srcId="{223AFBC1-06D7-414E-8B7D-B003AB1DD7C6}" destId="{865B2393-3DA5-4748-994C-B837C081F482}" srcOrd="2" destOrd="0" parTransId="{AD817B59-F1FD-4222-8D1C-37CAC1B78D73}" sibTransId="{5829B7B8-8499-42D2-9D94-63E9C44AE01F}"/>
    <dgm:cxn modelId="{DAF35011-5875-4DD1-AD81-E9FD933868EC}" type="presOf" srcId="{661C44B2-9122-4BA6-8D06-9821B4DCD299}" destId="{D2FCFA90-6578-4245-9750-660F93A1BDF3}" srcOrd="1" destOrd="0" presId="urn:microsoft.com/office/officeart/2005/8/layout/orgChart1"/>
    <dgm:cxn modelId="{58F92CD8-E0D1-4F14-B9CC-EA13F516DADD}" srcId="{ABA5B6C2-7542-4CCD-B026-02FD456F7761}" destId="{223AFBC1-06D7-414E-8B7D-B003AB1DD7C6}" srcOrd="0" destOrd="0" parTransId="{DDDFA7F8-F469-4FA9-9EC9-1A89E2507C1F}" sibTransId="{1AA4F5C5-3737-41F4-B53F-8450C3B620F7}"/>
    <dgm:cxn modelId="{C5192A03-4C0A-4FBB-BA30-5F79DE8979F7}" type="presOf" srcId="{223AFBC1-06D7-414E-8B7D-B003AB1DD7C6}" destId="{01496FD4-18DB-43FF-9B9E-054D25AB45E4}" srcOrd="1" destOrd="0" presId="urn:microsoft.com/office/officeart/2005/8/layout/orgChart1"/>
    <dgm:cxn modelId="{62B0D775-D334-4893-AA49-009E73B7DA17}" srcId="{223AFBC1-06D7-414E-8B7D-B003AB1DD7C6}" destId="{661C44B2-9122-4BA6-8D06-9821B4DCD299}" srcOrd="0" destOrd="0" parTransId="{DDE606F4-0312-4948-81EB-AFB911E66D2D}" sibTransId="{A8911F30-E3FB-4194-8DDA-22CF49A23333}"/>
    <dgm:cxn modelId="{CEC60606-E984-4E54-AEFB-EA43F2C45C51}" type="presParOf" srcId="{D221D693-B3E1-4AC3-9C30-4539682BC338}" destId="{7FFD939D-6FA1-48D8-B8D8-03150CE91908}" srcOrd="0" destOrd="0" presId="urn:microsoft.com/office/officeart/2005/8/layout/orgChart1"/>
    <dgm:cxn modelId="{445F3DD4-CCDF-44A6-A189-3796F0E4CD0C}" type="presParOf" srcId="{7FFD939D-6FA1-48D8-B8D8-03150CE91908}" destId="{FBF087D7-4233-4B23-8E7A-881248D8FB14}" srcOrd="0" destOrd="0" presId="urn:microsoft.com/office/officeart/2005/8/layout/orgChart1"/>
    <dgm:cxn modelId="{FC6B9448-E251-4213-B64E-614027FD31B2}" type="presParOf" srcId="{FBF087D7-4233-4B23-8E7A-881248D8FB14}" destId="{60BA3769-E264-4226-80EB-1180D918C0F4}" srcOrd="0" destOrd="0" presId="urn:microsoft.com/office/officeart/2005/8/layout/orgChart1"/>
    <dgm:cxn modelId="{9A40F0CA-A891-42D2-A838-0B1C1AA8A155}" type="presParOf" srcId="{FBF087D7-4233-4B23-8E7A-881248D8FB14}" destId="{01496FD4-18DB-43FF-9B9E-054D25AB45E4}" srcOrd="1" destOrd="0" presId="urn:microsoft.com/office/officeart/2005/8/layout/orgChart1"/>
    <dgm:cxn modelId="{EBF2AA54-DABD-4260-B07C-117627C42E0F}" type="presParOf" srcId="{7FFD939D-6FA1-48D8-B8D8-03150CE91908}" destId="{F80929CD-3E7F-4DB8-8771-1973EB3C0D48}" srcOrd="1" destOrd="0" presId="urn:microsoft.com/office/officeart/2005/8/layout/orgChart1"/>
    <dgm:cxn modelId="{FC91832C-ACD8-495E-A01F-0E718E6284F0}" type="presParOf" srcId="{F80929CD-3E7F-4DB8-8771-1973EB3C0D48}" destId="{6ACD7EB9-0013-4D1F-B07A-9FE57B1D29EF}" srcOrd="0" destOrd="0" presId="urn:microsoft.com/office/officeart/2005/8/layout/orgChart1"/>
    <dgm:cxn modelId="{334C1C46-C2AB-43F1-B93E-45F643082EB7}" type="presParOf" srcId="{F80929CD-3E7F-4DB8-8771-1973EB3C0D48}" destId="{FD618D29-A7A8-4D45-9553-442D606875B5}" srcOrd="1" destOrd="0" presId="urn:microsoft.com/office/officeart/2005/8/layout/orgChart1"/>
    <dgm:cxn modelId="{1E1BD73B-1BA0-4970-B086-B653C168B96D}" type="presParOf" srcId="{FD618D29-A7A8-4D45-9553-442D606875B5}" destId="{9DF0672B-2960-43D3-9972-90F9CD606242}" srcOrd="0" destOrd="0" presId="urn:microsoft.com/office/officeart/2005/8/layout/orgChart1"/>
    <dgm:cxn modelId="{E4E5FEDE-0013-4D16-BA78-2BA7609DA49F}" type="presParOf" srcId="{9DF0672B-2960-43D3-9972-90F9CD606242}" destId="{B29E77A3-3861-4858-BCAE-7E966E111054}" srcOrd="0" destOrd="0" presId="urn:microsoft.com/office/officeart/2005/8/layout/orgChart1"/>
    <dgm:cxn modelId="{1D048E05-7BB5-4238-AACA-8B73519F0AD4}" type="presParOf" srcId="{9DF0672B-2960-43D3-9972-90F9CD606242}" destId="{D2FCFA90-6578-4245-9750-660F93A1BDF3}" srcOrd="1" destOrd="0" presId="urn:microsoft.com/office/officeart/2005/8/layout/orgChart1"/>
    <dgm:cxn modelId="{CEDABB11-20AA-47AA-8502-F9A8159092B3}" type="presParOf" srcId="{FD618D29-A7A8-4D45-9553-442D606875B5}" destId="{325163B6-90C3-4463-ABA3-3BAF6A4CA21C}" srcOrd="1" destOrd="0" presId="urn:microsoft.com/office/officeart/2005/8/layout/orgChart1"/>
    <dgm:cxn modelId="{D80683EB-7EBF-4088-93D4-32BD39E7EDF3}" type="presParOf" srcId="{FD618D29-A7A8-4D45-9553-442D606875B5}" destId="{DC06E475-478F-4D2C-8C79-603164D53C25}" srcOrd="2" destOrd="0" presId="urn:microsoft.com/office/officeart/2005/8/layout/orgChart1"/>
    <dgm:cxn modelId="{4D90898C-7248-49D8-96A2-9B40CDF99F97}" type="presParOf" srcId="{F80929CD-3E7F-4DB8-8771-1973EB3C0D48}" destId="{0A8A1A09-8604-49B7-AFCB-E49E586FEAE0}" srcOrd="2" destOrd="0" presId="urn:microsoft.com/office/officeart/2005/8/layout/orgChart1"/>
    <dgm:cxn modelId="{9C44A2BA-C83C-4F41-A605-AAB8B9E9A469}" type="presParOf" srcId="{F80929CD-3E7F-4DB8-8771-1973EB3C0D48}" destId="{B8DAA0FB-AD13-4C9B-8E6E-0DAE76F45579}" srcOrd="3" destOrd="0" presId="urn:microsoft.com/office/officeart/2005/8/layout/orgChart1"/>
    <dgm:cxn modelId="{22C8E4EE-3BDA-4663-B750-84DB97969C36}" type="presParOf" srcId="{B8DAA0FB-AD13-4C9B-8E6E-0DAE76F45579}" destId="{AC1D0D6E-37CF-4907-A4CA-E5CD9C436E1F}" srcOrd="0" destOrd="0" presId="urn:microsoft.com/office/officeart/2005/8/layout/orgChart1"/>
    <dgm:cxn modelId="{503A81B9-AF9B-445A-8406-B1FEBC88FB52}" type="presParOf" srcId="{AC1D0D6E-37CF-4907-A4CA-E5CD9C436E1F}" destId="{FE1CE7A4-C1C8-47C5-A752-24A179E71332}" srcOrd="0" destOrd="0" presId="urn:microsoft.com/office/officeart/2005/8/layout/orgChart1"/>
    <dgm:cxn modelId="{7424D571-2B81-4449-9787-912C225D97DC}" type="presParOf" srcId="{AC1D0D6E-37CF-4907-A4CA-E5CD9C436E1F}" destId="{7B53902A-8BC6-48FF-886E-EF7DE65F3B18}" srcOrd="1" destOrd="0" presId="urn:microsoft.com/office/officeart/2005/8/layout/orgChart1"/>
    <dgm:cxn modelId="{CE7CCE50-AAFC-4EAD-B001-6029FA67CFE0}" type="presParOf" srcId="{B8DAA0FB-AD13-4C9B-8E6E-0DAE76F45579}" destId="{5E899A5E-27AF-41A4-B6D7-27C4EE9D1EA0}" srcOrd="1" destOrd="0" presId="urn:microsoft.com/office/officeart/2005/8/layout/orgChart1"/>
    <dgm:cxn modelId="{2298FA6E-73F4-4D22-BF21-CF461B875C80}" type="presParOf" srcId="{B8DAA0FB-AD13-4C9B-8E6E-0DAE76F45579}" destId="{DBF9D956-29FB-4559-81C2-56397E581D2A}" srcOrd="2" destOrd="0" presId="urn:microsoft.com/office/officeart/2005/8/layout/orgChart1"/>
    <dgm:cxn modelId="{FCE12569-D961-4CF2-BC59-887C117B3E12}" type="presParOf" srcId="{F80929CD-3E7F-4DB8-8771-1973EB3C0D48}" destId="{660496D8-4BB2-4EDA-8E59-212D6AFFABCC}" srcOrd="4" destOrd="0" presId="urn:microsoft.com/office/officeart/2005/8/layout/orgChart1"/>
    <dgm:cxn modelId="{400FF79E-4FFF-4041-BA27-AB9702399494}" type="presParOf" srcId="{F80929CD-3E7F-4DB8-8771-1973EB3C0D48}" destId="{0DBD7E5A-D94F-4A4B-B23A-82F03A5B3612}" srcOrd="5" destOrd="0" presId="urn:microsoft.com/office/officeart/2005/8/layout/orgChart1"/>
    <dgm:cxn modelId="{48471B0E-212B-45F7-8E2C-D876C81272C7}" type="presParOf" srcId="{0DBD7E5A-D94F-4A4B-B23A-82F03A5B3612}" destId="{40E9C966-E65C-4E8A-8987-9B9453950DD9}" srcOrd="0" destOrd="0" presId="urn:microsoft.com/office/officeart/2005/8/layout/orgChart1"/>
    <dgm:cxn modelId="{810FAD61-17DF-41EB-9828-5DD39C88E20D}" type="presParOf" srcId="{40E9C966-E65C-4E8A-8987-9B9453950DD9}" destId="{BE14174D-8245-49E2-994C-80105F0DDB0C}" srcOrd="0" destOrd="0" presId="urn:microsoft.com/office/officeart/2005/8/layout/orgChart1"/>
    <dgm:cxn modelId="{FCF51CA9-A305-4B49-939B-738B50A6FFD2}" type="presParOf" srcId="{40E9C966-E65C-4E8A-8987-9B9453950DD9}" destId="{2F83DE9D-2CD2-4D01-9A70-6A201C30DA11}" srcOrd="1" destOrd="0" presId="urn:microsoft.com/office/officeart/2005/8/layout/orgChart1"/>
    <dgm:cxn modelId="{BE41E0A4-811F-4ABF-A6F5-EBB4D4ABC0BF}" type="presParOf" srcId="{0DBD7E5A-D94F-4A4B-B23A-82F03A5B3612}" destId="{D4AFD798-2221-4427-81AA-4BCC9537F4DC}" srcOrd="1" destOrd="0" presId="urn:microsoft.com/office/officeart/2005/8/layout/orgChart1"/>
    <dgm:cxn modelId="{C75A74DB-11E4-450A-973A-6F6C9C8A471D}" type="presParOf" srcId="{0DBD7E5A-D94F-4A4B-B23A-82F03A5B3612}" destId="{77F80048-7B69-40A5-AA33-BF6DA0114CE7}" srcOrd="2" destOrd="0" presId="urn:microsoft.com/office/officeart/2005/8/layout/orgChart1"/>
    <dgm:cxn modelId="{2E89AB85-1E3F-4FEF-82B6-EFBE7C68EEE1}" type="presParOf" srcId="{7FFD939D-6FA1-48D8-B8D8-03150CE91908}" destId="{FF43288E-3B42-4945-A098-57411FD24099}" srcOrd="2" destOrd="0" presId="urn:microsoft.com/office/officeart/2005/8/layout/orgChart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B89E231-EB00-46A9-B774-C76316A428EC}">
      <dsp:nvSpPr>
        <dsp:cNvPr id="0" name=""/>
        <dsp:cNvSpPr/>
      </dsp:nvSpPr>
      <dsp:spPr>
        <a:xfrm>
          <a:off x="4530068" y="2040442"/>
          <a:ext cx="124873" cy="974015"/>
        </a:xfrm>
        <a:custGeom>
          <a:avLst/>
          <a:gdLst/>
          <a:ahLst/>
          <a:cxnLst/>
          <a:rect l="0" t="0" r="0" b="0"/>
          <a:pathLst>
            <a:path>
              <a:moveTo>
                <a:pt x="0" y="0"/>
              </a:moveTo>
              <a:lnTo>
                <a:pt x="0" y="1017094"/>
              </a:lnTo>
              <a:lnTo>
                <a:pt x="130396" y="1017094"/>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34DD116-04CA-4D61-ACCC-973DAE768CD1}">
      <dsp:nvSpPr>
        <dsp:cNvPr id="0" name=""/>
        <dsp:cNvSpPr/>
      </dsp:nvSpPr>
      <dsp:spPr>
        <a:xfrm>
          <a:off x="4530068" y="2040442"/>
          <a:ext cx="124873" cy="382946"/>
        </a:xfrm>
        <a:custGeom>
          <a:avLst/>
          <a:gdLst/>
          <a:ahLst/>
          <a:cxnLst/>
          <a:rect l="0" t="0" r="0" b="0"/>
          <a:pathLst>
            <a:path>
              <a:moveTo>
                <a:pt x="0" y="0"/>
              </a:moveTo>
              <a:lnTo>
                <a:pt x="0" y="399883"/>
              </a:lnTo>
              <a:lnTo>
                <a:pt x="130396" y="399883"/>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07DE9DE-0B06-474C-96B0-C573EE316ADE}">
      <dsp:nvSpPr>
        <dsp:cNvPr id="0" name=""/>
        <dsp:cNvSpPr/>
      </dsp:nvSpPr>
      <dsp:spPr>
        <a:xfrm>
          <a:off x="2567336" y="1449373"/>
          <a:ext cx="2295728" cy="174823"/>
        </a:xfrm>
        <a:custGeom>
          <a:avLst/>
          <a:gdLst/>
          <a:ahLst/>
          <a:cxnLst/>
          <a:rect l="0" t="0" r="0" b="0"/>
          <a:pathLst>
            <a:path>
              <a:moveTo>
                <a:pt x="0" y="0"/>
              </a:moveTo>
              <a:lnTo>
                <a:pt x="0" y="91277"/>
              </a:lnTo>
              <a:lnTo>
                <a:pt x="2397266" y="91277"/>
              </a:lnTo>
              <a:lnTo>
                <a:pt x="2397266" y="182555"/>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A3BF0ED1-BF49-4CEA-9BF7-5DB398DB3EC0}">
      <dsp:nvSpPr>
        <dsp:cNvPr id="0" name=""/>
        <dsp:cNvSpPr/>
      </dsp:nvSpPr>
      <dsp:spPr>
        <a:xfrm>
          <a:off x="3440404" y="2683167"/>
          <a:ext cx="207223" cy="922358"/>
        </a:xfrm>
        <a:custGeom>
          <a:avLst/>
          <a:gdLst/>
          <a:ahLst/>
          <a:cxnLst/>
          <a:rect l="0" t="0" r="0" b="0"/>
          <a:pathLst>
            <a:path>
              <a:moveTo>
                <a:pt x="0" y="0"/>
              </a:moveTo>
              <a:lnTo>
                <a:pt x="0" y="963153"/>
              </a:lnTo>
              <a:lnTo>
                <a:pt x="216389" y="963153"/>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9782BB3-2332-4993-9ED0-C76F1BAC86E9}">
      <dsp:nvSpPr>
        <dsp:cNvPr id="0" name=""/>
        <dsp:cNvSpPr/>
      </dsp:nvSpPr>
      <dsp:spPr>
        <a:xfrm>
          <a:off x="3440404" y="2683167"/>
          <a:ext cx="207223" cy="331290"/>
        </a:xfrm>
        <a:custGeom>
          <a:avLst/>
          <a:gdLst/>
          <a:ahLst/>
          <a:cxnLst/>
          <a:rect l="0" t="0" r="0" b="0"/>
          <a:pathLst>
            <a:path>
              <a:moveTo>
                <a:pt x="0" y="0"/>
              </a:moveTo>
              <a:lnTo>
                <a:pt x="0" y="345942"/>
              </a:lnTo>
              <a:lnTo>
                <a:pt x="216389" y="345942"/>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387A43A-8E95-44FF-BD5F-5120516C1B5F}">
      <dsp:nvSpPr>
        <dsp:cNvPr id="0" name=""/>
        <dsp:cNvSpPr/>
      </dsp:nvSpPr>
      <dsp:spPr>
        <a:xfrm>
          <a:off x="3268911" y="2040442"/>
          <a:ext cx="91440" cy="434602"/>
        </a:xfrm>
        <a:custGeom>
          <a:avLst/>
          <a:gdLst/>
          <a:ahLst/>
          <a:cxnLst/>
          <a:rect l="0" t="0" r="0" b="0"/>
          <a:pathLst>
            <a:path>
              <a:moveTo>
                <a:pt x="45720" y="0"/>
              </a:moveTo>
              <a:lnTo>
                <a:pt x="45720" y="453824"/>
              </a:lnTo>
              <a:lnTo>
                <a:pt x="90124" y="453824"/>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ED99D456-1CB0-40CF-8982-7A227DC9E5D1}">
      <dsp:nvSpPr>
        <dsp:cNvPr id="0" name=""/>
        <dsp:cNvSpPr/>
      </dsp:nvSpPr>
      <dsp:spPr>
        <a:xfrm>
          <a:off x="2567336" y="1449373"/>
          <a:ext cx="1080290" cy="174823"/>
        </a:xfrm>
        <a:custGeom>
          <a:avLst/>
          <a:gdLst/>
          <a:ahLst/>
          <a:cxnLst/>
          <a:rect l="0" t="0" r="0" b="0"/>
          <a:pathLst>
            <a:path>
              <a:moveTo>
                <a:pt x="0" y="0"/>
              </a:moveTo>
              <a:lnTo>
                <a:pt x="0" y="91277"/>
              </a:lnTo>
              <a:lnTo>
                <a:pt x="1128070" y="91277"/>
              </a:lnTo>
              <a:lnTo>
                <a:pt x="1128070" y="182555"/>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E285313-FE03-4CD1-9BF7-B192603BA260}">
      <dsp:nvSpPr>
        <dsp:cNvPr id="0" name=""/>
        <dsp:cNvSpPr/>
      </dsp:nvSpPr>
      <dsp:spPr>
        <a:xfrm>
          <a:off x="2189868" y="2040442"/>
          <a:ext cx="91440" cy="2156153"/>
        </a:xfrm>
        <a:custGeom>
          <a:avLst/>
          <a:gdLst/>
          <a:ahLst/>
          <a:cxnLst/>
          <a:rect l="0" t="0" r="0" b="0"/>
          <a:pathLst>
            <a:path>
              <a:moveTo>
                <a:pt x="0" y="0"/>
              </a:moveTo>
              <a:lnTo>
                <a:pt x="0" y="2251517"/>
              </a:lnTo>
              <a:lnTo>
                <a:pt x="92946" y="2251517"/>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1A47183-9566-4AAA-9799-8C1CCFD82C48}">
      <dsp:nvSpPr>
        <dsp:cNvPr id="0" name=""/>
        <dsp:cNvSpPr/>
      </dsp:nvSpPr>
      <dsp:spPr>
        <a:xfrm>
          <a:off x="2398882" y="2631511"/>
          <a:ext cx="124865" cy="974015"/>
        </a:xfrm>
        <a:custGeom>
          <a:avLst/>
          <a:gdLst/>
          <a:ahLst/>
          <a:cxnLst/>
          <a:rect l="0" t="0" r="0" b="0"/>
          <a:pathLst>
            <a:path>
              <a:moveTo>
                <a:pt x="0" y="0"/>
              </a:moveTo>
              <a:lnTo>
                <a:pt x="0" y="1017094"/>
              </a:lnTo>
              <a:lnTo>
                <a:pt x="130388" y="1017094"/>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AFB37E8-82BA-48D6-8A77-DA66787B34F0}">
      <dsp:nvSpPr>
        <dsp:cNvPr id="0" name=""/>
        <dsp:cNvSpPr/>
      </dsp:nvSpPr>
      <dsp:spPr>
        <a:xfrm>
          <a:off x="2398882" y="2631511"/>
          <a:ext cx="122542" cy="382946"/>
        </a:xfrm>
        <a:custGeom>
          <a:avLst/>
          <a:gdLst/>
          <a:ahLst/>
          <a:cxnLst/>
          <a:rect l="0" t="0" r="0" b="0"/>
          <a:pathLst>
            <a:path>
              <a:moveTo>
                <a:pt x="0" y="0"/>
              </a:moveTo>
              <a:lnTo>
                <a:pt x="0" y="399883"/>
              </a:lnTo>
              <a:lnTo>
                <a:pt x="127962" y="399883"/>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E6649469-24CF-49CD-AFFC-F32C0D0B1989}">
      <dsp:nvSpPr>
        <dsp:cNvPr id="0" name=""/>
        <dsp:cNvSpPr/>
      </dsp:nvSpPr>
      <dsp:spPr>
        <a:xfrm>
          <a:off x="2189868" y="2040442"/>
          <a:ext cx="91440" cy="382946"/>
        </a:xfrm>
        <a:custGeom>
          <a:avLst/>
          <a:gdLst/>
          <a:ahLst/>
          <a:cxnLst/>
          <a:rect l="0" t="0" r="0" b="0"/>
          <a:pathLst>
            <a:path>
              <a:moveTo>
                <a:pt x="45720" y="0"/>
              </a:moveTo>
              <a:lnTo>
                <a:pt x="45720" y="399883"/>
              </a:lnTo>
              <a:lnTo>
                <a:pt x="129304" y="399883"/>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4375A65-235C-4F77-9FF2-3BCF7B05EC57}">
      <dsp:nvSpPr>
        <dsp:cNvPr id="0" name=""/>
        <dsp:cNvSpPr/>
      </dsp:nvSpPr>
      <dsp:spPr>
        <a:xfrm>
          <a:off x="2521616" y="1449373"/>
          <a:ext cx="91440" cy="174823"/>
        </a:xfrm>
        <a:custGeom>
          <a:avLst/>
          <a:gdLst/>
          <a:ahLst/>
          <a:cxnLst/>
          <a:rect l="0" t="0" r="0" b="0"/>
          <a:pathLst>
            <a:path>
              <a:moveTo>
                <a:pt x="45720" y="0"/>
              </a:moveTo>
              <a:lnTo>
                <a:pt x="45720" y="91277"/>
              </a:lnTo>
              <a:lnTo>
                <a:pt x="47023" y="91277"/>
              </a:lnTo>
              <a:lnTo>
                <a:pt x="47023" y="182555"/>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824E8E1-8BF0-4D07-A04A-EE3DFA2DB381}">
      <dsp:nvSpPr>
        <dsp:cNvPr id="0" name=""/>
        <dsp:cNvSpPr/>
      </dsp:nvSpPr>
      <dsp:spPr>
        <a:xfrm>
          <a:off x="1153058" y="2040442"/>
          <a:ext cx="105335" cy="1565084"/>
        </a:xfrm>
        <a:custGeom>
          <a:avLst/>
          <a:gdLst/>
          <a:ahLst/>
          <a:cxnLst/>
          <a:rect l="0" t="0" r="0" b="0"/>
          <a:pathLst>
            <a:path>
              <a:moveTo>
                <a:pt x="0" y="0"/>
              </a:moveTo>
              <a:lnTo>
                <a:pt x="0" y="1634305"/>
              </a:lnTo>
              <a:lnTo>
                <a:pt x="109994" y="1634305"/>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25735D8-BEF5-4237-84DE-A75E989FB2EE}">
      <dsp:nvSpPr>
        <dsp:cNvPr id="0" name=""/>
        <dsp:cNvSpPr/>
      </dsp:nvSpPr>
      <dsp:spPr>
        <a:xfrm>
          <a:off x="1153058" y="2040442"/>
          <a:ext cx="105343" cy="974015"/>
        </a:xfrm>
        <a:custGeom>
          <a:avLst/>
          <a:gdLst/>
          <a:ahLst/>
          <a:cxnLst/>
          <a:rect l="0" t="0" r="0" b="0"/>
          <a:pathLst>
            <a:path>
              <a:moveTo>
                <a:pt x="0" y="0"/>
              </a:moveTo>
              <a:lnTo>
                <a:pt x="0" y="1017094"/>
              </a:lnTo>
              <a:lnTo>
                <a:pt x="110002" y="1017094"/>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0D4457B-14E6-4985-8326-13E40AE421CB}">
      <dsp:nvSpPr>
        <dsp:cNvPr id="0" name=""/>
        <dsp:cNvSpPr/>
      </dsp:nvSpPr>
      <dsp:spPr>
        <a:xfrm>
          <a:off x="1153058" y="2040442"/>
          <a:ext cx="96369" cy="382946"/>
        </a:xfrm>
        <a:custGeom>
          <a:avLst/>
          <a:gdLst/>
          <a:ahLst/>
          <a:cxnLst/>
          <a:rect l="0" t="0" r="0" b="0"/>
          <a:pathLst>
            <a:path>
              <a:moveTo>
                <a:pt x="0" y="0"/>
              </a:moveTo>
              <a:lnTo>
                <a:pt x="0" y="399883"/>
              </a:lnTo>
              <a:lnTo>
                <a:pt x="100631" y="399883"/>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29A5E27-9DD6-4DB5-9F08-13C3DF8B2EB4}">
      <dsp:nvSpPr>
        <dsp:cNvPr id="0" name=""/>
        <dsp:cNvSpPr/>
      </dsp:nvSpPr>
      <dsp:spPr>
        <a:xfrm>
          <a:off x="1486055" y="1449373"/>
          <a:ext cx="1081281" cy="174823"/>
        </a:xfrm>
        <a:custGeom>
          <a:avLst/>
          <a:gdLst/>
          <a:ahLst/>
          <a:cxnLst/>
          <a:rect l="0" t="0" r="0" b="0"/>
          <a:pathLst>
            <a:path>
              <a:moveTo>
                <a:pt x="1129105" y="0"/>
              </a:moveTo>
              <a:lnTo>
                <a:pt x="1129105" y="91277"/>
              </a:lnTo>
              <a:lnTo>
                <a:pt x="0" y="91277"/>
              </a:lnTo>
              <a:lnTo>
                <a:pt x="0" y="182555"/>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0C921D0-0E9D-43C0-8FA9-46BF36F2579B}">
      <dsp:nvSpPr>
        <dsp:cNvPr id="0" name=""/>
        <dsp:cNvSpPr/>
      </dsp:nvSpPr>
      <dsp:spPr>
        <a:xfrm>
          <a:off x="869062" y="3231226"/>
          <a:ext cx="124865" cy="974015"/>
        </a:xfrm>
        <a:custGeom>
          <a:avLst/>
          <a:gdLst/>
          <a:ahLst/>
          <a:cxnLst/>
          <a:rect l="0" t="0" r="0" b="0"/>
          <a:pathLst>
            <a:path>
              <a:moveTo>
                <a:pt x="130388" y="0"/>
              </a:moveTo>
              <a:lnTo>
                <a:pt x="130388" y="1017094"/>
              </a:lnTo>
              <a:lnTo>
                <a:pt x="0" y="1017094"/>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A4763789-C400-4904-AE20-5309BA0EB17E}">
      <dsp:nvSpPr>
        <dsp:cNvPr id="0" name=""/>
        <dsp:cNvSpPr/>
      </dsp:nvSpPr>
      <dsp:spPr>
        <a:xfrm>
          <a:off x="869054" y="3231226"/>
          <a:ext cx="124873" cy="374300"/>
        </a:xfrm>
        <a:custGeom>
          <a:avLst/>
          <a:gdLst/>
          <a:ahLst/>
          <a:cxnLst/>
          <a:rect l="0" t="0" r="0" b="0"/>
          <a:pathLst>
            <a:path>
              <a:moveTo>
                <a:pt x="130396" y="0"/>
              </a:moveTo>
              <a:lnTo>
                <a:pt x="130396" y="390855"/>
              </a:lnTo>
              <a:lnTo>
                <a:pt x="0" y="390855"/>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73A4F23-DA83-4ED0-9285-96029B71948E}">
      <dsp:nvSpPr>
        <dsp:cNvPr id="0" name=""/>
        <dsp:cNvSpPr/>
      </dsp:nvSpPr>
      <dsp:spPr>
        <a:xfrm>
          <a:off x="84564" y="2040442"/>
          <a:ext cx="160121" cy="982660"/>
        </a:xfrm>
        <a:custGeom>
          <a:avLst/>
          <a:gdLst/>
          <a:ahLst/>
          <a:cxnLst/>
          <a:rect l="0" t="0" r="0" b="0"/>
          <a:pathLst>
            <a:path>
              <a:moveTo>
                <a:pt x="0" y="0"/>
              </a:moveTo>
              <a:lnTo>
                <a:pt x="0" y="1026122"/>
              </a:lnTo>
              <a:lnTo>
                <a:pt x="167203" y="1026122"/>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EDB53F4-CBAF-4036-A0C5-B41C93691054}">
      <dsp:nvSpPr>
        <dsp:cNvPr id="0" name=""/>
        <dsp:cNvSpPr/>
      </dsp:nvSpPr>
      <dsp:spPr>
        <a:xfrm>
          <a:off x="84564" y="2040442"/>
          <a:ext cx="124873" cy="382946"/>
        </a:xfrm>
        <a:custGeom>
          <a:avLst/>
          <a:gdLst/>
          <a:ahLst/>
          <a:cxnLst/>
          <a:rect l="0" t="0" r="0" b="0"/>
          <a:pathLst>
            <a:path>
              <a:moveTo>
                <a:pt x="0" y="0"/>
              </a:moveTo>
              <a:lnTo>
                <a:pt x="0" y="399883"/>
              </a:lnTo>
              <a:lnTo>
                <a:pt x="130396" y="399883"/>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393BB87-4360-4976-9499-66E57FD104F5}">
      <dsp:nvSpPr>
        <dsp:cNvPr id="0" name=""/>
        <dsp:cNvSpPr/>
      </dsp:nvSpPr>
      <dsp:spPr>
        <a:xfrm>
          <a:off x="417560" y="1449373"/>
          <a:ext cx="2149776" cy="174823"/>
        </a:xfrm>
        <a:custGeom>
          <a:avLst/>
          <a:gdLst/>
          <a:ahLst/>
          <a:cxnLst/>
          <a:rect l="0" t="0" r="0" b="0"/>
          <a:pathLst>
            <a:path>
              <a:moveTo>
                <a:pt x="2244858" y="0"/>
              </a:moveTo>
              <a:lnTo>
                <a:pt x="2244858" y="91277"/>
              </a:lnTo>
              <a:lnTo>
                <a:pt x="0" y="91277"/>
              </a:lnTo>
              <a:lnTo>
                <a:pt x="0" y="182555"/>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A80FB6AF-7AB5-40E2-9D76-1E557AE4AF29}">
      <dsp:nvSpPr>
        <dsp:cNvPr id="0" name=""/>
        <dsp:cNvSpPr/>
      </dsp:nvSpPr>
      <dsp:spPr>
        <a:xfrm>
          <a:off x="2151091" y="1033128"/>
          <a:ext cx="832491" cy="416245"/>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R="0" lvl="0" algn="ctr" defTabSz="400050" rtl="0">
            <a:lnSpc>
              <a:spcPct val="90000"/>
            </a:lnSpc>
            <a:spcBef>
              <a:spcPct val="0"/>
            </a:spcBef>
            <a:spcAft>
              <a:spcPct val="35000"/>
            </a:spcAft>
          </a:pPr>
          <a:r>
            <a:rPr lang="en-MY" sz="900" kern="1200" smtClean="0">
              <a:solidFill>
                <a:sysClr val="window" lastClr="FFFFFF"/>
              </a:solidFill>
              <a:latin typeface="Times New Roman" panose="02020603050405020304" pitchFamily="18" charset="0"/>
              <a:ea typeface="+mn-ea"/>
              <a:cs typeface="Times New Roman" panose="02020603050405020304" pitchFamily="18" charset="0"/>
            </a:rPr>
            <a:t>GO-FOOD</a:t>
          </a:r>
        </a:p>
      </dsp:txBody>
      <dsp:txXfrm>
        <a:off x="2151091" y="1033128"/>
        <a:ext cx="832491" cy="416245"/>
      </dsp:txXfrm>
    </dsp:sp>
    <dsp:sp modelId="{FB2E09A0-3951-481A-9C56-6989532AE491}">
      <dsp:nvSpPr>
        <dsp:cNvPr id="0" name=""/>
        <dsp:cNvSpPr/>
      </dsp:nvSpPr>
      <dsp:spPr>
        <a:xfrm>
          <a:off x="1314" y="1624197"/>
          <a:ext cx="832491" cy="416245"/>
        </a:xfrm>
        <a:prstGeom prst="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R="0" lvl="0" algn="ctr" defTabSz="400050" rtl="0">
            <a:lnSpc>
              <a:spcPct val="90000"/>
            </a:lnSpc>
            <a:spcBef>
              <a:spcPct val="0"/>
            </a:spcBef>
            <a:spcAft>
              <a:spcPct val="35000"/>
            </a:spcAft>
          </a:pPr>
          <a:r>
            <a:rPr lang="en-MY" sz="900" kern="1200" smtClean="0">
              <a:solidFill>
                <a:sysClr val="window" lastClr="FFFFFF"/>
              </a:solidFill>
              <a:latin typeface="Times New Roman" panose="02020603050405020304" pitchFamily="18" charset="0"/>
              <a:ea typeface="+mn-ea"/>
              <a:cs typeface="Times New Roman" panose="02020603050405020304" pitchFamily="18" charset="0"/>
            </a:rPr>
            <a:t>Pengurusan Projek 1.0</a:t>
          </a:r>
        </a:p>
      </dsp:txBody>
      <dsp:txXfrm>
        <a:off x="1314" y="1624197"/>
        <a:ext cx="832491" cy="416245"/>
      </dsp:txXfrm>
    </dsp:sp>
    <dsp:sp modelId="{3328CF68-1295-46F3-B255-42557C9A06E0}">
      <dsp:nvSpPr>
        <dsp:cNvPr id="0" name=""/>
        <dsp:cNvSpPr/>
      </dsp:nvSpPr>
      <dsp:spPr>
        <a:xfrm>
          <a:off x="209437" y="2215266"/>
          <a:ext cx="832491" cy="41624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R="0" lvl="0" algn="ctr" defTabSz="311150" rtl="0">
            <a:lnSpc>
              <a:spcPct val="90000"/>
            </a:lnSpc>
            <a:spcBef>
              <a:spcPct val="0"/>
            </a:spcBef>
            <a:spcAft>
              <a:spcPct val="35000"/>
            </a:spcAft>
          </a:pPr>
          <a:r>
            <a:rPr lang="en-MY" sz="700" b="0" i="0" u="none" strike="noStrike" kern="1200" baseline="0" smtClean="0">
              <a:solidFill>
                <a:sysClr val="window" lastClr="FFFFFF"/>
              </a:solidFill>
              <a:latin typeface="Calibri" panose="020F0502020204030204" pitchFamily="34" charset="0"/>
              <a:ea typeface="+mn-ea"/>
              <a:cs typeface="+mn-cs"/>
            </a:rPr>
            <a:t>1.1 Pengumpulan Keperluan</a:t>
          </a:r>
          <a:endParaRPr lang="en-MY" sz="700" kern="1200" smtClean="0">
            <a:solidFill>
              <a:sysClr val="window" lastClr="FFFFFF"/>
            </a:solidFill>
            <a:latin typeface="Calibri" panose="020F0502020204030204"/>
            <a:ea typeface="+mn-ea"/>
            <a:cs typeface="+mn-cs"/>
          </a:endParaRPr>
        </a:p>
      </dsp:txBody>
      <dsp:txXfrm>
        <a:off x="209437" y="2215266"/>
        <a:ext cx="832491" cy="416245"/>
      </dsp:txXfrm>
    </dsp:sp>
    <dsp:sp modelId="{6FC5AAD9-3846-4401-9AE9-4B1FFDAAEB02}">
      <dsp:nvSpPr>
        <dsp:cNvPr id="0" name=""/>
        <dsp:cNvSpPr/>
      </dsp:nvSpPr>
      <dsp:spPr>
        <a:xfrm>
          <a:off x="244685" y="2814980"/>
          <a:ext cx="832491" cy="41624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R="0" lvl="0" algn="ctr" defTabSz="311150" rtl="0">
            <a:lnSpc>
              <a:spcPct val="90000"/>
            </a:lnSpc>
            <a:spcBef>
              <a:spcPct val="0"/>
            </a:spcBef>
            <a:spcAft>
              <a:spcPct val="35000"/>
            </a:spcAft>
          </a:pPr>
          <a:r>
            <a:rPr lang="en-MY" sz="700" b="0" i="0" u="none" strike="noStrike" kern="1200" baseline="0" smtClean="0">
              <a:solidFill>
                <a:sysClr val="window" lastClr="FFFFFF"/>
              </a:solidFill>
              <a:latin typeface="Calibri" panose="020F0502020204030204" pitchFamily="34" charset="0"/>
              <a:ea typeface="+mn-ea"/>
              <a:cs typeface="+mn-cs"/>
            </a:rPr>
            <a:t>1.2 Analisis Keperluan</a:t>
          </a:r>
          <a:endParaRPr lang="en-MY" sz="700" kern="1200" smtClean="0">
            <a:solidFill>
              <a:sysClr val="window" lastClr="FFFFFF"/>
            </a:solidFill>
            <a:latin typeface="Calibri" panose="020F0502020204030204"/>
            <a:ea typeface="+mn-ea"/>
            <a:cs typeface="+mn-cs"/>
          </a:endParaRPr>
        </a:p>
      </dsp:txBody>
      <dsp:txXfrm>
        <a:off x="244685" y="2814980"/>
        <a:ext cx="832491" cy="416245"/>
      </dsp:txXfrm>
    </dsp:sp>
    <dsp:sp modelId="{CC02D055-760D-4E31-A08C-1383D6CF81B0}">
      <dsp:nvSpPr>
        <dsp:cNvPr id="0" name=""/>
        <dsp:cNvSpPr/>
      </dsp:nvSpPr>
      <dsp:spPr>
        <a:xfrm>
          <a:off x="36562" y="3397404"/>
          <a:ext cx="832491" cy="41624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panose="020F0502020204030204"/>
              <a:ea typeface="+mn-ea"/>
              <a:cs typeface="+mn-cs"/>
            </a:rPr>
            <a:t>1.2.1 Kenalpasti topik, masalah dan objektif</a:t>
          </a:r>
        </a:p>
      </dsp:txBody>
      <dsp:txXfrm>
        <a:off x="36562" y="3397404"/>
        <a:ext cx="832491" cy="416245"/>
      </dsp:txXfrm>
    </dsp:sp>
    <dsp:sp modelId="{D482956F-8B09-40DE-98C0-0D6DDC3A4A07}">
      <dsp:nvSpPr>
        <dsp:cNvPr id="0" name=""/>
        <dsp:cNvSpPr/>
      </dsp:nvSpPr>
      <dsp:spPr>
        <a:xfrm>
          <a:off x="36570" y="3997118"/>
          <a:ext cx="832491" cy="41624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panose="020F0502020204030204"/>
              <a:ea typeface="+mn-ea"/>
              <a:cs typeface="+mn-cs"/>
            </a:rPr>
            <a:t>1.2.2 Kenalpasti penyelesaian, skop dan hasil.</a:t>
          </a:r>
        </a:p>
      </dsp:txBody>
      <dsp:txXfrm>
        <a:off x="36570" y="3997118"/>
        <a:ext cx="832491" cy="416245"/>
      </dsp:txXfrm>
    </dsp:sp>
    <dsp:sp modelId="{80925958-D7A9-42FB-BDC0-2A8167AFD339}">
      <dsp:nvSpPr>
        <dsp:cNvPr id="0" name=""/>
        <dsp:cNvSpPr/>
      </dsp:nvSpPr>
      <dsp:spPr>
        <a:xfrm>
          <a:off x="1069809" y="1624197"/>
          <a:ext cx="832491" cy="416245"/>
        </a:xfrm>
        <a:prstGeom prst="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R="0" lvl="0" algn="ctr" defTabSz="400050" rtl="0">
            <a:lnSpc>
              <a:spcPct val="90000"/>
            </a:lnSpc>
            <a:spcBef>
              <a:spcPct val="0"/>
            </a:spcBef>
            <a:spcAft>
              <a:spcPct val="35000"/>
            </a:spcAft>
          </a:pPr>
          <a:r>
            <a:rPr lang="en-MY" sz="900" b="0" i="0" u="none" strike="noStrike" kern="1200" baseline="0" smtClean="0">
              <a:solidFill>
                <a:sysClr val="window" lastClr="FFFFFF"/>
              </a:solidFill>
              <a:latin typeface="Times New Roman" panose="02020603050405020304" pitchFamily="18" charset="0"/>
              <a:ea typeface="+mn-ea"/>
              <a:cs typeface="Times New Roman" panose="02020603050405020304" pitchFamily="18" charset="0"/>
            </a:rPr>
            <a:t>Pengumpulan Keperluan Sistem</a:t>
          </a:r>
        </a:p>
        <a:p>
          <a:pPr marR="0" lvl="0" algn="ctr" defTabSz="400050" rtl="0">
            <a:lnSpc>
              <a:spcPct val="90000"/>
            </a:lnSpc>
            <a:spcBef>
              <a:spcPct val="0"/>
            </a:spcBef>
            <a:spcAft>
              <a:spcPct val="35000"/>
            </a:spcAft>
          </a:pPr>
          <a:r>
            <a:rPr lang="en-MY" sz="900" b="0" i="0" u="none" strike="noStrike" kern="1200" baseline="0" smtClean="0">
              <a:solidFill>
                <a:sysClr val="window" lastClr="FFFFFF"/>
              </a:solidFill>
              <a:latin typeface="Times New Roman" panose="02020603050405020304" pitchFamily="18" charset="0"/>
              <a:ea typeface="+mn-ea"/>
              <a:cs typeface="Times New Roman" panose="02020603050405020304" pitchFamily="18" charset="0"/>
            </a:rPr>
            <a:t>2.0</a:t>
          </a:r>
          <a:endParaRPr lang="en-MY" sz="900" kern="1200" smtClean="0">
            <a:solidFill>
              <a:sysClr val="window" lastClr="FFFFFF"/>
            </a:solidFill>
            <a:latin typeface="Times New Roman" panose="02020603050405020304" pitchFamily="18" charset="0"/>
            <a:ea typeface="+mn-ea"/>
            <a:cs typeface="Times New Roman" panose="02020603050405020304" pitchFamily="18" charset="0"/>
          </a:endParaRPr>
        </a:p>
      </dsp:txBody>
      <dsp:txXfrm>
        <a:off x="1069809" y="1624197"/>
        <a:ext cx="832491" cy="416245"/>
      </dsp:txXfrm>
    </dsp:sp>
    <dsp:sp modelId="{2CC255A0-042C-4306-BA37-18CDF7C9A720}">
      <dsp:nvSpPr>
        <dsp:cNvPr id="0" name=""/>
        <dsp:cNvSpPr/>
      </dsp:nvSpPr>
      <dsp:spPr>
        <a:xfrm>
          <a:off x="1249427" y="2215266"/>
          <a:ext cx="832491" cy="41624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R="0" lvl="0" algn="ctr" defTabSz="311150" rtl="0">
            <a:lnSpc>
              <a:spcPct val="90000"/>
            </a:lnSpc>
            <a:spcBef>
              <a:spcPct val="0"/>
            </a:spcBef>
            <a:spcAft>
              <a:spcPct val="35000"/>
            </a:spcAft>
          </a:pPr>
          <a:r>
            <a:rPr lang="en-MY" sz="700" b="0" i="0" u="none" strike="noStrike" kern="1200" baseline="0" smtClean="0">
              <a:solidFill>
                <a:sysClr val="window" lastClr="FFFFFF"/>
              </a:solidFill>
              <a:latin typeface="Calibri" panose="020F0502020204030204" pitchFamily="34" charset="0"/>
              <a:ea typeface="+mn-ea"/>
              <a:cs typeface="+mn-cs"/>
            </a:rPr>
            <a:t>2.1 Kajian terhadap sistem sedia ada</a:t>
          </a:r>
          <a:endParaRPr lang="en-MY" sz="700" kern="1200" smtClean="0">
            <a:solidFill>
              <a:sysClr val="window" lastClr="FFFFFF"/>
            </a:solidFill>
            <a:latin typeface="Calibri" panose="020F0502020204030204"/>
            <a:ea typeface="+mn-ea"/>
            <a:cs typeface="+mn-cs"/>
          </a:endParaRPr>
        </a:p>
      </dsp:txBody>
      <dsp:txXfrm>
        <a:off x="1249427" y="2215266"/>
        <a:ext cx="832491" cy="416245"/>
      </dsp:txXfrm>
    </dsp:sp>
    <dsp:sp modelId="{E1C8CBEB-0D5D-4BBC-8784-EF4102F237A2}">
      <dsp:nvSpPr>
        <dsp:cNvPr id="0" name=""/>
        <dsp:cNvSpPr/>
      </dsp:nvSpPr>
      <dsp:spPr>
        <a:xfrm>
          <a:off x="1258402" y="2806335"/>
          <a:ext cx="832491" cy="41624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R="0" lvl="0" algn="ctr" defTabSz="311150" rtl="0">
            <a:lnSpc>
              <a:spcPct val="90000"/>
            </a:lnSpc>
            <a:spcBef>
              <a:spcPct val="0"/>
            </a:spcBef>
            <a:spcAft>
              <a:spcPct val="35000"/>
            </a:spcAft>
          </a:pPr>
          <a:r>
            <a:rPr lang="en-MY" sz="700" b="0" i="0" u="none" strike="noStrike" kern="1200" baseline="0" smtClean="0">
              <a:solidFill>
                <a:sysClr val="window" lastClr="FFFFFF"/>
              </a:solidFill>
              <a:latin typeface="Calibri" panose="020F0502020204030204" pitchFamily="34" charset="0"/>
              <a:ea typeface="+mn-ea"/>
              <a:cs typeface="+mn-cs"/>
            </a:rPr>
            <a:t>2.2 Penghasilan usulan projek</a:t>
          </a:r>
          <a:endParaRPr lang="en-MY" sz="700" kern="1200" smtClean="0">
            <a:solidFill>
              <a:sysClr val="window" lastClr="FFFFFF"/>
            </a:solidFill>
            <a:latin typeface="Calibri" panose="020F0502020204030204"/>
            <a:ea typeface="+mn-ea"/>
            <a:cs typeface="+mn-cs"/>
          </a:endParaRPr>
        </a:p>
      </dsp:txBody>
      <dsp:txXfrm>
        <a:off x="1258402" y="2806335"/>
        <a:ext cx="832491" cy="416245"/>
      </dsp:txXfrm>
    </dsp:sp>
    <dsp:sp modelId="{A97A5F2C-A93D-4E75-97DB-AB39F17F9C0E}">
      <dsp:nvSpPr>
        <dsp:cNvPr id="0" name=""/>
        <dsp:cNvSpPr/>
      </dsp:nvSpPr>
      <dsp:spPr>
        <a:xfrm>
          <a:off x="1258393" y="3397404"/>
          <a:ext cx="832491" cy="41624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R="0" lvl="0" algn="ctr" defTabSz="311150" rtl="0">
            <a:lnSpc>
              <a:spcPct val="90000"/>
            </a:lnSpc>
            <a:spcBef>
              <a:spcPct val="0"/>
            </a:spcBef>
            <a:spcAft>
              <a:spcPct val="35000"/>
            </a:spcAft>
          </a:pPr>
          <a:r>
            <a:rPr lang="en-MY" sz="700" b="0" i="0" u="none" strike="noStrike" kern="1200" baseline="0" smtClean="0">
              <a:solidFill>
                <a:sysClr val="window" lastClr="FFFFFF"/>
              </a:solidFill>
              <a:latin typeface="Calibri" panose="020F0502020204030204" pitchFamily="34" charset="0"/>
              <a:ea typeface="+mn-ea"/>
              <a:cs typeface="+mn-cs"/>
            </a:rPr>
            <a:t>2.3 Penghasilan spesifikasi keperluan sistem</a:t>
          </a:r>
          <a:endParaRPr lang="en-MY" sz="700" kern="1200" smtClean="0">
            <a:solidFill>
              <a:sysClr val="window" lastClr="FFFFFF"/>
            </a:solidFill>
            <a:latin typeface="Calibri" panose="020F0502020204030204"/>
            <a:ea typeface="+mn-ea"/>
            <a:cs typeface="+mn-cs"/>
          </a:endParaRPr>
        </a:p>
      </dsp:txBody>
      <dsp:txXfrm>
        <a:off x="1258393" y="3397404"/>
        <a:ext cx="832491" cy="416245"/>
      </dsp:txXfrm>
    </dsp:sp>
    <dsp:sp modelId="{6AF5D02D-DA0D-405A-964A-44E9367BF5BA}">
      <dsp:nvSpPr>
        <dsp:cNvPr id="0" name=""/>
        <dsp:cNvSpPr/>
      </dsp:nvSpPr>
      <dsp:spPr>
        <a:xfrm>
          <a:off x="2152339" y="1624197"/>
          <a:ext cx="832491" cy="416245"/>
        </a:xfrm>
        <a:prstGeom prst="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R="0" lvl="0" algn="ctr" defTabSz="400050" rtl="0">
            <a:lnSpc>
              <a:spcPct val="90000"/>
            </a:lnSpc>
            <a:spcBef>
              <a:spcPct val="0"/>
            </a:spcBef>
            <a:spcAft>
              <a:spcPct val="35000"/>
            </a:spcAft>
          </a:pPr>
          <a:r>
            <a:rPr lang="en-MY" sz="900" b="0" i="0" u="none" strike="noStrike" kern="1200" baseline="0" smtClean="0">
              <a:solidFill>
                <a:sysClr val="window" lastClr="FFFFFF"/>
              </a:solidFill>
              <a:latin typeface="Times New Roman" panose="02020603050405020304" pitchFamily="18" charset="0"/>
              <a:ea typeface="+mn-ea"/>
              <a:cs typeface="Times New Roman" panose="02020603050405020304" pitchFamily="18" charset="0"/>
            </a:rPr>
            <a:t>Analisis dan Reka Bentuk</a:t>
          </a:r>
        </a:p>
        <a:p>
          <a:pPr marR="0" lvl="0" algn="ctr" defTabSz="400050" rtl="0">
            <a:lnSpc>
              <a:spcPct val="90000"/>
            </a:lnSpc>
            <a:spcBef>
              <a:spcPct val="0"/>
            </a:spcBef>
            <a:spcAft>
              <a:spcPct val="35000"/>
            </a:spcAft>
          </a:pPr>
          <a:r>
            <a:rPr lang="en-MY" sz="900" b="0" i="0" u="none" strike="noStrike" kern="1200" baseline="0" smtClean="0">
              <a:solidFill>
                <a:sysClr val="window" lastClr="FFFFFF"/>
              </a:solidFill>
              <a:latin typeface="Times New Roman" panose="02020603050405020304" pitchFamily="18" charset="0"/>
              <a:ea typeface="+mn-ea"/>
              <a:cs typeface="Times New Roman" panose="02020603050405020304" pitchFamily="18" charset="0"/>
            </a:rPr>
            <a:t>3.0</a:t>
          </a:r>
          <a:endParaRPr lang="en-MY" sz="900" kern="1200" smtClean="0">
            <a:solidFill>
              <a:sysClr val="window" lastClr="FFFFFF"/>
            </a:solidFill>
            <a:latin typeface="Times New Roman" panose="02020603050405020304" pitchFamily="18" charset="0"/>
            <a:ea typeface="+mn-ea"/>
            <a:cs typeface="Times New Roman" panose="02020603050405020304" pitchFamily="18" charset="0"/>
          </a:endParaRPr>
        </a:p>
      </dsp:txBody>
      <dsp:txXfrm>
        <a:off x="2152339" y="1624197"/>
        <a:ext cx="832491" cy="416245"/>
      </dsp:txXfrm>
    </dsp:sp>
    <dsp:sp modelId="{B54740FD-68EF-496E-8F0A-EE5D3726FF57}">
      <dsp:nvSpPr>
        <dsp:cNvPr id="0" name=""/>
        <dsp:cNvSpPr/>
      </dsp:nvSpPr>
      <dsp:spPr>
        <a:xfrm>
          <a:off x="2315633" y="2215266"/>
          <a:ext cx="832491" cy="41624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R="0" lvl="0" algn="ctr" defTabSz="311150" rtl="0">
            <a:lnSpc>
              <a:spcPct val="90000"/>
            </a:lnSpc>
            <a:spcBef>
              <a:spcPct val="0"/>
            </a:spcBef>
            <a:spcAft>
              <a:spcPct val="35000"/>
            </a:spcAft>
          </a:pPr>
          <a:r>
            <a:rPr lang="en-MY" sz="700" b="0" i="0" u="none" strike="noStrike" kern="1200" baseline="0" smtClean="0">
              <a:solidFill>
                <a:sysClr val="window" lastClr="FFFFFF"/>
              </a:solidFill>
              <a:latin typeface="Calibri" panose="020F0502020204030204" pitchFamily="34" charset="0"/>
              <a:ea typeface="+mn-ea"/>
              <a:cs typeface="+mn-cs"/>
            </a:rPr>
            <a:t>3.1 Penghasilan spesifikasi reka bentuk sistem</a:t>
          </a:r>
        </a:p>
      </dsp:txBody>
      <dsp:txXfrm>
        <a:off x="2315633" y="2215266"/>
        <a:ext cx="832491" cy="416245"/>
      </dsp:txXfrm>
    </dsp:sp>
    <dsp:sp modelId="{15C75888-17E1-4403-B6C6-759C7961B650}">
      <dsp:nvSpPr>
        <dsp:cNvPr id="0" name=""/>
        <dsp:cNvSpPr/>
      </dsp:nvSpPr>
      <dsp:spPr>
        <a:xfrm>
          <a:off x="2521424" y="2806335"/>
          <a:ext cx="832491" cy="41624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panose="020F0502020204030204"/>
              <a:ea typeface="+mn-ea"/>
              <a:cs typeface="+mn-cs"/>
            </a:rPr>
            <a:t>3.1.1 Reka bentuk antara muka</a:t>
          </a:r>
        </a:p>
      </dsp:txBody>
      <dsp:txXfrm>
        <a:off x="2521424" y="2806335"/>
        <a:ext cx="832491" cy="416245"/>
      </dsp:txXfrm>
    </dsp:sp>
    <dsp:sp modelId="{F5ECA37D-DD1C-4AF8-A87E-8AB0219BB85E}">
      <dsp:nvSpPr>
        <dsp:cNvPr id="0" name=""/>
        <dsp:cNvSpPr/>
      </dsp:nvSpPr>
      <dsp:spPr>
        <a:xfrm>
          <a:off x="2523747" y="3397404"/>
          <a:ext cx="832491" cy="41624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panose="020F0502020204030204"/>
              <a:ea typeface="+mn-ea"/>
              <a:cs typeface="+mn-cs"/>
            </a:rPr>
            <a:t>3.1.2 Reka bentuk "back-end"</a:t>
          </a:r>
        </a:p>
      </dsp:txBody>
      <dsp:txXfrm>
        <a:off x="2523747" y="3397404"/>
        <a:ext cx="832491" cy="416245"/>
      </dsp:txXfrm>
    </dsp:sp>
    <dsp:sp modelId="{035299E9-F110-4466-8883-50775F13F310}">
      <dsp:nvSpPr>
        <dsp:cNvPr id="0" name=""/>
        <dsp:cNvSpPr/>
      </dsp:nvSpPr>
      <dsp:spPr>
        <a:xfrm>
          <a:off x="2324598" y="3988473"/>
          <a:ext cx="832491" cy="41624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panose="020F0502020204030204"/>
              <a:ea typeface="+mn-ea"/>
              <a:cs typeface="+mn-cs"/>
            </a:rPr>
            <a:t>3.2 Penghantaran spesifikasi antara bentuk</a:t>
          </a:r>
        </a:p>
      </dsp:txBody>
      <dsp:txXfrm>
        <a:off x="2324598" y="3988473"/>
        <a:ext cx="832491" cy="416245"/>
      </dsp:txXfrm>
    </dsp:sp>
    <dsp:sp modelId="{0EAAED3D-5916-4196-BE59-5CA2117970FF}">
      <dsp:nvSpPr>
        <dsp:cNvPr id="0" name=""/>
        <dsp:cNvSpPr/>
      </dsp:nvSpPr>
      <dsp:spPr>
        <a:xfrm>
          <a:off x="3231382" y="1624197"/>
          <a:ext cx="832491" cy="416245"/>
        </a:xfrm>
        <a:prstGeom prst="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R="0" lvl="0" algn="ctr" defTabSz="400050" rtl="0">
            <a:lnSpc>
              <a:spcPct val="90000"/>
            </a:lnSpc>
            <a:spcBef>
              <a:spcPct val="0"/>
            </a:spcBef>
            <a:spcAft>
              <a:spcPct val="35000"/>
            </a:spcAft>
          </a:pPr>
          <a:r>
            <a:rPr lang="en-MY" sz="900" b="0" i="0" u="none" strike="noStrike" kern="1200" baseline="0" smtClean="0">
              <a:solidFill>
                <a:sysClr val="window" lastClr="FFFFFF"/>
              </a:solidFill>
              <a:latin typeface="Times New Roman" panose="02020603050405020304" pitchFamily="18" charset="0"/>
              <a:ea typeface="+mn-ea"/>
              <a:cs typeface="Times New Roman" panose="02020603050405020304" pitchFamily="18" charset="0"/>
            </a:rPr>
            <a:t>Pembangunan Perisian</a:t>
          </a:r>
        </a:p>
        <a:p>
          <a:pPr marR="0" lvl="0" algn="ctr" defTabSz="400050" rtl="0">
            <a:lnSpc>
              <a:spcPct val="90000"/>
            </a:lnSpc>
            <a:spcBef>
              <a:spcPct val="0"/>
            </a:spcBef>
            <a:spcAft>
              <a:spcPct val="35000"/>
            </a:spcAft>
          </a:pPr>
          <a:r>
            <a:rPr lang="en-MY" sz="900" b="0" i="0" u="none" strike="noStrike" kern="1200" baseline="0" smtClean="0">
              <a:solidFill>
                <a:sysClr val="window" lastClr="FFFFFF"/>
              </a:solidFill>
              <a:latin typeface="Times New Roman" panose="02020603050405020304" pitchFamily="18" charset="0"/>
              <a:ea typeface="+mn-ea"/>
              <a:cs typeface="Times New Roman" panose="02020603050405020304" pitchFamily="18" charset="0"/>
            </a:rPr>
            <a:t>4.0</a:t>
          </a:r>
          <a:endParaRPr lang="en-MY" sz="900" kern="1200" smtClean="0">
            <a:solidFill>
              <a:sysClr val="window" lastClr="FFFFFF"/>
            </a:solidFill>
            <a:latin typeface="Times New Roman" panose="02020603050405020304" pitchFamily="18" charset="0"/>
            <a:ea typeface="+mn-ea"/>
            <a:cs typeface="Times New Roman" panose="02020603050405020304" pitchFamily="18" charset="0"/>
          </a:endParaRPr>
        </a:p>
      </dsp:txBody>
      <dsp:txXfrm>
        <a:off x="3231382" y="1624197"/>
        <a:ext cx="832491" cy="416245"/>
      </dsp:txXfrm>
    </dsp:sp>
    <dsp:sp modelId="{DA102A61-7BF9-4B16-A7FF-F39C8EDC9939}">
      <dsp:nvSpPr>
        <dsp:cNvPr id="0" name=""/>
        <dsp:cNvSpPr/>
      </dsp:nvSpPr>
      <dsp:spPr>
        <a:xfrm>
          <a:off x="3357154" y="2266922"/>
          <a:ext cx="832491" cy="41624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R="0" lvl="0" algn="ctr" defTabSz="311150" rtl="0">
            <a:lnSpc>
              <a:spcPct val="90000"/>
            </a:lnSpc>
            <a:spcBef>
              <a:spcPct val="0"/>
            </a:spcBef>
            <a:spcAft>
              <a:spcPct val="35000"/>
            </a:spcAft>
          </a:pPr>
          <a:r>
            <a:rPr lang="en-MY" sz="700" b="0" i="0" u="none" strike="noStrike" kern="1200" baseline="0" smtClean="0">
              <a:solidFill>
                <a:sysClr val="window" lastClr="FFFFFF"/>
              </a:solidFill>
              <a:latin typeface="Calibri" panose="020F0502020204030204" pitchFamily="34" charset="0"/>
              <a:ea typeface="+mn-ea"/>
              <a:cs typeface="+mn-cs"/>
            </a:rPr>
            <a:t>4.1 Penghasilan spesifikasi pembangunan sistem</a:t>
          </a:r>
          <a:endParaRPr lang="en-MY" sz="700" kern="1200" smtClean="0">
            <a:solidFill>
              <a:sysClr val="window" lastClr="FFFFFF"/>
            </a:solidFill>
            <a:latin typeface="Calibri" panose="020F0502020204030204"/>
            <a:ea typeface="+mn-ea"/>
            <a:cs typeface="+mn-cs"/>
          </a:endParaRPr>
        </a:p>
      </dsp:txBody>
      <dsp:txXfrm>
        <a:off x="3357154" y="2266922"/>
        <a:ext cx="832491" cy="416245"/>
      </dsp:txXfrm>
    </dsp:sp>
    <dsp:sp modelId="{935DC132-3FA6-4F32-9429-E61E08C791C5}">
      <dsp:nvSpPr>
        <dsp:cNvPr id="0" name=""/>
        <dsp:cNvSpPr/>
      </dsp:nvSpPr>
      <dsp:spPr>
        <a:xfrm>
          <a:off x="3647627" y="2806335"/>
          <a:ext cx="832491" cy="41624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panose="020F0502020204030204"/>
              <a:ea typeface="+mn-ea"/>
              <a:cs typeface="+mn-cs"/>
            </a:rPr>
            <a:t>4.1.1. Pembangunan antara muka</a:t>
          </a:r>
        </a:p>
      </dsp:txBody>
      <dsp:txXfrm>
        <a:off x="3647627" y="2806335"/>
        <a:ext cx="832491" cy="416245"/>
      </dsp:txXfrm>
    </dsp:sp>
    <dsp:sp modelId="{A2C7E2E4-7755-4E26-820D-69E9668AE6EF}">
      <dsp:nvSpPr>
        <dsp:cNvPr id="0" name=""/>
        <dsp:cNvSpPr/>
      </dsp:nvSpPr>
      <dsp:spPr>
        <a:xfrm>
          <a:off x="3647627" y="3397404"/>
          <a:ext cx="832491" cy="41624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panose="020F0502020204030204"/>
              <a:ea typeface="+mn-ea"/>
              <a:cs typeface="+mn-cs"/>
            </a:rPr>
            <a:t>Pembangunan "back-end"</a:t>
          </a:r>
        </a:p>
      </dsp:txBody>
      <dsp:txXfrm>
        <a:off x="3647627" y="3397404"/>
        <a:ext cx="832491" cy="416245"/>
      </dsp:txXfrm>
    </dsp:sp>
    <dsp:sp modelId="{78E45578-B495-4DC0-BD40-74B9068F2FC9}">
      <dsp:nvSpPr>
        <dsp:cNvPr id="0" name=""/>
        <dsp:cNvSpPr/>
      </dsp:nvSpPr>
      <dsp:spPr>
        <a:xfrm>
          <a:off x="4446819" y="1624197"/>
          <a:ext cx="832491" cy="416245"/>
        </a:xfrm>
        <a:prstGeom prst="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R="0" lvl="0" algn="ctr" defTabSz="400050" rtl="0">
            <a:lnSpc>
              <a:spcPct val="90000"/>
            </a:lnSpc>
            <a:spcBef>
              <a:spcPct val="0"/>
            </a:spcBef>
            <a:spcAft>
              <a:spcPct val="35000"/>
            </a:spcAft>
          </a:pPr>
          <a:r>
            <a:rPr lang="en-MY" sz="900" kern="1200" smtClean="0">
              <a:solidFill>
                <a:sysClr val="window" lastClr="FFFFFF"/>
              </a:solidFill>
              <a:latin typeface="Times New Roman" panose="02020603050405020304" pitchFamily="18" charset="0"/>
              <a:ea typeface="+mn-ea"/>
              <a:cs typeface="Times New Roman" panose="02020603050405020304" pitchFamily="18" charset="0"/>
            </a:rPr>
            <a:t>Pengujian Perisian 5.0</a:t>
          </a:r>
        </a:p>
      </dsp:txBody>
      <dsp:txXfrm>
        <a:off x="4446819" y="1624197"/>
        <a:ext cx="832491" cy="416245"/>
      </dsp:txXfrm>
    </dsp:sp>
    <dsp:sp modelId="{CB1ACF8C-5308-4A30-A6EB-C4D8B079BBB7}">
      <dsp:nvSpPr>
        <dsp:cNvPr id="0" name=""/>
        <dsp:cNvSpPr/>
      </dsp:nvSpPr>
      <dsp:spPr>
        <a:xfrm>
          <a:off x="4654942" y="2215266"/>
          <a:ext cx="832491" cy="41624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panose="020F0502020204030204"/>
              <a:ea typeface="+mn-ea"/>
              <a:cs typeface="Times New Roman" panose="02020603050405020304" pitchFamily="18" charset="0"/>
            </a:rPr>
            <a:t>5.1 Membuat pengujian unit</a:t>
          </a:r>
        </a:p>
      </dsp:txBody>
      <dsp:txXfrm>
        <a:off x="4654942" y="2215266"/>
        <a:ext cx="832491" cy="416245"/>
      </dsp:txXfrm>
    </dsp:sp>
    <dsp:sp modelId="{69FF253D-C43D-482E-8A2B-6160FEB27076}">
      <dsp:nvSpPr>
        <dsp:cNvPr id="0" name=""/>
        <dsp:cNvSpPr/>
      </dsp:nvSpPr>
      <dsp:spPr>
        <a:xfrm>
          <a:off x="4654942" y="2806335"/>
          <a:ext cx="832491" cy="416245"/>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panose="020F0502020204030204"/>
              <a:ea typeface="+mn-ea"/>
              <a:cs typeface="+mn-cs"/>
            </a:rPr>
            <a:t>5.2 Membuat pengujian integrasi</a:t>
          </a:r>
        </a:p>
      </dsp:txBody>
      <dsp:txXfrm>
        <a:off x="4654942" y="2806335"/>
        <a:ext cx="832491" cy="41624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4F0D95E-882B-4A68-8AE0-04DDEB508B05}">
      <dsp:nvSpPr>
        <dsp:cNvPr id="0" name=""/>
        <dsp:cNvSpPr/>
      </dsp:nvSpPr>
      <dsp:spPr>
        <a:xfrm>
          <a:off x="3137287" y="900155"/>
          <a:ext cx="2544781" cy="250356"/>
        </a:xfrm>
        <a:custGeom>
          <a:avLst/>
          <a:gdLst/>
          <a:ahLst/>
          <a:cxnLst/>
          <a:rect l="0" t="0" r="0" b="0"/>
          <a:pathLst>
            <a:path>
              <a:moveTo>
                <a:pt x="0" y="0"/>
              </a:moveTo>
              <a:lnTo>
                <a:pt x="0" y="151603"/>
              </a:lnTo>
              <a:lnTo>
                <a:pt x="2544781" y="151603"/>
              </a:lnTo>
              <a:lnTo>
                <a:pt x="2544781" y="25035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E31F6E-592C-4BCC-808F-D573198FBE73}">
      <dsp:nvSpPr>
        <dsp:cNvPr id="0" name=""/>
        <dsp:cNvSpPr/>
      </dsp:nvSpPr>
      <dsp:spPr>
        <a:xfrm>
          <a:off x="3137287" y="900155"/>
          <a:ext cx="1380121" cy="250356"/>
        </a:xfrm>
        <a:custGeom>
          <a:avLst/>
          <a:gdLst/>
          <a:ahLst/>
          <a:cxnLst/>
          <a:rect l="0" t="0" r="0" b="0"/>
          <a:pathLst>
            <a:path>
              <a:moveTo>
                <a:pt x="0" y="0"/>
              </a:moveTo>
              <a:lnTo>
                <a:pt x="0" y="151603"/>
              </a:lnTo>
              <a:lnTo>
                <a:pt x="1380121" y="151603"/>
              </a:lnTo>
              <a:lnTo>
                <a:pt x="1380121" y="25035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6135F-ED07-4C5D-861A-42D44742B527}">
      <dsp:nvSpPr>
        <dsp:cNvPr id="0" name=""/>
        <dsp:cNvSpPr/>
      </dsp:nvSpPr>
      <dsp:spPr>
        <a:xfrm>
          <a:off x="3137287" y="900155"/>
          <a:ext cx="107216" cy="250356"/>
        </a:xfrm>
        <a:custGeom>
          <a:avLst/>
          <a:gdLst/>
          <a:ahLst/>
          <a:cxnLst/>
          <a:rect l="0" t="0" r="0" b="0"/>
          <a:pathLst>
            <a:path>
              <a:moveTo>
                <a:pt x="0" y="0"/>
              </a:moveTo>
              <a:lnTo>
                <a:pt x="0" y="151603"/>
              </a:lnTo>
              <a:lnTo>
                <a:pt x="107216" y="151603"/>
              </a:lnTo>
              <a:lnTo>
                <a:pt x="107216" y="25035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19E9F47-D240-46EC-ABFF-F6685712C16F}">
      <dsp:nvSpPr>
        <dsp:cNvPr id="0" name=""/>
        <dsp:cNvSpPr/>
      </dsp:nvSpPr>
      <dsp:spPr>
        <a:xfrm>
          <a:off x="1810195" y="900155"/>
          <a:ext cx="1327091" cy="250356"/>
        </a:xfrm>
        <a:custGeom>
          <a:avLst/>
          <a:gdLst/>
          <a:ahLst/>
          <a:cxnLst/>
          <a:rect l="0" t="0" r="0" b="0"/>
          <a:pathLst>
            <a:path>
              <a:moveTo>
                <a:pt x="1327091" y="0"/>
              </a:moveTo>
              <a:lnTo>
                <a:pt x="1327091" y="151603"/>
              </a:lnTo>
              <a:lnTo>
                <a:pt x="0" y="151603"/>
              </a:lnTo>
              <a:lnTo>
                <a:pt x="0" y="25035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ACD7EB9-0013-4D1F-B07A-9FE57B1D29EF}">
      <dsp:nvSpPr>
        <dsp:cNvPr id="0" name=""/>
        <dsp:cNvSpPr/>
      </dsp:nvSpPr>
      <dsp:spPr>
        <a:xfrm>
          <a:off x="492000" y="900155"/>
          <a:ext cx="2645286" cy="250356"/>
        </a:xfrm>
        <a:custGeom>
          <a:avLst/>
          <a:gdLst/>
          <a:ahLst/>
          <a:cxnLst/>
          <a:rect l="0" t="0" r="0" b="0"/>
          <a:pathLst>
            <a:path>
              <a:moveTo>
                <a:pt x="2645286" y="0"/>
              </a:moveTo>
              <a:lnTo>
                <a:pt x="2645286" y="151603"/>
              </a:lnTo>
              <a:lnTo>
                <a:pt x="0" y="151603"/>
              </a:lnTo>
              <a:lnTo>
                <a:pt x="0" y="25035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BA3769-E264-4226-80EB-1180D918C0F4}">
      <dsp:nvSpPr>
        <dsp:cNvPr id="0" name=""/>
        <dsp:cNvSpPr/>
      </dsp:nvSpPr>
      <dsp:spPr>
        <a:xfrm>
          <a:off x="2519284" y="436536"/>
          <a:ext cx="1236004" cy="46361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APLIKASI GO-FOOD</a:t>
          </a:r>
        </a:p>
      </dsp:txBody>
      <dsp:txXfrm>
        <a:off x="2519284" y="436536"/>
        <a:ext cx="1236004" cy="463619"/>
      </dsp:txXfrm>
    </dsp:sp>
    <dsp:sp modelId="{B29E77A3-3861-4858-BCAE-7E966E111054}">
      <dsp:nvSpPr>
        <dsp:cNvPr id="0" name=""/>
        <dsp:cNvSpPr/>
      </dsp:nvSpPr>
      <dsp:spPr>
        <a:xfrm>
          <a:off x="2964" y="1150511"/>
          <a:ext cx="978072" cy="467503"/>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1.0 Daftar Pengguna</a:t>
          </a:r>
        </a:p>
      </dsp:txBody>
      <dsp:txXfrm>
        <a:off x="2964" y="1150511"/>
        <a:ext cx="978072" cy="467503"/>
      </dsp:txXfrm>
    </dsp:sp>
    <dsp:sp modelId="{B285D62F-282B-4407-A323-C8808847E4A9}">
      <dsp:nvSpPr>
        <dsp:cNvPr id="0" name=""/>
        <dsp:cNvSpPr/>
      </dsp:nvSpPr>
      <dsp:spPr>
        <a:xfrm>
          <a:off x="1178541" y="1150511"/>
          <a:ext cx="1263307" cy="53180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2.0 Masuk Butiran Makanan </a:t>
          </a:r>
        </a:p>
      </dsp:txBody>
      <dsp:txXfrm>
        <a:off x="1178541" y="1150511"/>
        <a:ext cx="1263307" cy="531800"/>
      </dsp:txXfrm>
    </dsp:sp>
    <dsp:sp modelId="{20E54F17-A6B6-4015-8C3D-4DDBD67596FB}">
      <dsp:nvSpPr>
        <dsp:cNvPr id="0" name=""/>
        <dsp:cNvSpPr/>
      </dsp:nvSpPr>
      <dsp:spPr>
        <a:xfrm>
          <a:off x="2639353" y="1150511"/>
          <a:ext cx="1210300" cy="489727"/>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3.0 Pencarian Makanan</a:t>
          </a:r>
        </a:p>
      </dsp:txBody>
      <dsp:txXfrm>
        <a:off x="2639353" y="1150511"/>
        <a:ext cx="1210300" cy="489727"/>
      </dsp:txXfrm>
    </dsp:sp>
    <dsp:sp modelId="{63A3892F-BA41-4A2C-A94E-DBC81AB65B09}">
      <dsp:nvSpPr>
        <dsp:cNvPr id="0" name=""/>
        <dsp:cNvSpPr/>
      </dsp:nvSpPr>
      <dsp:spPr>
        <a:xfrm>
          <a:off x="4047159" y="1150511"/>
          <a:ext cx="940499" cy="4702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4. 0 Pesanan Makanan</a:t>
          </a:r>
        </a:p>
      </dsp:txBody>
      <dsp:txXfrm>
        <a:off x="4047159" y="1150511"/>
        <a:ext cx="940499" cy="470249"/>
      </dsp:txXfrm>
    </dsp:sp>
    <dsp:sp modelId="{9DAEFBB6-68F7-4AB3-8769-D9C9C4C9AC0C}">
      <dsp:nvSpPr>
        <dsp:cNvPr id="0" name=""/>
        <dsp:cNvSpPr/>
      </dsp:nvSpPr>
      <dsp:spPr>
        <a:xfrm>
          <a:off x="5188128" y="1150511"/>
          <a:ext cx="987881" cy="471307"/>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5.0 Pembelian Makanan</a:t>
          </a:r>
        </a:p>
      </dsp:txBody>
      <dsp:txXfrm>
        <a:off x="5188128" y="1150511"/>
        <a:ext cx="987881" cy="47130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60496D8-4BB2-4EDA-8E59-212D6AFFABCC}">
      <dsp:nvSpPr>
        <dsp:cNvPr id="0" name=""/>
        <dsp:cNvSpPr/>
      </dsp:nvSpPr>
      <dsp:spPr>
        <a:xfrm>
          <a:off x="3152774" y="621949"/>
          <a:ext cx="1504149" cy="261050"/>
        </a:xfrm>
        <a:custGeom>
          <a:avLst/>
          <a:gdLst/>
          <a:ahLst/>
          <a:cxnLst/>
          <a:rect l="0" t="0" r="0" b="0"/>
          <a:pathLst>
            <a:path>
              <a:moveTo>
                <a:pt x="0" y="0"/>
              </a:moveTo>
              <a:lnTo>
                <a:pt x="0" y="130525"/>
              </a:lnTo>
              <a:lnTo>
                <a:pt x="1504149" y="130525"/>
              </a:lnTo>
              <a:lnTo>
                <a:pt x="1504149" y="26105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A8A1A09-8604-49B7-AFCB-E49E586FEAE0}">
      <dsp:nvSpPr>
        <dsp:cNvPr id="0" name=""/>
        <dsp:cNvSpPr/>
      </dsp:nvSpPr>
      <dsp:spPr>
        <a:xfrm>
          <a:off x="3107054" y="621949"/>
          <a:ext cx="91440" cy="261050"/>
        </a:xfrm>
        <a:custGeom>
          <a:avLst/>
          <a:gdLst/>
          <a:ahLst/>
          <a:cxnLst/>
          <a:rect l="0" t="0" r="0" b="0"/>
          <a:pathLst>
            <a:path>
              <a:moveTo>
                <a:pt x="45720" y="0"/>
              </a:moveTo>
              <a:lnTo>
                <a:pt x="45720" y="26105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ACD7EB9-0013-4D1F-B07A-9FE57B1D29EF}">
      <dsp:nvSpPr>
        <dsp:cNvPr id="0" name=""/>
        <dsp:cNvSpPr/>
      </dsp:nvSpPr>
      <dsp:spPr>
        <a:xfrm>
          <a:off x="1648625" y="621949"/>
          <a:ext cx="1504149" cy="261050"/>
        </a:xfrm>
        <a:custGeom>
          <a:avLst/>
          <a:gdLst/>
          <a:ahLst/>
          <a:cxnLst/>
          <a:rect l="0" t="0" r="0" b="0"/>
          <a:pathLst>
            <a:path>
              <a:moveTo>
                <a:pt x="1504149" y="0"/>
              </a:moveTo>
              <a:lnTo>
                <a:pt x="1504149" y="130525"/>
              </a:lnTo>
              <a:lnTo>
                <a:pt x="0" y="130525"/>
              </a:lnTo>
              <a:lnTo>
                <a:pt x="0" y="26105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BA3769-E264-4226-80EB-1180D918C0F4}">
      <dsp:nvSpPr>
        <dsp:cNvPr id="0" name=""/>
        <dsp:cNvSpPr/>
      </dsp:nvSpPr>
      <dsp:spPr>
        <a:xfrm>
          <a:off x="2531225" y="400"/>
          <a:ext cx="1243098"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1.0 Daftar Pengguna</a:t>
          </a:r>
        </a:p>
      </dsp:txBody>
      <dsp:txXfrm>
        <a:off x="2531225" y="400"/>
        <a:ext cx="1243098" cy="621549"/>
      </dsp:txXfrm>
    </dsp:sp>
    <dsp:sp modelId="{B29E77A3-3861-4858-BCAE-7E966E111054}">
      <dsp:nvSpPr>
        <dsp:cNvPr id="0" name=""/>
        <dsp:cNvSpPr/>
      </dsp:nvSpPr>
      <dsp:spPr>
        <a:xfrm>
          <a:off x="1027076" y="883000"/>
          <a:ext cx="1243098"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1.1 Daftar Akaun</a:t>
          </a:r>
        </a:p>
      </dsp:txBody>
      <dsp:txXfrm>
        <a:off x="1027076" y="883000"/>
        <a:ext cx="1243098" cy="621549"/>
      </dsp:txXfrm>
    </dsp:sp>
    <dsp:sp modelId="{FE1CE7A4-C1C8-47C5-A752-24A179E71332}">
      <dsp:nvSpPr>
        <dsp:cNvPr id="0" name=""/>
        <dsp:cNvSpPr/>
      </dsp:nvSpPr>
      <dsp:spPr>
        <a:xfrm>
          <a:off x="2531225" y="883000"/>
          <a:ext cx="1243098"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1.2 Sahkan Akaun</a:t>
          </a:r>
        </a:p>
      </dsp:txBody>
      <dsp:txXfrm>
        <a:off x="2531225" y="883000"/>
        <a:ext cx="1243098" cy="621549"/>
      </dsp:txXfrm>
    </dsp:sp>
    <dsp:sp modelId="{BE14174D-8245-49E2-994C-80105F0DDB0C}">
      <dsp:nvSpPr>
        <dsp:cNvPr id="0" name=""/>
        <dsp:cNvSpPr/>
      </dsp:nvSpPr>
      <dsp:spPr>
        <a:xfrm>
          <a:off x="4035374" y="883000"/>
          <a:ext cx="1243098"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1.3 Kemaskini Akaun</a:t>
          </a:r>
        </a:p>
      </dsp:txBody>
      <dsp:txXfrm>
        <a:off x="4035374" y="883000"/>
        <a:ext cx="1243098" cy="62154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60496D8-4BB2-4EDA-8E59-212D6AFFABCC}">
      <dsp:nvSpPr>
        <dsp:cNvPr id="0" name=""/>
        <dsp:cNvSpPr/>
      </dsp:nvSpPr>
      <dsp:spPr>
        <a:xfrm>
          <a:off x="3135843" y="647352"/>
          <a:ext cx="1783237" cy="235647"/>
        </a:xfrm>
        <a:custGeom>
          <a:avLst/>
          <a:gdLst/>
          <a:ahLst/>
          <a:cxnLst/>
          <a:rect l="0" t="0" r="0" b="0"/>
          <a:pathLst>
            <a:path>
              <a:moveTo>
                <a:pt x="0" y="0"/>
              </a:moveTo>
              <a:lnTo>
                <a:pt x="0" y="105122"/>
              </a:lnTo>
              <a:lnTo>
                <a:pt x="1783237" y="105122"/>
              </a:lnTo>
              <a:lnTo>
                <a:pt x="1783237" y="23564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A8A1A09-8604-49B7-AFCB-E49E586FEAE0}">
      <dsp:nvSpPr>
        <dsp:cNvPr id="0" name=""/>
        <dsp:cNvSpPr/>
      </dsp:nvSpPr>
      <dsp:spPr>
        <a:xfrm>
          <a:off x="3087992" y="647352"/>
          <a:ext cx="91440" cy="236048"/>
        </a:xfrm>
        <a:custGeom>
          <a:avLst/>
          <a:gdLst/>
          <a:ahLst/>
          <a:cxnLst/>
          <a:rect l="0" t="0" r="0" b="0"/>
          <a:pathLst>
            <a:path>
              <a:moveTo>
                <a:pt x="47851" y="0"/>
              </a:moveTo>
              <a:lnTo>
                <a:pt x="47851" y="105523"/>
              </a:lnTo>
              <a:lnTo>
                <a:pt x="45720" y="105523"/>
              </a:lnTo>
              <a:lnTo>
                <a:pt x="45720" y="23604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ACD7EB9-0013-4D1F-B07A-9FE57B1D29EF}">
      <dsp:nvSpPr>
        <dsp:cNvPr id="0" name=""/>
        <dsp:cNvSpPr/>
      </dsp:nvSpPr>
      <dsp:spPr>
        <a:xfrm>
          <a:off x="1372962" y="647352"/>
          <a:ext cx="1762881" cy="235647"/>
        </a:xfrm>
        <a:custGeom>
          <a:avLst/>
          <a:gdLst/>
          <a:ahLst/>
          <a:cxnLst/>
          <a:rect l="0" t="0" r="0" b="0"/>
          <a:pathLst>
            <a:path>
              <a:moveTo>
                <a:pt x="1762881" y="0"/>
              </a:moveTo>
              <a:lnTo>
                <a:pt x="1762881" y="105122"/>
              </a:lnTo>
              <a:lnTo>
                <a:pt x="0" y="105122"/>
              </a:lnTo>
              <a:lnTo>
                <a:pt x="0" y="23564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BA3769-E264-4226-80EB-1180D918C0F4}">
      <dsp:nvSpPr>
        <dsp:cNvPr id="0" name=""/>
        <dsp:cNvSpPr/>
      </dsp:nvSpPr>
      <dsp:spPr>
        <a:xfrm>
          <a:off x="2444755" y="25803"/>
          <a:ext cx="1382176"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2.0 Masuk Butiran Makanan</a:t>
          </a:r>
        </a:p>
      </dsp:txBody>
      <dsp:txXfrm>
        <a:off x="2444755" y="25803"/>
        <a:ext cx="1382176" cy="621549"/>
      </dsp:txXfrm>
    </dsp:sp>
    <dsp:sp modelId="{B29E77A3-3861-4858-BCAE-7E966E111054}">
      <dsp:nvSpPr>
        <dsp:cNvPr id="0" name=""/>
        <dsp:cNvSpPr/>
      </dsp:nvSpPr>
      <dsp:spPr>
        <a:xfrm>
          <a:off x="643468" y="883000"/>
          <a:ext cx="1458987"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2.1 Tetapkan Peta Lokasi</a:t>
          </a:r>
        </a:p>
      </dsp:txBody>
      <dsp:txXfrm>
        <a:off x="643468" y="883000"/>
        <a:ext cx="1458987" cy="621549"/>
      </dsp:txXfrm>
    </dsp:sp>
    <dsp:sp modelId="{FE1CE7A4-C1C8-47C5-A752-24A179E71332}">
      <dsp:nvSpPr>
        <dsp:cNvPr id="0" name=""/>
        <dsp:cNvSpPr/>
      </dsp:nvSpPr>
      <dsp:spPr>
        <a:xfrm>
          <a:off x="2357950" y="883400"/>
          <a:ext cx="1551523"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2.2 Masukkan Maklumat Makanan</a:t>
          </a:r>
        </a:p>
      </dsp:txBody>
      <dsp:txXfrm>
        <a:off x="2357950" y="883400"/>
        <a:ext cx="1551523" cy="621549"/>
      </dsp:txXfrm>
    </dsp:sp>
    <dsp:sp modelId="{BE14174D-8245-49E2-994C-80105F0DDB0C}">
      <dsp:nvSpPr>
        <dsp:cNvPr id="0" name=""/>
        <dsp:cNvSpPr/>
      </dsp:nvSpPr>
      <dsp:spPr>
        <a:xfrm>
          <a:off x="4176081" y="883000"/>
          <a:ext cx="1485999"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2.3 Kemaskini Maklumat Makanan</a:t>
          </a:r>
        </a:p>
      </dsp:txBody>
      <dsp:txXfrm>
        <a:off x="4176081" y="883000"/>
        <a:ext cx="1485999" cy="621549"/>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A8A1A09-8604-49B7-AFCB-E49E586FEAE0}">
      <dsp:nvSpPr>
        <dsp:cNvPr id="0" name=""/>
        <dsp:cNvSpPr/>
      </dsp:nvSpPr>
      <dsp:spPr>
        <a:xfrm>
          <a:off x="3135843" y="647352"/>
          <a:ext cx="871393" cy="236048"/>
        </a:xfrm>
        <a:custGeom>
          <a:avLst/>
          <a:gdLst/>
          <a:ahLst/>
          <a:cxnLst/>
          <a:rect l="0" t="0" r="0" b="0"/>
          <a:pathLst>
            <a:path>
              <a:moveTo>
                <a:pt x="0" y="0"/>
              </a:moveTo>
              <a:lnTo>
                <a:pt x="0" y="105523"/>
              </a:lnTo>
              <a:lnTo>
                <a:pt x="871393" y="105523"/>
              </a:lnTo>
              <a:lnTo>
                <a:pt x="871393" y="23604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ACD7EB9-0013-4D1F-B07A-9FE57B1D29EF}">
      <dsp:nvSpPr>
        <dsp:cNvPr id="0" name=""/>
        <dsp:cNvSpPr/>
      </dsp:nvSpPr>
      <dsp:spPr>
        <a:xfrm>
          <a:off x="2246487" y="647352"/>
          <a:ext cx="889356" cy="235647"/>
        </a:xfrm>
        <a:custGeom>
          <a:avLst/>
          <a:gdLst/>
          <a:ahLst/>
          <a:cxnLst/>
          <a:rect l="0" t="0" r="0" b="0"/>
          <a:pathLst>
            <a:path>
              <a:moveTo>
                <a:pt x="889356" y="0"/>
              </a:moveTo>
              <a:lnTo>
                <a:pt x="889356" y="105122"/>
              </a:lnTo>
              <a:lnTo>
                <a:pt x="0" y="105122"/>
              </a:lnTo>
              <a:lnTo>
                <a:pt x="0" y="23564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BA3769-E264-4226-80EB-1180D918C0F4}">
      <dsp:nvSpPr>
        <dsp:cNvPr id="0" name=""/>
        <dsp:cNvSpPr/>
      </dsp:nvSpPr>
      <dsp:spPr>
        <a:xfrm>
          <a:off x="2444755" y="25803"/>
          <a:ext cx="1382176"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3.0 Pencarian Makanan</a:t>
          </a:r>
        </a:p>
      </dsp:txBody>
      <dsp:txXfrm>
        <a:off x="2444755" y="25803"/>
        <a:ext cx="1382176" cy="621549"/>
      </dsp:txXfrm>
    </dsp:sp>
    <dsp:sp modelId="{B29E77A3-3861-4858-BCAE-7E966E111054}">
      <dsp:nvSpPr>
        <dsp:cNvPr id="0" name=""/>
        <dsp:cNvSpPr/>
      </dsp:nvSpPr>
      <dsp:spPr>
        <a:xfrm>
          <a:off x="1516994" y="883000"/>
          <a:ext cx="1458987"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3.1 Pilih Peta Lokasi</a:t>
          </a:r>
        </a:p>
      </dsp:txBody>
      <dsp:txXfrm>
        <a:off x="1516994" y="883000"/>
        <a:ext cx="1458987" cy="621549"/>
      </dsp:txXfrm>
    </dsp:sp>
    <dsp:sp modelId="{FE1CE7A4-C1C8-47C5-A752-24A179E71332}">
      <dsp:nvSpPr>
        <dsp:cNvPr id="0" name=""/>
        <dsp:cNvSpPr/>
      </dsp:nvSpPr>
      <dsp:spPr>
        <a:xfrm>
          <a:off x="3231475" y="883400"/>
          <a:ext cx="1551523"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3.2 Paparkan Senarai Makanan</a:t>
          </a:r>
        </a:p>
      </dsp:txBody>
      <dsp:txXfrm>
        <a:off x="3231475" y="883400"/>
        <a:ext cx="1551523" cy="621549"/>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A8A1A09-8604-49B7-AFCB-E49E586FEAE0}">
      <dsp:nvSpPr>
        <dsp:cNvPr id="0" name=""/>
        <dsp:cNvSpPr/>
      </dsp:nvSpPr>
      <dsp:spPr>
        <a:xfrm>
          <a:off x="3135843" y="647352"/>
          <a:ext cx="845996" cy="236048"/>
        </a:xfrm>
        <a:custGeom>
          <a:avLst/>
          <a:gdLst/>
          <a:ahLst/>
          <a:cxnLst/>
          <a:rect l="0" t="0" r="0" b="0"/>
          <a:pathLst>
            <a:path>
              <a:moveTo>
                <a:pt x="0" y="0"/>
              </a:moveTo>
              <a:lnTo>
                <a:pt x="0" y="105523"/>
              </a:lnTo>
              <a:lnTo>
                <a:pt x="845996" y="105523"/>
              </a:lnTo>
              <a:lnTo>
                <a:pt x="845996" y="23604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ACD7EB9-0013-4D1F-B07A-9FE57B1D29EF}">
      <dsp:nvSpPr>
        <dsp:cNvPr id="0" name=""/>
        <dsp:cNvSpPr/>
      </dsp:nvSpPr>
      <dsp:spPr>
        <a:xfrm>
          <a:off x="2246487" y="647352"/>
          <a:ext cx="889356" cy="235647"/>
        </a:xfrm>
        <a:custGeom>
          <a:avLst/>
          <a:gdLst/>
          <a:ahLst/>
          <a:cxnLst/>
          <a:rect l="0" t="0" r="0" b="0"/>
          <a:pathLst>
            <a:path>
              <a:moveTo>
                <a:pt x="889356" y="0"/>
              </a:moveTo>
              <a:lnTo>
                <a:pt x="889356" y="105122"/>
              </a:lnTo>
              <a:lnTo>
                <a:pt x="0" y="105122"/>
              </a:lnTo>
              <a:lnTo>
                <a:pt x="0" y="23564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BA3769-E264-4226-80EB-1180D918C0F4}">
      <dsp:nvSpPr>
        <dsp:cNvPr id="0" name=""/>
        <dsp:cNvSpPr/>
      </dsp:nvSpPr>
      <dsp:spPr>
        <a:xfrm>
          <a:off x="2444755" y="25803"/>
          <a:ext cx="1382176"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4.0 Pesanan Makanan</a:t>
          </a:r>
        </a:p>
      </dsp:txBody>
      <dsp:txXfrm>
        <a:off x="2444755" y="25803"/>
        <a:ext cx="1382176" cy="621549"/>
      </dsp:txXfrm>
    </dsp:sp>
    <dsp:sp modelId="{B29E77A3-3861-4858-BCAE-7E966E111054}">
      <dsp:nvSpPr>
        <dsp:cNvPr id="0" name=""/>
        <dsp:cNvSpPr/>
      </dsp:nvSpPr>
      <dsp:spPr>
        <a:xfrm>
          <a:off x="1516994" y="883000"/>
          <a:ext cx="1458987"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3.1 Pilih Makanan</a:t>
          </a:r>
        </a:p>
      </dsp:txBody>
      <dsp:txXfrm>
        <a:off x="1516994" y="883000"/>
        <a:ext cx="1458987" cy="621549"/>
      </dsp:txXfrm>
    </dsp:sp>
    <dsp:sp modelId="{FE1CE7A4-C1C8-47C5-A752-24A179E71332}">
      <dsp:nvSpPr>
        <dsp:cNvPr id="0" name=""/>
        <dsp:cNvSpPr/>
      </dsp:nvSpPr>
      <dsp:spPr>
        <a:xfrm>
          <a:off x="3206079" y="883400"/>
          <a:ext cx="1551523"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3.2 Paparkan Senarai Makanan dalam Bakul</a:t>
          </a:r>
        </a:p>
      </dsp:txBody>
      <dsp:txXfrm>
        <a:off x="3206079" y="883400"/>
        <a:ext cx="1551523" cy="621549"/>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60496D8-4BB2-4EDA-8E59-212D6AFFABCC}">
      <dsp:nvSpPr>
        <dsp:cNvPr id="0" name=""/>
        <dsp:cNvSpPr/>
      </dsp:nvSpPr>
      <dsp:spPr>
        <a:xfrm>
          <a:off x="3135843" y="647352"/>
          <a:ext cx="1783237" cy="235647"/>
        </a:xfrm>
        <a:custGeom>
          <a:avLst/>
          <a:gdLst/>
          <a:ahLst/>
          <a:cxnLst/>
          <a:rect l="0" t="0" r="0" b="0"/>
          <a:pathLst>
            <a:path>
              <a:moveTo>
                <a:pt x="0" y="0"/>
              </a:moveTo>
              <a:lnTo>
                <a:pt x="0" y="105122"/>
              </a:lnTo>
              <a:lnTo>
                <a:pt x="1783237" y="105122"/>
              </a:lnTo>
              <a:lnTo>
                <a:pt x="1783237" y="23564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A8A1A09-8604-49B7-AFCB-E49E586FEAE0}">
      <dsp:nvSpPr>
        <dsp:cNvPr id="0" name=""/>
        <dsp:cNvSpPr/>
      </dsp:nvSpPr>
      <dsp:spPr>
        <a:xfrm>
          <a:off x="3087992" y="647352"/>
          <a:ext cx="91440" cy="236048"/>
        </a:xfrm>
        <a:custGeom>
          <a:avLst/>
          <a:gdLst/>
          <a:ahLst/>
          <a:cxnLst/>
          <a:rect l="0" t="0" r="0" b="0"/>
          <a:pathLst>
            <a:path>
              <a:moveTo>
                <a:pt x="47851" y="0"/>
              </a:moveTo>
              <a:lnTo>
                <a:pt x="47851" y="105523"/>
              </a:lnTo>
              <a:lnTo>
                <a:pt x="45720" y="105523"/>
              </a:lnTo>
              <a:lnTo>
                <a:pt x="45720" y="23604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ACD7EB9-0013-4D1F-B07A-9FE57B1D29EF}">
      <dsp:nvSpPr>
        <dsp:cNvPr id="0" name=""/>
        <dsp:cNvSpPr/>
      </dsp:nvSpPr>
      <dsp:spPr>
        <a:xfrm>
          <a:off x="1372962" y="647352"/>
          <a:ext cx="1762881" cy="235647"/>
        </a:xfrm>
        <a:custGeom>
          <a:avLst/>
          <a:gdLst/>
          <a:ahLst/>
          <a:cxnLst/>
          <a:rect l="0" t="0" r="0" b="0"/>
          <a:pathLst>
            <a:path>
              <a:moveTo>
                <a:pt x="1762881" y="0"/>
              </a:moveTo>
              <a:lnTo>
                <a:pt x="1762881" y="105122"/>
              </a:lnTo>
              <a:lnTo>
                <a:pt x="0" y="105122"/>
              </a:lnTo>
              <a:lnTo>
                <a:pt x="0" y="23564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BA3769-E264-4226-80EB-1180D918C0F4}">
      <dsp:nvSpPr>
        <dsp:cNvPr id="0" name=""/>
        <dsp:cNvSpPr/>
      </dsp:nvSpPr>
      <dsp:spPr>
        <a:xfrm>
          <a:off x="2444755" y="25803"/>
          <a:ext cx="1382176"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5.0 Pembelian Makanan</a:t>
          </a:r>
        </a:p>
      </dsp:txBody>
      <dsp:txXfrm>
        <a:off x="2444755" y="25803"/>
        <a:ext cx="1382176" cy="621549"/>
      </dsp:txXfrm>
    </dsp:sp>
    <dsp:sp modelId="{B29E77A3-3861-4858-BCAE-7E966E111054}">
      <dsp:nvSpPr>
        <dsp:cNvPr id="0" name=""/>
        <dsp:cNvSpPr/>
      </dsp:nvSpPr>
      <dsp:spPr>
        <a:xfrm>
          <a:off x="643468" y="883000"/>
          <a:ext cx="1458987"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5.1 Pilih Makanan</a:t>
          </a:r>
        </a:p>
      </dsp:txBody>
      <dsp:txXfrm>
        <a:off x="643468" y="883000"/>
        <a:ext cx="1458987" cy="621549"/>
      </dsp:txXfrm>
    </dsp:sp>
    <dsp:sp modelId="{FE1CE7A4-C1C8-47C5-A752-24A179E71332}">
      <dsp:nvSpPr>
        <dsp:cNvPr id="0" name=""/>
        <dsp:cNvSpPr/>
      </dsp:nvSpPr>
      <dsp:spPr>
        <a:xfrm>
          <a:off x="2357950" y="883400"/>
          <a:ext cx="1551523"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5.2 Membuat Pembayaran</a:t>
          </a:r>
        </a:p>
      </dsp:txBody>
      <dsp:txXfrm>
        <a:off x="2357950" y="883400"/>
        <a:ext cx="1551523" cy="621549"/>
      </dsp:txXfrm>
    </dsp:sp>
    <dsp:sp modelId="{BE14174D-8245-49E2-994C-80105F0DDB0C}">
      <dsp:nvSpPr>
        <dsp:cNvPr id="0" name=""/>
        <dsp:cNvSpPr/>
      </dsp:nvSpPr>
      <dsp:spPr>
        <a:xfrm>
          <a:off x="4176081" y="883000"/>
          <a:ext cx="1485999" cy="62154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5.3 Papar Halaman Perincian Pembelian</a:t>
          </a:r>
        </a:p>
      </dsp:txBody>
      <dsp:txXfrm>
        <a:off x="4176081" y="883000"/>
        <a:ext cx="1485999" cy="62154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D7C77E-6D6D-44DA-967D-45CF351EC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70</Pages>
  <Words>8912</Words>
  <Characters>50803</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ylfazi@gmail.com</dc:creator>
  <cp:keywords/>
  <dc:description/>
  <cp:lastModifiedBy>fylfazi@gmail.com</cp:lastModifiedBy>
  <cp:revision>9</cp:revision>
  <dcterms:created xsi:type="dcterms:W3CDTF">2017-12-11T02:57:00Z</dcterms:created>
  <dcterms:modified xsi:type="dcterms:W3CDTF">2017-12-11T09:37:00Z</dcterms:modified>
</cp:coreProperties>
</file>